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FB5332" w14:textId="77777777" w:rsidR="00642D4D" w:rsidRPr="00642D4D" w:rsidRDefault="00642D4D" w:rsidP="00671139">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Final Report</w:t>
      </w:r>
    </w:p>
    <w:p w14:paraId="7BB35869" w14:textId="77777777" w:rsidR="00642D4D" w:rsidRPr="00642D4D" w:rsidRDefault="00642D4D" w:rsidP="00671139">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University of Washington – WA DNR: Agreement # 93-100144</w:t>
      </w:r>
    </w:p>
    <w:p w14:paraId="63B870DA" w14:textId="2A53BDA4" w:rsidR="00642D4D" w:rsidRDefault="00642D4D" w:rsidP="00671139">
      <w:pPr>
        <w:spacing w:after="0" w:line="240" w:lineRule="auto"/>
        <w:rPr>
          <w:rFonts w:ascii="Times New Roman" w:hAnsi="Times New Roman" w:cs="Times New Roman"/>
          <w:b/>
          <w:bCs/>
          <w:sz w:val="28"/>
          <w:szCs w:val="28"/>
        </w:rPr>
      </w:pPr>
      <w:r w:rsidRPr="00642D4D">
        <w:rPr>
          <w:rFonts w:ascii="Times New Roman" w:hAnsi="Times New Roman" w:cs="Times New Roman"/>
          <w:b/>
          <w:bCs/>
          <w:sz w:val="28"/>
          <w:szCs w:val="28"/>
        </w:rPr>
        <w:t>Activity 2</w:t>
      </w:r>
    </w:p>
    <w:p w14:paraId="43904389" w14:textId="77777777" w:rsidR="00642D4D" w:rsidRDefault="00642D4D" w:rsidP="00671139">
      <w:pPr>
        <w:spacing w:after="0" w:line="360" w:lineRule="auto"/>
        <w:rPr>
          <w:rFonts w:ascii="Times New Roman" w:hAnsi="Times New Roman" w:cs="Times New Roman"/>
          <w:b/>
          <w:bCs/>
          <w:sz w:val="28"/>
          <w:szCs w:val="28"/>
        </w:rPr>
      </w:pPr>
    </w:p>
    <w:p w14:paraId="4B1B02DA" w14:textId="35CE39E8" w:rsidR="00F12652" w:rsidRDefault="00B71367" w:rsidP="00671139">
      <w:pPr>
        <w:spacing w:after="0" w:line="360" w:lineRule="auto"/>
        <w:rPr>
          <w:rFonts w:ascii="Times New Roman" w:hAnsi="Times New Roman" w:cs="Times New Roman"/>
          <w:b/>
          <w:bCs/>
          <w:sz w:val="28"/>
          <w:szCs w:val="28"/>
        </w:rPr>
      </w:pPr>
      <w:r w:rsidRPr="00B71367">
        <w:rPr>
          <w:rFonts w:ascii="Times New Roman" w:hAnsi="Times New Roman" w:cs="Times New Roman"/>
          <w:b/>
          <w:bCs/>
          <w:sz w:val="28"/>
          <w:szCs w:val="28"/>
        </w:rPr>
        <w:t xml:space="preserve">Fuels and </w:t>
      </w:r>
      <w:r>
        <w:rPr>
          <w:rFonts w:ascii="Times New Roman" w:hAnsi="Times New Roman" w:cs="Times New Roman"/>
          <w:b/>
          <w:bCs/>
          <w:sz w:val="28"/>
          <w:szCs w:val="28"/>
        </w:rPr>
        <w:t>r</w:t>
      </w:r>
      <w:r w:rsidRPr="00B71367">
        <w:rPr>
          <w:rFonts w:ascii="Times New Roman" w:hAnsi="Times New Roman" w:cs="Times New Roman"/>
          <w:b/>
          <w:bCs/>
          <w:sz w:val="28"/>
          <w:szCs w:val="28"/>
        </w:rPr>
        <w:t xml:space="preserve">estoration </w:t>
      </w:r>
      <w:r>
        <w:rPr>
          <w:rFonts w:ascii="Times New Roman" w:hAnsi="Times New Roman" w:cs="Times New Roman"/>
          <w:b/>
          <w:bCs/>
          <w:sz w:val="28"/>
          <w:szCs w:val="28"/>
        </w:rPr>
        <w:t>t</w:t>
      </w:r>
      <w:r w:rsidRPr="00B71367">
        <w:rPr>
          <w:rFonts w:ascii="Times New Roman" w:hAnsi="Times New Roman" w:cs="Times New Roman"/>
          <w:b/>
          <w:bCs/>
          <w:sz w:val="28"/>
          <w:szCs w:val="28"/>
        </w:rPr>
        <w:t xml:space="preserve">reatment </w:t>
      </w:r>
      <w:r>
        <w:rPr>
          <w:rFonts w:ascii="Times New Roman" w:hAnsi="Times New Roman" w:cs="Times New Roman"/>
          <w:b/>
          <w:bCs/>
          <w:sz w:val="28"/>
          <w:szCs w:val="28"/>
        </w:rPr>
        <w:t>lo</w:t>
      </w:r>
      <w:r w:rsidRPr="00B71367">
        <w:rPr>
          <w:rFonts w:ascii="Times New Roman" w:hAnsi="Times New Roman" w:cs="Times New Roman"/>
          <w:b/>
          <w:bCs/>
          <w:sz w:val="28"/>
          <w:szCs w:val="28"/>
        </w:rPr>
        <w:t xml:space="preserve">ngevity in </w:t>
      </w:r>
      <w:r>
        <w:rPr>
          <w:rFonts w:ascii="Times New Roman" w:hAnsi="Times New Roman" w:cs="Times New Roman"/>
          <w:b/>
          <w:bCs/>
          <w:sz w:val="28"/>
          <w:szCs w:val="28"/>
        </w:rPr>
        <w:t>d</w:t>
      </w:r>
      <w:r w:rsidRPr="00B71367">
        <w:rPr>
          <w:rFonts w:ascii="Times New Roman" w:hAnsi="Times New Roman" w:cs="Times New Roman"/>
          <w:b/>
          <w:bCs/>
          <w:sz w:val="28"/>
          <w:szCs w:val="28"/>
        </w:rPr>
        <w:t xml:space="preserve">ry </w:t>
      </w:r>
      <w:r>
        <w:rPr>
          <w:rFonts w:ascii="Times New Roman" w:hAnsi="Times New Roman" w:cs="Times New Roman"/>
          <w:b/>
          <w:bCs/>
          <w:sz w:val="28"/>
          <w:szCs w:val="28"/>
        </w:rPr>
        <w:t>f</w:t>
      </w:r>
      <w:r w:rsidRPr="00B71367">
        <w:rPr>
          <w:rFonts w:ascii="Times New Roman" w:hAnsi="Times New Roman" w:cs="Times New Roman"/>
          <w:b/>
          <w:bCs/>
          <w:sz w:val="28"/>
          <w:szCs w:val="28"/>
        </w:rPr>
        <w:t xml:space="preserve">orests the Western US: a </w:t>
      </w:r>
      <w:r>
        <w:rPr>
          <w:rFonts w:ascii="Times New Roman" w:hAnsi="Times New Roman" w:cs="Times New Roman"/>
          <w:b/>
          <w:bCs/>
          <w:sz w:val="28"/>
          <w:szCs w:val="28"/>
        </w:rPr>
        <w:t>review and s</w:t>
      </w:r>
      <w:r w:rsidRPr="00B71367">
        <w:rPr>
          <w:rFonts w:ascii="Times New Roman" w:hAnsi="Times New Roman" w:cs="Times New Roman"/>
          <w:b/>
          <w:bCs/>
          <w:sz w:val="28"/>
          <w:szCs w:val="28"/>
        </w:rPr>
        <w:t>ynthesis for the Washington Department of Natural Resources</w:t>
      </w:r>
    </w:p>
    <w:p w14:paraId="33909D1B" w14:textId="4DE7DDDD" w:rsidR="00B71367" w:rsidRDefault="00B71367" w:rsidP="00671139">
      <w:pPr>
        <w:spacing w:after="0" w:line="360" w:lineRule="auto"/>
        <w:rPr>
          <w:rFonts w:ascii="Times New Roman" w:hAnsi="Times New Roman" w:cs="Times New Roman"/>
          <w:b/>
          <w:bCs/>
          <w:sz w:val="28"/>
          <w:szCs w:val="28"/>
        </w:rPr>
      </w:pPr>
    </w:p>
    <w:p w14:paraId="533744F2" w14:textId="1BE2AC5C" w:rsidR="00B71367" w:rsidRDefault="00B71367" w:rsidP="00671139">
      <w:pPr>
        <w:spacing w:after="0" w:line="360" w:lineRule="auto"/>
        <w:rPr>
          <w:rFonts w:ascii="Times New Roman" w:hAnsi="Times New Roman" w:cs="Times New Roman"/>
          <w:sz w:val="24"/>
          <w:szCs w:val="24"/>
          <w:vertAlign w:val="superscript"/>
        </w:rPr>
      </w:pPr>
      <w:r w:rsidRPr="00B71367">
        <w:rPr>
          <w:rFonts w:ascii="Times New Roman" w:hAnsi="Times New Roman" w:cs="Times New Roman"/>
          <w:sz w:val="24"/>
          <w:szCs w:val="24"/>
        </w:rPr>
        <w:t xml:space="preserve">Don </w:t>
      </w:r>
      <w:r w:rsidR="00671139">
        <w:rPr>
          <w:rFonts w:ascii="Times New Roman" w:hAnsi="Times New Roman" w:cs="Times New Roman"/>
          <w:sz w:val="24"/>
          <w:szCs w:val="24"/>
        </w:rPr>
        <w:t xml:space="preserve">C. </w:t>
      </w:r>
      <w:r w:rsidRPr="00B71367">
        <w:rPr>
          <w:rFonts w:ascii="Times New Roman" w:hAnsi="Times New Roman" w:cs="Times New Roman"/>
          <w:sz w:val="24"/>
          <w:szCs w:val="24"/>
        </w:rPr>
        <w:t>Radcliffe</w:t>
      </w:r>
      <w:r w:rsidR="00B56A6D">
        <w:rPr>
          <w:rFonts w:ascii="Times New Roman" w:hAnsi="Times New Roman" w:cs="Times New Roman"/>
          <w:sz w:val="24"/>
          <w:szCs w:val="24"/>
          <w:vertAlign w:val="superscript"/>
        </w:rPr>
        <w:t>1</w:t>
      </w:r>
      <w:r>
        <w:rPr>
          <w:rFonts w:ascii="Times New Roman" w:hAnsi="Times New Roman" w:cs="Times New Roman"/>
          <w:sz w:val="24"/>
          <w:szCs w:val="24"/>
        </w:rPr>
        <w:t>, Brian</w:t>
      </w:r>
      <w:r w:rsidR="00671139">
        <w:rPr>
          <w:rFonts w:ascii="Times New Roman" w:hAnsi="Times New Roman" w:cs="Times New Roman"/>
          <w:sz w:val="24"/>
          <w:szCs w:val="24"/>
        </w:rPr>
        <w:t xml:space="preserve"> J.</w:t>
      </w:r>
      <w:r>
        <w:rPr>
          <w:rFonts w:ascii="Times New Roman" w:hAnsi="Times New Roman" w:cs="Times New Roman"/>
          <w:sz w:val="24"/>
          <w:szCs w:val="24"/>
        </w:rPr>
        <w:t xml:space="preserve"> Harvey</w:t>
      </w:r>
      <w:r w:rsidR="00B56A6D">
        <w:rPr>
          <w:rFonts w:ascii="Times New Roman" w:hAnsi="Times New Roman" w:cs="Times New Roman"/>
          <w:sz w:val="24"/>
          <w:szCs w:val="24"/>
          <w:vertAlign w:val="superscript"/>
        </w:rPr>
        <w:t>2</w:t>
      </w:r>
      <w:r>
        <w:rPr>
          <w:rFonts w:ascii="Times New Roman" w:hAnsi="Times New Roman" w:cs="Times New Roman"/>
          <w:sz w:val="24"/>
          <w:szCs w:val="24"/>
        </w:rPr>
        <w:t>, and Derek</w:t>
      </w:r>
      <w:r w:rsidR="00671139">
        <w:rPr>
          <w:rFonts w:ascii="Times New Roman" w:hAnsi="Times New Roman" w:cs="Times New Roman"/>
          <w:sz w:val="24"/>
          <w:szCs w:val="24"/>
        </w:rPr>
        <w:t xml:space="preserve"> J.</w:t>
      </w:r>
      <w:r>
        <w:rPr>
          <w:rFonts w:ascii="Times New Roman" w:hAnsi="Times New Roman" w:cs="Times New Roman"/>
          <w:sz w:val="24"/>
          <w:szCs w:val="24"/>
        </w:rPr>
        <w:t xml:space="preserve"> Churchill</w:t>
      </w:r>
      <w:r w:rsidR="00B56A6D">
        <w:rPr>
          <w:rFonts w:ascii="Times New Roman" w:hAnsi="Times New Roman" w:cs="Times New Roman"/>
          <w:sz w:val="24"/>
          <w:szCs w:val="24"/>
          <w:vertAlign w:val="superscript"/>
        </w:rPr>
        <w:t>3</w:t>
      </w:r>
    </w:p>
    <w:p w14:paraId="5F193E50" w14:textId="6678721B" w:rsidR="00B56A6D" w:rsidRDefault="00B56A6D" w:rsidP="00671139">
      <w:pPr>
        <w:spacing w:after="0" w:line="360" w:lineRule="auto"/>
        <w:rPr>
          <w:rFonts w:ascii="Times New Roman" w:hAnsi="Times New Roman" w:cs="Times New Roman"/>
          <w:sz w:val="24"/>
          <w:szCs w:val="24"/>
          <w:vertAlign w:val="superscript"/>
        </w:rPr>
      </w:pPr>
    </w:p>
    <w:p w14:paraId="35BE56FE" w14:textId="79008FA5" w:rsidR="00B56A6D" w:rsidRDefault="00B56A6D" w:rsidP="0067113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PhD student, University of Washington School of Environmental and Forest Sciences</w:t>
      </w:r>
    </w:p>
    <w:p w14:paraId="2593B2B1" w14:textId="258F313E" w:rsidR="00B56A6D" w:rsidRDefault="00B56A6D" w:rsidP="0067113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2</w:t>
      </w:r>
      <w:r w:rsidR="003A49D3">
        <w:rPr>
          <w:rFonts w:ascii="Times New Roman" w:hAnsi="Times New Roman" w:cs="Times New Roman"/>
          <w:sz w:val="24"/>
          <w:szCs w:val="24"/>
        </w:rPr>
        <w:t xml:space="preserve"> Assistant Professor, University of Washington School of Environmental and Forest Sciences</w:t>
      </w:r>
    </w:p>
    <w:p w14:paraId="0160D9EA" w14:textId="3B1A5A3C" w:rsidR="003A49D3" w:rsidRDefault="003A49D3" w:rsidP="00671139">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 xml:space="preserve">3 </w:t>
      </w:r>
      <w:r>
        <w:rPr>
          <w:rFonts w:ascii="Times New Roman" w:hAnsi="Times New Roman" w:cs="Times New Roman"/>
          <w:sz w:val="24"/>
          <w:szCs w:val="24"/>
        </w:rPr>
        <w:t>Forest Health Scientist, Washington Department of Natural Resources</w:t>
      </w:r>
    </w:p>
    <w:p w14:paraId="7D048E0E" w14:textId="48A3EDBF" w:rsidR="003A49D3" w:rsidRDefault="003A49D3" w:rsidP="00671139">
      <w:pPr>
        <w:spacing w:after="0" w:line="360" w:lineRule="auto"/>
        <w:rPr>
          <w:rFonts w:ascii="Times New Roman" w:hAnsi="Times New Roman" w:cs="Times New Roman"/>
          <w:sz w:val="24"/>
          <w:szCs w:val="24"/>
        </w:rPr>
      </w:pPr>
    </w:p>
    <w:p w14:paraId="53E49A9E" w14:textId="3D82D726" w:rsidR="003A49D3" w:rsidRPr="003A49D3" w:rsidRDefault="003A49D3" w:rsidP="00671139">
      <w:pPr>
        <w:spacing w:after="0" w:line="360" w:lineRule="auto"/>
        <w:rPr>
          <w:rFonts w:ascii="Times New Roman" w:hAnsi="Times New Roman" w:cs="Times New Roman"/>
          <w:sz w:val="24"/>
          <w:szCs w:val="24"/>
        </w:rPr>
      </w:pPr>
      <w:r>
        <w:rPr>
          <w:rFonts w:ascii="Times New Roman" w:hAnsi="Times New Roman" w:cs="Times New Roman"/>
          <w:sz w:val="24"/>
          <w:szCs w:val="24"/>
        </w:rPr>
        <w:t>Corresponding author: Don Radcliffe, dradclif@uw.edu</w:t>
      </w:r>
    </w:p>
    <w:p w14:paraId="5506BEDC" w14:textId="77777777" w:rsidR="00B71367" w:rsidRPr="00B71367" w:rsidRDefault="00B71367" w:rsidP="00081667">
      <w:pPr>
        <w:spacing w:after="240" w:line="360" w:lineRule="auto"/>
        <w:rPr>
          <w:rFonts w:ascii="Times New Roman" w:hAnsi="Times New Roman" w:cs="Times New Roman"/>
          <w:sz w:val="28"/>
          <w:szCs w:val="28"/>
        </w:rPr>
      </w:pPr>
    </w:p>
    <w:p w14:paraId="706DC49F" w14:textId="596631F1" w:rsidR="00B56A6D" w:rsidRPr="00B56A6D" w:rsidRDefault="00B56A6D"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t>Executive Summary</w:t>
      </w:r>
    </w:p>
    <w:p w14:paraId="3B631E51" w14:textId="3654C42D" w:rsidR="009B30EE" w:rsidRDefault="004721A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In dry forests of the western US, t</w:t>
      </w:r>
      <w:r w:rsidR="00DC4CB6">
        <w:rPr>
          <w:rFonts w:ascii="Times New Roman" w:hAnsi="Times New Roman" w:cs="Times New Roman"/>
          <w:sz w:val="24"/>
          <w:szCs w:val="24"/>
        </w:rPr>
        <w:t xml:space="preserve">he longevity of fuel and restoration treatments is a critical consideration </w:t>
      </w:r>
      <w:r>
        <w:rPr>
          <w:rFonts w:ascii="Times New Roman" w:hAnsi="Times New Roman" w:cs="Times New Roman"/>
          <w:sz w:val="24"/>
          <w:szCs w:val="24"/>
        </w:rPr>
        <w:t>for planning wildfire mitigation and ecosystem restoration.</w:t>
      </w:r>
      <w:r w:rsidR="00DC4CB6">
        <w:rPr>
          <w:rFonts w:ascii="Times New Roman" w:hAnsi="Times New Roman" w:cs="Times New Roman"/>
          <w:sz w:val="24"/>
          <w:szCs w:val="24"/>
        </w:rPr>
        <w:t xml:space="preserve"> </w:t>
      </w:r>
      <w:r>
        <w:rPr>
          <w:rFonts w:ascii="Times New Roman" w:hAnsi="Times New Roman" w:cs="Times New Roman"/>
          <w:sz w:val="24"/>
          <w:szCs w:val="24"/>
        </w:rPr>
        <w:t xml:space="preserve"> However,</w:t>
      </w:r>
      <w:r w:rsidR="00DC4CB6">
        <w:rPr>
          <w:rFonts w:ascii="Times New Roman" w:hAnsi="Times New Roman" w:cs="Times New Roman"/>
          <w:sz w:val="24"/>
          <w:szCs w:val="24"/>
        </w:rPr>
        <w:t xml:space="preserve"> scientific information on treatment longevity is sparse. </w:t>
      </w:r>
      <w:r>
        <w:rPr>
          <w:rFonts w:ascii="Times New Roman" w:hAnsi="Times New Roman" w:cs="Times New Roman"/>
          <w:sz w:val="24"/>
          <w:szCs w:val="24"/>
        </w:rPr>
        <w:t xml:space="preserve"> </w:t>
      </w:r>
      <w:r w:rsidR="00DC4CB6">
        <w:rPr>
          <w:rFonts w:ascii="Times New Roman" w:hAnsi="Times New Roman" w:cs="Times New Roman"/>
          <w:sz w:val="24"/>
          <w:szCs w:val="24"/>
        </w:rPr>
        <w:t>For the 2019-2021 biennium, WA DNR Forest Health and Resiliency Division funded</w:t>
      </w:r>
      <w:r>
        <w:rPr>
          <w:rFonts w:ascii="Times New Roman" w:hAnsi="Times New Roman" w:cs="Times New Roman"/>
          <w:sz w:val="24"/>
          <w:szCs w:val="24"/>
        </w:rPr>
        <w:t xml:space="preserve"> </w:t>
      </w:r>
      <w:r w:rsidR="00DC4CB6">
        <w:rPr>
          <w:rFonts w:ascii="Times New Roman" w:hAnsi="Times New Roman" w:cs="Times New Roman"/>
          <w:sz w:val="24"/>
          <w:szCs w:val="24"/>
        </w:rPr>
        <w:t>Brian</w:t>
      </w:r>
      <w:r>
        <w:rPr>
          <w:rFonts w:ascii="Times New Roman" w:hAnsi="Times New Roman" w:cs="Times New Roman"/>
          <w:sz w:val="24"/>
          <w:szCs w:val="24"/>
        </w:rPr>
        <w:t xml:space="preserve"> Harvey’s</w:t>
      </w:r>
      <w:r w:rsidR="00DC4CB6">
        <w:rPr>
          <w:rFonts w:ascii="Times New Roman" w:hAnsi="Times New Roman" w:cs="Times New Roman"/>
          <w:sz w:val="24"/>
          <w:szCs w:val="24"/>
        </w:rPr>
        <w:t xml:space="preserve"> lab at the School of Environmental and Forest Sciences at the University of Washington</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to investigate treatment effectiveness, treatment longevity, and future treatment needs.</w:t>
      </w:r>
      <w:r w:rsidR="003C2EBB">
        <w:rPr>
          <w:rFonts w:ascii="Times New Roman" w:hAnsi="Times New Roman" w:cs="Times New Roman"/>
          <w:sz w:val="24"/>
          <w:szCs w:val="24"/>
        </w:rPr>
        <w:t xml:space="preserve">  </w:t>
      </w:r>
      <w:r>
        <w:rPr>
          <w:rFonts w:ascii="Times New Roman" w:hAnsi="Times New Roman" w:cs="Times New Roman"/>
          <w:sz w:val="24"/>
          <w:szCs w:val="24"/>
        </w:rPr>
        <w:t>Don Radcliffe</w:t>
      </w:r>
      <w:r w:rsidR="003C2EBB">
        <w:rPr>
          <w:rFonts w:ascii="Times New Roman" w:hAnsi="Times New Roman" w:cs="Times New Roman"/>
          <w:sz w:val="24"/>
          <w:szCs w:val="24"/>
        </w:rPr>
        <w:t xml:space="preserve"> is a PhD student in Brian’s lab, and led the project.  Because Don was already working on treatment longevity for his dissertation, the WA DNR </w:t>
      </w:r>
      <w:r w:rsidR="00DC4CB6">
        <w:rPr>
          <w:rFonts w:ascii="Times New Roman" w:hAnsi="Times New Roman" w:cs="Times New Roman"/>
          <w:sz w:val="24"/>
          <w:szCs w:val="24"/>
        </w:rPr>
        <w:t>funding compl</w:t>
      </w:r>
      <w:r w:rsidR="005376D6">
        <w:rPr>
          <w:rFonts w:ascii="Times New Roman" w:hAnsi="Times New Roman" w:cs="Times New Roman"/>
          <w:sz w:val="24"/>
          <w:szCs w:val="24"/>
        </w:rPr>
        <w:t>e</w:t>
      </w:r>
      <w:r w:rsidR="00DC4CB6">
        <w:rPr>
          <w:rFonts w:ascii="Times New Roman" w:hAnsi="Times New Roman" w:cs="Times New Roman"/>
          <w:sz w:val="24"/>
          <w:szCs w:val="24"/>
        </w:rPr>
        <w:t>mented funding from other sources</w:t>
      </w:r>
      <w:r w:rsidR="003C2EBB">
        <w:rPr>
          <w:rFonts w:ascii="Times New Roman" w:hAnsi="Times New Roman" w:cs="Times New Roman"/>
          <w:sz w:val="24"/>
          <w:szCs w:val="24"/>
        </w:rPr>
        <w:t xml:space="preserve"> to make up a component of his larger dissertation. </w:t>
      </w:r>
      <w:r w:rsidR="001F580D">
        <w:rPr>
          <w:rFonts w:ascii="Times New Roman" w:hAnsi="Times New Roman" w:cs="Times New Roman"/>
          <w:sz w:val="24"/>
          <w:szCs w:val="24"/>
        </w:rPr>
        <w:t xml:space="preserve"> Derek </w:t>
      </w:r>
      <w:r>
        <w:rPr>
          <w:rFonts w:ascii="Times New Roman" w:hAnsi="Times New Roman" w:cs="Times New Roman"/>
          <w:sz w:val="24"/>
          <w:szCs w:val="24"/>
        </w:rPr>
        <w:t xml:space="preserve">Churchill </w:t>
      </w:r>
      <w:r w:rsidR="001F580D">
        <w:rPr>
          <w:rFonts w:ascii="Times New Roman" w:hAnsi="Times New Roman" w:cs="Times New Roman"/>
          <w:sz w:val="24"/>
          <w:szCs w:val="24"/>
        </w:rPr>
        <w:t>collaborated to represent the WA DNR Forest Health and Resilienc</w:t>
      </w:r>
      <w:r>
        <w:rPr>
          <w:rFonts w:ascii="Times New Roman" w:hAnsi="Times New Roman" w:cs="Times New Roman"/>
          <w:sz w:val="24"/>
          <w:szCs w:val="24"/>
        </w:rPr>
        <w:t>y</w:t>
      </w:r>
      <w:r w:rsidR="001F580D">
        <w:rPr>
          <w:rFonts w:ascii="Times New Roman" w:hAnsi="Times New Roman" w:cs="Times New Roman"/>
          <w:sz w:val="24"/>
          <w:szCs w:val="24"/>
        </w:rPr>
        <w:t xml:space="preserve"> Division.</w:t>
      </w:r>
      <w:r w:rsidR="003C2EBB">
        <w:rPr>
          <w:rFonts w:ascii="Times New Roman" w:hAnsi="Times New Roman" w:cs="Times New Roman"/>
          <w:sz w:val="24"/>
          <w:szCs w:val="24"/>
        </w:rPr>
        <w:t xml:space="preserve"> </w:t>
      </w:r>
      <w:r w:rsidR="009B30EE">
        <w:rPr>
          <w:rFonts w:ascii="Times New Roman" w:hAnsi="Times New Roman" w:cs="Times New Roman"/>
          <w:sz w:val="24"/>
          <w:szCs w:val="24"/>
        </w:rPr>
        <w:t xml:space="preserve">The </w:t>
      </w:r>
      <w:r>
        <w:rPr>
          <w:rFonts w:ascii="Times New Roman" w:hAnsi="Times New Roman" w:cs="Times New Roman"/>
          <w:sz w:val="24"/>
          <w:szCs w:val="24"/>
        </w:rPr>
        <w:t xml:space="preserve">funding </w:t>
      </w:r>
      <w:r w:rsidR="009B30EE">
        <w:rPr>
          <w:rFonts w:ascii="Times New Roman" w:hAnsi="Times New Roman" w:cs="Times New Roman"/>
          <w:sz w:val="24"/>
          <w:szCs w:val="24"/>
        </w:rPr>
        <w:t xml:space="preserve">agreement </w:t>
      </w:r>
      <w:r>
        <w:rPr>
          <w:rFonts w:ascii="Times New Roman" w:hAnsi="Times New Roman" w:cs="Times New Roman"/>
          <w:sz w:val="24"/>
          <w:szCs w:val="24"/>
        </w:rPr>
        <w:t>stipulated</w:t>
      </w:r>
      <w:r w:rsidR="009B30EE">
        <w:rPr>
          <w:rFonts w:ascii="Times New Roman" w:hAnsi="Times New Roman" w:cs="Times New Roman"/>
          <w:sz w:val="24"/>
          <w:szCs w:val="24"/>
        </w:rPr>
        <w:t xml:space="preserve"> three primary tasks:</w:t>
      </w:r>
    </w:p>
    <w:p w14:paraId="19853997" w14:textId="77FBD794" w:rsidR="00DC4CB6" w:rsidRPr="009B30EE" w:rsidRDefault="00651127" w:rsidP="00671139">
      <w:pPr>
        <w:pStyle w:val="ListParagraph"/>
        <w:numPr>
          <w:ilvl w:val="0"/>
          <w:numId w:val="18"/>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Compile datasets that could be leveraged to answer questions about treatment longevity and long-term fuels dynamics, including ready-for-analysis datasets and datasets requiring resampling to </w:t>
      </w:r>
      <w:r w:rsidR="004721A8">
        <w:rPr>
          <w:rFonts w:ascii="Times New Roman" w:hAnsi="Times New Roman" w:cs="Times New Roman"/>
          <w:sz w:val="24"/>
          <w:szCs w:val="24"/>
        </w:rPr>
        <w:t>obtain</w:t>
      </w:r>
      <w:r>
        <w:rPr>
          <w:rFonts w:ascii="Times New Roman" w:hAnsi="Times New Roman" w:cs="Times New Roman"/>
          <w:sz w:val="24"/>
          <w:szCs w:val="24"/>
        </w:rPr>
        <w:t xml:space="preserve"> long-term data</w:t>
      </w:r>
      <w:r w:rsidR="00DC4CB6" w:rsidRPr="009B30EE">
        <w:rPr>
          <w:rFonts w:ascii="Times New Roman" w:hAnsi="Times New Roman" w:cs="Times New Roman"/>
          <w:sz w:val="24"/>
          <w:szCs w:val="24"/>
        </w:rPr>
        <w:t xml:space="preserve">.  </w:t>
      </w:r>
    </w:p>
    <w:p w14:paraId="26FF26DB" w14:textId="0BD51CF2" w:rsidR="00DC4CB6" w:rsidRDefault="00DC4CB6" w:rsidP="00671139">
      <w:pPr>
        <w:pStyle w:val="ListParagraph"/>
        <w:numPr>
          <w:ilvl w:val="0"/>
          <w:numId w:val="18"/>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lastRenderedPageBreak/>
        <w:t xml:space="preserve">Collect field data to build on existing datasets </w:t>
      </w:r>
      <w:r w:rsidR="00651127">
        <w:rPr>
          <w:rFonts w:ascii="Times New Roman" w:hAnsi="Times New Roman" w:cs="Times New Roman"/>
          <w:sz w:val="24"/>
          <w:szCs w:val="24"/>
        </w:rPr>
        <w:t xml:space="preserve">from </w:t>
      </w:r>
      <w:r w:rsidR="004721A8">
        <w:rPr>
          <w:rFonts w:ascii="Times New Roman" w:hAnsi="Times New Roman" w:cs="Times New Roman"/>
          <w:sz w:val="24"/>
          <w:szCs w:val="24"/>
        </w:rPr>
        <w:t>task</w:t>
      </w:r>
      <w:r>
        <w:rPr>
          <w:rFonts w:ascii="Times New Roman" w:hAnsi="Times New Roman" w:cs="Times New Roman"/>
          <w:sz w:val="24"/>
          <w:szCs w:val="24"/>
        </w:rPr>
        <w:t xml:space="preserve"> one.</w:t>
      </w:r>
    </w:p>
    <w:p w14:paraId="25826099" w14:textId="17079C9C" w:rsidR="00DC4CB6" w:rsidRDefault="00DC4CB6" w:rsidP="00081667">
      <w:pPr>
        <w:pStyle w:val="ListParagraph"/>
        <w:numPr>
          <w:ilvl w:val="0"/>
          <w:numId w:val="18"/>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ynthesize fuels information from tasks one and two, and report on the state of knowledge in treatment longevity.  </w:t>
      </w:r>
    </w:p>
    <w:p w14:paraId="0CAA0D51" w14:textId="145932E5" w:rsidR="000523F2" w:rsidRDefault="00651127"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DC4CB6">
        <w:rPr>
          <w:rFonts w:ascii="Times New Roman" w:hAnsi="Times New Roman" w:cs="Times New Roman"/>
          <w:sz w:val="24"/>
          <w:szCs w:val="24"/>
        </w:rPr>
        <w:t xml:space="preserve"> one, we contacted 54 fire scientists and managers who had worked in Washington state</w:t>
      </w:r>
      <w:r w:rsidR="007F1EE0">
        <w:rPr>
          <w:rFonts w:ascii="Times New Roman" w:hAnsi="Times New Roman" w:cs="Times New Roman"/>
          <w:sz w:val="24"/>
          <w:szCs w:val="24"/>
        </w:rPr>
        <w:t>, ten responded to a standardized Google survey we sent in an initial contact email, and 27 responded either verbally or directly to the email</w:t>
      </w:r>
      <w:r w:rsidR="00DC4CB6">
        <w:rPr>
          <w:rFonts w:ascii="Times New Roman" w:hAnsi="Times New Roman" w:cs="Times New Roman"/>
          <w:sz w:val="24"/>
          <w:szCs w:val="24"/>
        </w:rPr>
        <w:t xml:space="preserve">.  From these contacts, we found three datasets that were well suited to addressing questions about </w:t>
      </w:r>
      <w:r w:rsidR="005376D6">
        <w:rPr>
          <w:rFonts w:ascii="Times New Roman" w:hAnsi="Times New Roman" w:cs="Times New Roman"/>
          <w:sz w:val="24"/>
          <w:szCs w:val="24"/>
        </w:rPr>
        <w:t xml:space="preserve">surface and canopy </w:t>
      </w:r>
      <w:r w:rsidR="00DC4CB6">
        <w:rPr>
          <w:rFonts w:ascii="Times New Roman" w:hAnsi="Times New Roman" w:cs="Times New Roman"/>
          <w:sz w:val="24"/>
          <w:szCs w:val="24"/>
        </w:rPr>
        <w:t>fuels dynamics more than a decade after treatment.  These were: the Mission Creek experimental study of burning, thinning, thinning plus burning</w:t>
      </w:r>
      <w:r w:rsidR="003C2EBB">
        <w:rPr>
          <w:rFonts w:ascii="Times New Roman" w:hAnsi="Times New Roman" w:cs="Times New Roman"/>
          <w:sz w:val="24"/>
          <w:szCs w:val="24"/>
        </w:rPr>
        <w:t>,</w:t>
      </w:r>
      <w:r w:rsidR="00DC4CB6">
        <w:rPr>
          <w:rFonts w:ascii="Times New Roman" w:hAnsi="Times New Roman" w:cs="Times New Roman"/>
          <w:sz w:val="24"/>
          <w:szCs w:val="24"/>
        </w:rPr>
        <w:t xml:space="preserve"> near Leavenworth, the Colville Chronosequence study of thinning plus burning, near Republic, and the National Park Service Fire Effects monitoring of thinning and burning in the North Cascades and Lake Roosevelt National Recreation Areas.</w:t>
      </w:r>
      <w:r w:rsidR="000523F2">
        <w:rPr>
          <w:rFonts w:ascii="Times New Roman" w:hAnsi="Times New Roman" w:cs="Times New Roman"/>
          <w:sz w:val="24"/>
          <w:szCs w:val="24"/>
        </w:rPr>
        <w:t xml:space="preserve"> </w:t>
      </w:r>
      <w:r w:rsidR="0063734A">
        <w:rPr>
          <w:rFonts w:ascii="Times New Roman" w:hAnsi="Times New Roman" w:cs="Times New Roman"/>
          <w:sz w:val="24"/>
          <w:szCs w:val="24"/>
        </w:rPr>
        <w:t xml:space="preserve"> We also collected information on a variety of other datasets that did not directly meet the goals of our project, see Appendix One and Appendix Two for more detailed information</w:t>
      </w:r>
      <w:r w:rsidR="0078353C">
        <w:rPr>
          <w:rFonts w:ascii="Times New Roman" w:hAnsi="Times New Roman" w:cs="Times New Roman"/>
          <w:sz w:val="24"/>
          <w:szCs w:val="24"/>
        </w:rPr>
        <w:t xml:space="preserve"> on our methods and future work plans</w:t>
      </w:r>
      <w:r w:rsidR="0063734A">
        <w:rPr>
          <w:rFonts w:ascii="Times New Roman" w:hAnsi="Times New Roman" w:cs="Times New Roman"/>
          <w:sz w:val="24"/>
          <w:szCs w:val="24"/>
        </w:rPr>
        <w:t>.</w:t>
      </w:r>
    </w:p>
    <w:p w14:paraId="49DFF09E" w14:textId="6F810E6E" w:rsidR="0063734A" w:rsidRDefault="00651127"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DC4CB6">
        <w:rPr>
          <w:rFonts w:ascii="Times New Roman" w:hAnsi="Times New Roman" w:cs="Times New Roman"/>
          <w:sz w:val="24"/>
          <w:szCs w:val="24"/>
        </w:rPr>
        <w:t xml:space="preserve"> two, we collected additional data from the Mission Creek and Colville Chronosequence studies, 154 plots in total</w:t>
      </w:r>
      <w:r w:rsidR="0063734A">
        <w:rPr>
          <w:rFonts w:ascii="Times New Roman" w:hAnsi="Times New Roman" w:cs="Times New Roman"/>
          <w:sz w:val="24"/>
          <w:szCs w:val="24"/>
        </w:rPr>
        <w:t>.  We entered the data and combined them with the data for those projects that we collected for task one.</w:t>
      </w:r>
    </w:p>
    <w:p w14:paraId="43FE6B49" w14:textId="61FB185E" w:rsidR="0063734A" w:rsidRDefault="00651127" w:rsidP="00671139">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DC4CB6">
        <w:rPr>
          <w:rFonts w:ascii="Times New Roman" w:hAnsi="Times New Roman" w:cs="Times New Roman"/>
          <w:sz w:val="24"/>
          <w:szCs w:val="24"/>
        </w:rPr>
        <w:t xml:space="preserve"> three, we synthesized the fuels data from </w:t>
      </w:r>
      <w:r w:rsidR="005376D6">
        <w:rPr>
          <w:rFonts w:ascii="Times New Roman" w:hAnsi="Times New Roman" w:cs="Times New Roman"/>
          <w:sz w:val="24"/>
          <w:szCs w:val="24"/>
        </w:rPr>
        <w:t>the three Washington sites compiled for task one and two</w:t>
      </w:r>
      <w:r w:rsidR="00DC4CB6">
        <w:rPr>
          <w:rFonts w:ascii="Times New Roman" w:hAnsi="Times New Roman" w:cs="Times New Roman"/>
          <w:sz w:val="24"/>
          <w:szCs w:val="24"/>
        </w:rPr>
        <w:t xml:space="preserve">, compiled </w:t>
      </w:r>
      <w:r w:rsidR="00C844AC">
        <w:rPr>
          <w:rFonts w:ascii="Times New Roman" w:hAnsi="Times New Roman" w:cs="Times New Roman"/>
          <w:sz w:val="24"/>
          <w:szCs w:val="24"/>
        </w:rPr>
        <w:t>data from an additional six</w:t>
      </w:r>
      <w:r w:rsidR="00DC4CB6">
        <w:rPr>
          <w:rFonts w:ascii="Times New Roman" w:hAnsi="Times New Roman" w:cs="Times New Roman"/>
          <w:sz w:val="24"/>
          <w:szCs w:val="24"/>
        </w:rPr>
        <w:t xml:space="preserve"> published fuels studies, and reviewed relevant literature, all to inform this report.  Our analys</w:t>
      </w:r>
      <w:r w:rsidR="004D4E6A">
        <w:rPr>
          <w:rFonts w:ascii="Times New Roman" w:hAnsi="Times New Roman" w:cs="Times New Roman"/>
          <w:sz w:val="24"/>
          <w:szCs w:val="24"/>
        </w:rPr>
        <w:t>e</w:t>
      </w:r>
      <w:r w:rsidR="00DC4CB6">
        <w:rPr>
          <w:rFonts w:ascii="Times New Roman" w:hAnsi="Times New Roman" w:cs="Times New Roman"/>
          <w:sz w:val="24"/>
          <w:szCs w:val="24"/>
        </w:rPr>
        <w:t>s focused on fuels and stand structure variables in four treatment</w:t>
      </w:r>
      <w:r w:rsidR="004721A8">
        <w:rPr>
          <w:rFonts w:ascii="Times New Roman" w:hAnsi="Times New Roman" w:cs="Times New Roman"/>
          <w:sz w:val="24"/>
          <w:szCs w:val="24"/>
        </w:rPr>
        <w:t xml:space="preserve"> types</w:t>
      </w:r>
      <w:r w:rsidR="00DC4CB6">
        <w:rPr>
          <w:rFonts w:ascii="Times New Roman" w:hAnsi="Times New Roman" w:cs="Times New Roman"/>
          <w:sz w:val="24"/>
          <w:szCs w:val="24"/>
        </w:rPr>
        <w:t xml:space="preserve">: burning, thinning, thinning plus burning, and undisturbed ‘control’ stands.  </w:t>
      </w:r>
    </w:p>
    <w:p w14:paraId="18F54227" w14:textId="14C7DB54" w:rsidR="00DC4CB6" w:rsidRPr="00A81AE8" w:rsidRDefault="00DC4CB6" w:rsidP="00081667">
      <w:pPr>
        <w:spacing w:after="240" w:line="360" w:lineRule="auto"/>
        <w:rPr>
          <w:rFonts w:ascii="Times New Roman" w:hAnsi="Times New Roman" w:cs="Times New Roman"/>
          <w:b/>
          <w:sz w:val="24"/>
          <w:szCs w:val="24"/>
          <w:u w:val="single"/>
        </w:rPr>
      </w:pPr>
      <w:r w:rsidRPr="00A81AE8">
        <w:rPr>
          <w:rFonts w:ascii="Times New Roman" w:hAnsi="Times New Roman" w:cs="Times New Roman"/>
          <w:b/>
          <w:sz w:val="24"/>
          <w:szCs w:val="24"/>
          <w:u w:val="single"/>
        </w:rPr>
        <w:t>Key</w:t>
      </w:r>
      <w:r w:rsidR="005A0D59">
        <w:rPr>
          <w:rFonts w:ascii="Times New Roman" w:hAnsi="Times New Roman" w:cs="Times New Roman"/>
          <w:b/>
          <w:sz w:val="24"/>
          <w:szCs w:val="24"/>
          <w:u w:val="single"/>
        </w:rPr>
        <w:t xml:space="preserve"> Findings</w:t>
      </w:r>
      <w:r w:rsidRPr="00A81AE8">
        <w:rPr>
          <w:rFonts w:ascii="Times New Roman" w:hAnsi="Times New Roman" w:cs="Times New Roman"/>
          <w:b/>
          <w:sz w:val="24"/>
          <w:szCs w:val="24"/>
          <w:u w:val="single"/>
        </w:rPr>
        <w:t xml:space="preserve">: </w:t>
      </w:r>
    </w:p>
    <w:p w14:paraId="2AC3818A" w14:textId="1AA506B0" w:rsidR="00671139" w:rsidRDefault="00DC4CB6"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Our</w:t>
      </w:r>
      <w:r w:rsidR="005376D6">
        <w:rPr>
          <w:rFonts w:ascii="Times New Roman" w:hAnsi="Times New Roman" w:cs="Times New Roman"/>
          <w:sz w:val="24"/>
          <w:szCs w:val="24"/>
        </w:rPr>
        <w:t xml:space="preserve"> findings are drawn from visual analysis of graphs from only nine studies of different designs from a wide geographic area, </w:t>
      </w:r>
      <w:r w:rsidR="00081667">
        <w:rPr>
          <w:rFonts w:ascii="Times New Roman" w:hAnsi="Times New Roman" w:cs="Times New Roman"/>
          <w:sz w:val="24"/>
          <w:szCs w:val="24"/>
        </w:rPr>
        <w:t>and fuel loads are often highly variable.  S</w:t>
      </w:r>
      <w:r w:rsidR="005376D6">
        <w:rPr>
          <w:rFonts w:ascii="Times New Roman" w:hAnsi="Times New Roman" w:cs="Times New Roman"/>
          <w:sz w:val="24"/>
          <w:szCs w:val="24"/>
        </w:rPr>
        <w:t>o the following points should be treated as hypotheses based on incomplete knowledge.  However, our</w:t>
      </w:r>
      <w:r>
        <w:rPr>
          <w:rFonts w:ascii="Times New Roman" w:hAnsi="Times New Roman" w:cs="Times New Roman"/>
          <w:sz w:val="24"/>
          <w:szCs w:val="24"/>
        </w:rPr>
        <w:t xml:space="preserve"> literature review and data synthesis suggest some clear patterns relevant to dry forest management. Our key findings/hypotheses are:</w:t>
      </w:r>
    </w:p>
    <w:p w14:paraId="47FE5425" w14:textId="77777777" w:rsidR="0078353C" w:rsidRDefault="0078353C" w:rsidP="00081667">
      <w:pPr>
        <w:spacing w:after="240" w:line="360" w:lineRule="auto"/>
        <w:rPr>
          <w:rFonts w:ascii="Times New Roman" w:hAnsi="Times New Roman" w:cs="Times New Roman"/>
          <w:sz w:val="24"/>
          <w:szCs w:val="24"/>
        </w:rPr>
      </w:pPr>
    </w:p>
    <w:p w14:paraId="70CA247D" w14:textId="28F97E6A" w:rsidR="00171277" w:rsidRPr="00171277" w:rsidRDefault="00171277" w:rsidP="00081667">
      <w:pPr>
        <w:spacing w:after="240" w:line="360" w:lineRule="auto"/>
        <w:rPr>
          <w:rFonts w:ascii="Times New Roman" w:hAnsi="Times New Roman" w:cs="Times New Roman"/>
          <w:i/>
          <w:iCs/>
          <w:sz w:val="24"/>
          <w:szCs w:val="24"/>
        </w:rPr>
      </w:pPr>
      <w:r w:rsidRPr="00171277">
        <w:rPr>
          <w:rFonts w:ascii="Times New Roman" w:hAnsi="Times New Roman" w:cs="Times New Roman"/>
          <w:i/>
          <w:iCs/>
          <w:sz w:val="24"/>
          <w:szCs w:val="24"/>
        </w:rPr>
        <w:lastRenderedPageBreak/>
        <w:t>Treatment type</w:t>
      </w:r>
    </w:p>
    <w:p w14:paraId="1C7AFDD6" w14:textId="54CB425E" w:rsidR="00DC4CB6" w:rsidRDefault="00DC4CB6"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Thin and burn treatment</w:t>
      </w:r>
      <w:r w:rsidR="003C2EBB">
        <w:rPr>
          <w:rFonts w:ascii="Times New Roman" w:hAnsi="Times New Roman" w:cs="Times New Roman"/>
          <w:sz w:val="24"/>
          <w:szCs w:val="24"/>
        </w:rPr>
        <w:t>s</w:t>
      </w:r>
      <w:r>
        <w:rPr>
          <w:rFonts w:ascii="Times New Roman" w:hAnsi="Times New Roman" w:cs="Times New Roman"/>
          <w:sz w:val="24"/>
          <w:szCs w:val="24"/>
        </w:rPr>
        <w:t xml:space="preserve"> showed the greatest overall effects and longevity, appearing to provide fuels reduction benefits for longer than the 20</w:t>
      </w:r>
      <w:r w:rsidR="00171277">
        <w:rPr>
          <w:rFonts w:ascii="Times New Roman" w:hAnsi="Times New Roman" w:cs="Times New Roman"/>
          <w:sz w:val="24"/>
          <w:szCs w:val="24"/>
        </w:rPr>
        <w:t>-</w:t>
      </w:r>
      <w:r>
        <w:rPr>
          <w:rFonts w:ascii="Times New Roman" w:hAnsi="Times New Roman" w:cs="Times New Roman"/>
          <w:sz w:val="24"/>
          <w:szCs w:val="24"/>
        </w:rPr>
        <w:t xml:space="preserve">year post-treatment </w:t>
      </w:r>
      <w:r w:rsidR="00171277">
        <w:rPr>
          <w:rFonts w:ascii="Times New Roman" w:hAnsi="Times New Roman" w:cs="Times New Roman"/>
          <w:sz w:val="24"/>
          <w:szCs w:val="24"/>
        </w:rPr>
        <w:t xml:space="preserve">window for which </w:t>
      </w:r>
      <w:r>
        <w:rPr>
          <w:rFonts w:ascii="Times New Roman" w:hAnsi="Times New Roman" w:cs="Times New Roman"/>
          <w:sz w:val="24"/>
          <w:szCs w:val="24"/>
        </w:rPr>
        <w:t>data</w:t>
      </w:r>
      <w:r w:rsidR="00171277">
        <w:rPr>
          <w:rFonts w:ascii="Times New Roman" w:hAnsi="Times New Roman" w:cs="Times New Roman"/>
          <w:sz w:val="24"/>
          <w:szCs w:val="24"/>
        </w:rPr>
        <w:t xml:space="preserve"> were</w:t>
      </w:r>
      <w:r>
        <w:rPr>
          <w:rFonts w:ascii="Times New Roman" w:hAnsi="Times New Roman" w:cs="Times New Roman"/>
          <w:sz w:val="24"/>
          <w:szCs w:val="24"/>
        </w:rPr>
        <w:t xml:space="preserve"> available.  This is longer than previously reported </w:t>
      </w:r>
      <w:r w:rsidR="005376D6">
        <w:rPr>
          <w:rFonts w:ascii="Times New Roman" w:hAnsi="Times New Roman" w:cs="Times New Roman"/>
          <w:sz w:val="24"/>
          <w:szCs w:val="24"/>
        </w:rPr>
        <w:t xml:space="preserve">general estimates of </w:t>
      </w:r>
      <w:r>
        <w:rPr>
          <w:rFonts w:ascii="Times New Roman" w:hAnsi="Times New Roman" w:cs="Times New Roman"/>
          <w:sz w:val="24"/>
          <w:szCs w:val="24"/>
        </w:rPr>
        <w:t>treatment longevity.</w:t>
      </w:r>
      <w:r w:rsidR="003C2EBB">
        <w:rPr>
          <w:rFonts w:ascii="Times New Roman" w:hAnsi="Times New Roman" w:cs="Times New Roman"/>
          <w:sz w:val="24"/>
          <w:szCs w:val="24"/>
        </w:rPr>
        <w:t xml:space="preserve">  Thinning and burning likely has greater longevity than other treatments because it</w:t>
      </w:r>
      <w:r w:rsidR="005376D6">
        <w:rPr>
          <w:rFonts w:ascii="Times New Roman" w:hAnsi="Times New Roman" w:cs="Times New Roman"/>
          <w:sz w:val="24"/>
          <w:szCs w:val="24"/>
        </w:rPr>
        <w:t xml:space="preserve"> reduces</w:t>
      </w:r>
      <w:r w:rsidR="003C2EBB">
        <w:rPr>
          <w:rFonts w:ascii="Times New Roman" w:hAnsi="Times New Roman" w:cs="Times New Roman"/>
          <w:sz w:val="24"/>
          <w:szCs w:val="24"/>
        </w:rPr>
        <w:t xml:space="preserve"> three important fuel components in a short time: canopy fuels, surface fuels, and regeneration</w:t>
      </w:r>
      <w:r w:rsidR="00C844AC">
        <w:rPr>
          <w:rFonts w:ascii="Times New Roman" w:hAnsi="Times New Roman" w:cs="Times New Roman"/>
          <w:sz w:val="24"/>
          <w:szCs w:val="24"/>
        </w:rPr>
        <w:t>, so that none of these components can build up rapidly after treatment</w:t>
      </w:r>
      <w:r w:rsidR="003C2EBB">
        <w:rPr>
          <w:rFonts w:ascii="Times New Roman" w:hAnsi="Times New Roman" w:cs="Times New Roman"/>
          <w:sz w:val="24"/>
          <w:szCs w:val="24"/>
        </w:rPr>
        <w:t xml:space="preserve">. </w:t>
      </w:r>
    </w:p>
    <w:p w14:paraId="3568BE67" w14:textId="0AC36ACD" w:rsidR="00DC4CB6" w:rsidRDefault="00DC4CB6"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Burn</w:t>
      </w:r>
      <w:r w:rsidR="004B2B0A">
        <w:rPr>
          <w:rFonts w:ascii="Times New Roman" w:hAnsi="Times New Roman" w:cs="Times New Roman"/>
          <w:sz w:val="24"/>
          <w:szCs w:val="24"/>
        </w:rPr>
        <w:t xml:space="preserve">-only </w:t>
      </w:r>
      <w:r>
        <w:rPr>
          <w:rFonts w:ascii="Times New Roman" w:hAnsi="Times New Roman" w:cs="Times New Roman"/>
          <w:sz w:val="24"/>
          <w:szCs w:val="24"/>
        </w:rPr>
        <w:t>treatments provided sustained reductions in combined litter and duff loads for longer than</w:t>
      </w:r>
      <w:r w:rsidR="00171277">
        <w:rPr>
          <w:rFonts w:ascii="Times New Roman" w:hAnsi="Times New Roman" w:cs="Times New Roman"/>
          <w:sz w:val="24"/>
          <w:szCs w:val="24"/>
        </w:rPr>
        <w:t xml:space="preserve"> the</w:t>
      </w:r>
      <w:r>
        <w:rPr>
          <w:rFonts w:ascii="Times New Roman" w:hAnsi="Times New Roman" w:cs="Times New Roman"/>
          <w:sz w:val="24"/>
          <w:szCs w:val="24"/>
        </w:rPr>
        <w:t xml:space="preserve"> 15 </w:t>
      </w:r>
      <w:r w:rsidR="004721A8">
        <w:rPr>
          <w:rFonts w:ascii="Times New Roman" w:hAnsi="Times New Roman" w:cs="Times New Roman"/>
          <w:sz w:val="24"/>
          <w:szCs w:val="24"/>
        </w:rPr>
        <w:t xml:space="preserve">year </w:t>
      </w:r>
      <w:r w:rsidR="00171277">
        <w:rPr>
          <w:rFonts w:ascii="Times New Roman" w:hAnsi="Times New Roman" w:cs="Times New Roman"/>
          <w:sz w:val="24"/>
          <w:szCs w:val="24"/>
        </w:rPr>
        <w:t>post-treatment window for which data were available</w:t>
      </w:r>
      <w:r>
        <w:rPr>
          <w:rFonts w:ascii="Times New Roman" w:hAnsi="Times New Roman" w:cs="Times New Roman"/>
          <w:sz w:val="24"/>
          <w:szCs w:val="24"/>
        </w:rPr>
        <w:t xml:space="preserve">, while appearing to reduce other </w:t>
      </w:r>
      <w:r w:rsidR="005376D6">
        <w:rPr>
          <w:rFonts w:ascii="Times New Roman" w:hAnsi="Times New Roman" w:cs="Times New Roman"/>
          <w:sz w:val="24"/>
          <w:szCs w:val="24"/>
        </w:rPr>
        <w:t xml:space="preserve">surface and canopy </w:t>
      </w:r>
      <w:r>
        <w:rPr>
          <w:rFonts w:ascii="Times New Roman" w:hAnsi="Times New Roman" w:cs="Times New Roman"/>
          <w:sz w:val="24"/>
          <w:szCs w:val="24"/>
        </w:rPr>
        <w:t>fuel components for roughly ten years.</w:t>
      </w:r>
    </w:p>
    <w:p w14:paraId="7714854A" w14:textId="1337F2B8" w:rsidR="00171277" w:rsidRDefault="00DC4CB6" w:rsidP="00081667">
      <w:pPr>
        <w:pStyle w:val="ListParagraph"/>
        <w:numPr>
          <w:ilvl w:val="0"/>
          <w:numId w:val="19"/>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Thin</w:t>
      </w:r>
      <w:r w:rsidR="004B2B0A">
        <w:rPr>
          <w:rFonts w:ascii="Times New Roman" w:hAnsi="Times New Roman" w:cs="Times New Roman"/>
          <w:sz w:val="24"/>
          <w:szCs w:val="24"/>
        </w:rPr>
        <w:t>-only</w:t>
      </w:r>
      <w:r>
        <w:rPr>
          <w:rFonts w:ascii="Times New Roman" w:hAnsi="Times New Roman" w:cs="Times New Roman"/>
          <w:sz w:val="24"/>
          <w:szCs w:val="24"/>
        </w:rPr>
        <w:t xml:space="preserve"> treatments do not appear to provide a clear window of fuels reduction benefits, creating influxes of surface fuels in the short term and recovery of canopy fuels in less than ten years.</w:t>
      </w:r>
      <w:r w:rsidR="00642D4D">
        <w:rPr>
          <w:rFonts w:ascii="Times New Roman" w:hAnsi="Times New Roman" w:cs="Times New Roman"/>
          <w:sz w:val="24"/>
          <w:szCs w:val="24"/>
        </w:rPr>
        <w:t xml:space="preserve">  </w:t>
      </w:r>
      <w:r w:rsidR="00F6539E">
        <w:rPr>
          <w:rFonts w:ascii="Times New Roman" w:hAnsi="Times New Roman" w:cs="Times New Roman"/>
          <w:sz w:val="24"/>
          <w:szCs w:val="24"/>
        </w:rPr>
        <w:t>However, the thin projects we analyzed were of mostly low intensity judging by short term basal area removal, and more intense treatments may have different results.</w:t>
      </w:r>
    </w:p>
    <w:p w14:paraId="039681FF" w14:textId="6E856517" w:rsidR="00171277" w:rsidRPr="00171277" w:rsidRDefault="00171277"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Forest productivity</w:t>
      </w:r>
    </w:p>
    <w:p w14:paraId="56BD69F3" w14:textId="0B9514A3" w:rsidR="005376D6" w:rsidRDefault="00DC4CB6"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F</w:t>
      </w:r>
      <w:r w:rsidRPr="00895AE2">
        <w:rPr>
          <w:rFonts w:ascii="Times New Roman" w:hAnsi="Times New Roman" w:cs="Times New Roman"/>
          <w:sz w:val="24"/>
          <w:szCs w:val="24"/>
        </w:rPr>
        <w:t>orest</w:t>
      </w:r>
      <w:r>
        <w:rPr>
          <w:rFonts w:ascii="Times New Roman" w:hAnsi="Times New Roman" w:cs="Times New Roman"/>
          <w:sz w:val="24"/>
          <w:szCs w:val="24"/>
        </w:rPr>
        <w:t xml:space="preserve"> productivity</w:t>
      </w:r>
      <w:r w:rsidRPr="00895AE2">
        <w:rPr>
          <w:rFonts w:ascii="Times New Roman" w:hAnsi="Times New Roman" w:cs="Times New Roman"/>
          <w:sz w:val="24"/>
          <w:szCs w:val="24"/>
        </w:rPr>
        <w:t xml:space="preserve"> appear</w:t>
      </w:r>
      <w:r>
        <w:rPr>
          <w:rFonts w:ascii="Times New Roman" w:hAnsi="Times New Roman" w:cs="Times New Roman"/>
          <w:sz w:val="24"/>
          <w:szCs w:val="24"/>
        </w:rPr>
        <w:t>s to affect absolute canopy fuel loading more than the rate of changes after treatment relative to pretreatment values</w:t>
      </w:r>
      <w:r w:rsidR="00974D1A">
        <w:rPr>
          <w:rFonts w:ascii="Times New Roman" w:hAnsi="Times New Roman" w:cs="Times New Roman"/>
          <w:sz w:val="24"/>
          <w:szCs w:val="24"/>
        </w:rPr>
        <w:t xml:space="preserve">, </w:t>
      </w:r>
      <w:r w:rsidR="007F1EE0">
        <w:rPr>
          <w:rFonts w:ascii="Times New Roman" w:hAnsi="Times New Roman" w:cs="Times New Roman"/>
          <w:sz w:val="24"/>
          <w:szCs w:val="24"/>
        </w:rPr>
        <w:t>for the variables and</w:t>
      </w:r>
      <w:r w:rsidR="00974D1A">
        <w:rPr>
          <w:rFonts w:ascii="Times New Roman" w:hAnsi="Times New Roman" w:cs="Times New Roman"/>
          <w:sz w:val="24"/>
          <w:szCs w:val="24"/>
        </w:rPr>
        <w:t xml:space="preserve"> time scales we analyzed</w:t>
      </w:r>
      <w:r>
        <w:rPr>
          <w:rFonts w:ascii="Times New Roman" w:hAnsi="Times New Roman" w:cs="Times New Roman"/>
          <w:sz w:val="24"/>
          <w:szCs w:val="24"/>
        </w:rPr>
        <w:t>.  In other words, longevity is</w:t>
      </w:r>
      <w:r w:rsidR="00C844AC">
        <w:rPr>
          <w:rFonts w:ascii="Times New Roman" w:hAnsi="Times New Roman" w:cs="Times New Roman"/>
          <w:sz w:val="24"/>
          <w:szCs w:val="24"/>
        </w:rPr>
        <w:t xml:space="preserve"> often</w:t>
      </w:r>
      <w:r>
        <w:rPr>
          <w:rFonts w:ascii="Times New Roman" w:hAnsi="Times New Roman" w:cs="Times New Roman"/>
          <w:sz w:val="24"/>
          <w:szCs w:val="24"/>
        </w:rPr>
        <w:t xml:space="preserve"> similar </w:t>
      </w:r>
      <w:r w:rsidR="005376D6">
        <w:rPr>
          <w:rFonts w:ascii="Times New Roman" w:hAnsi="Times New Roman" w:cs="Times New Roman"/>
          <w:sz w:val="24"/>
          <w:szCs w:val="24"/>
        </w:rPr>
        <w:t xml:space="preserve">along productivity gradients </w:t>
      </w:r>
      <w:r>
        <w:rPr>
          <w:rFonts w:ascii="Times New Roman" w:hAnsi="Times New Roman" w:cs="Times New Roman"/>
          <w:sz w:val="24"/>
          <w:szCs w:val="24"/>
        </w:rPr>
        <w:t xml:space="preserve">, but absolute fuel loads are often higher in more productive forests given similar treatment histories.  </w:t>
      </w:r>
    </w:p>
    <w:p w14:paraId="75E09F8A" w14:textId="05FD43E2" w:rsidR="005376D6" w:rsidRDefault="00F320F2"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Longer-term studies</w:t>
      </w:r>
      <w:r w:rsidR="005376D6">
        <w:rPr>
          <w:rFonts w:ascii="Times New Roman" w:hAnsi="Times New Roman" w:cs="Times New Roman"/>
          <w:sz w:val="24"/>
          <w:szCs w:val="24"/>
        </w:rPr>
        <w:t xml:space="preserve"> (more than ten years for more productive forest types) </w:t>
      </w:r>
      <w:r w:rsidR="004721A8">
        <w:rPr>
          <w:rFonts w:ascii="Times New Roman" w:hAnsi="Times New Roman" w:cs="Times New Roman"/>
          <w:sz w:val="24"/>
          <w:szCs w:val="24"/>
        </w:rPr>
        <w:t>might</w:t>
      </w:r>
      <w:r>
        <w:rPr>
          <w:rFonts w:ascii="Times New Roman" w:hAnsi="Times New Roman" w:cs="Times New Roman"/>
          <w:sz w:val="24"/>
          <w:szCs w:val="24"/>
        </w:rPr>
        <w:t xml:space="preserve"> reveal faster regeneration in more productive sites</w:t>
      </w:r>
      <w:r w:rsidR="005376D6">
        <w:rPr>
          <w:rFonts w:ascii="Times New Roman" w:hAnsi="Times New Roman" w:cs="Times New Roman"/>
          <w:sz w:val="24"/>
          <w:szCs w:val="24"/>
        </w:rPr>
        <w:t>.</w:t>
      </w:r>
      <w:r>
        <w:rPr>
          <w:rFonts w:ascii="Times New Roman" w:hAnsi="Times New Roman" w:cs="Times New Roman"/>
          <w:sz w:val="24"/>
          <w:szCs w:val="24"/>
        </w:rPr>
        <w:t xml:space="preserve"> </w:t>
      </w:r>
      <w:r w:rsidR="005376D6">
        <w:rPr>
          <w:rFonts w:ascii="Times New Roman" w:hAnsi="Times New Roman" w:cs="Times New Roman"/>
          <w:sz w:val="24"/>
          <w:szCs w:val="24"/>
        </w:rPr>
        <w:t xml:space="preserve"> This</w:t>
      </w:r>
      <w:r>
        <w:rPr>
          <w:rFonts w:ascii="Times New Roman" w:hAnsi="Times New Roman" w:cs="Times New Roman"/>
          <w:sz w:val="24"/>
          <w:szCs w:val="24"/>
        </w:rPr>
        <w:t xml:space="preserve"> is </w:t>
      </w:r>
      <w:r w:rsidR="005376D6">
        <w:rPr>
          <w:rFonts w:ascii="Times New Roman" w:hAnsi="Times New Roman" w:cs="Times New Roman"/>
          <w:sz w:val="24"/>
          <w:szCs w:val="24"/>
        </w:rPr>
        <w:t>suggested by</w:t>
      </w:r>
      <w:r>
        <w:rPr>
          <w:rFonts w:ascii="Times New Roman" w:hAnsi="Times New Roman" w:cs="Times New Roman"/>
          <w:sz w:val="24"/>
          <w:szCs w:val="24"/>
        </w:rPr>
        <w:t xml:space="preserve"> canopy base height data</w:t>
      </w:r>
      <w:r w:rsidR="005376D6">
        <w:rPr>
          <w:rFonts w:ascii="Times New Roman" w:hAnsi="Times New Roman" w:cs="Times New Roman"/>
          <w:sz w:val="24"/>
          <w:szCs w:val="24"/>
        </w:rPr>
        <w:t>,</w:t>
      </w:r>
      <w:r>
        <w:rPr>
          <w:rFonts w:ascii="Times New Roman" w:hAnsi="Times New Roman" w:cs="Times New Roman"/>
          <w:sz w:val="24"/>
          <w:szCs w:val="24"/>
        </w:rPr>
        <w:t xml:space="preserve"> </w:t>
      </w:r>
      <w:r w:rsidR="005376D6">
        <w:rPr>
          <w:rFonts w:ascii="Times New Roman" w:hAnsi="Times New Roman" w:cs="Times New Roman"/>
          <w:sz w:val="24"/>
          <w:szCs w:val="24"/>
        </w:rPr>
        <w:t xml:space="preserve">but only weakly so </w:t>
      </w:r>
      <w:r>
        <w:rPr>
          <w:rFonts w:ascii="Times New Roman" w:hAnsi="Times New Roman" w:cs="Times New Roman"/>
          <w:sz w:val="24"/>
          <w:szCs w:val="24"/>
        </w:rPr>
        <w:t>because of relatively small long</w:t>
      </w:r>
      <w:r w:rsidR="004721A8">
        <w:rPr>
          <w:rFonts w:ascii="Times New Roman" w:hAnsi="Times New Roman" w:cs="Times New Roman"/>
          <w:sz w:val="24"/>
          <w:szCs w:val="24"/>
        </w:rPr>
        <w:t>-</w:t>
      </w:r>
      <w:r>
        <w:rPr>
          <w:rFonts w:ascii="Times New Roman" w:hAnsi="Times New Roman" w:cs="Times New Roman"/>
          <w:sz w:val="24"/>
          <w:szCs w:val="24"/>
        </w:rPr>
        <w:t>term sample size</w:t>
      </w:r>
      <w:r w:rsidR="005376D6">
        <w:rPr>
          <w:rFonts w:ascii="Times New Roman" w:hAnsi="Times New Roman" w:cs="Times New Roman"/>
          <w:sz w:val="24"/>
          <w:szCs w:val="24"/>
        </w:rPr>
        <w:t xml:space="preserve"> for more productive forests</w:t>
      </w:r>
      <w:r>
        <w:rPr>
          <w:rFonts w:ascii="Times New Roman" w:hAnsi="Times New Roman" w:cs="Times New Roman"/>
          <w:sz w:val="24"/>
          <w:szCs w:val="24"/>
        </w:rPr>
        <w:t>.</w:t>
      </w:r>
      <w:r w:rsidR="00192D72">
        <w:rPr>
          <w:rFonts w:ascii="Times New Roman" w:hAnsi="Times New Roman" w:cs="Times New Roman"/>
          <w:sz w:val="24"/>
          <w:szCs w:val="24"/>
        </w:rPr>
        <w:t xml:space="preserve">  </w:t>
      </w:r>
    </w:p>
    <w:p w14:paraId="2CD6073A" w14:textId="6021DDB6" w:rsidR="00DC4CB6" w:rsidRDefault="00171277"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Forest</w:t>
      </w:r>
      <w:r w:rsidR="00DC4CB6">
        <w:rPr>
          <w:rFonts w:ascii="Times New Roman" w:hAnsi="Times New Roman" w:cs="Times New Roman"/>
          <w:sz w:val="24"/>
          <w:szCs w:val="24"/>
        </w:rPr>
        <w:t xml:space="preserve"> productivity</w:t>
      </w:r>
      <w:r>
        <w:rPr>
          <w:rFonts w:ascii="Times New Roman" w:hAnsi="Times New Roman" w:cs="Times New Roman"/>
          <w:sz w:val="24"/>
          <w:szCs w:val="24"/>
        </w:rPr>
        <w:t xml:space="preserve"> does not have a clear relationship with surface fuels</w:t>
      </w:r>
      <w:r w:rsidR="00DC4CB6">
        <w:rPr>
          <w:rFonts w:ascii="Times New Roman" w:hAnsi="Times New Roman" w:cs="Times New Roman"/>
          <w:sz w:val="24"/>
          <w:szCs w:val="24"/>
        </w:rPr>
        <w:t xml:space="preserve">, likely because higher decay rates can offset higher twig and litterfall rates at these sites. </w:t>
      </w:r>
      <w:r>
        <w:rPr>
          <w:rFonts w:ascii="Times New Roman" w:hAnsi="Times New Roman" w:cs="Times New Roman"/>
          <w:sz w:val="24"/>
          <w:szCs w:val="24"/>
        </w:rPr>
        <w:t xml:space="preserve"> </w:t>
      </w:r>
    </w:p>
    <w:p w14:paraId="0E437A31" w14:textId="268AFEC4" w:rsidR="005376D6" w:rsidRDefault="005376D6" w:rsidP="00671139">
      <w:pPr>
        <w:pStyle w:val="ListParagraph"/>
        <w:numPr>
          <w:ilvl w:val="0"/>
          <w:numId w:val="19"/>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We did not formally analyze shrub responses, which may be dependent on productivity.</w:t>
      </w:r>
    </w:p>
    <w:p w14:paraId="7D973F3A" w14:textId="7510BBF9" w:rsidR="00171277" w:rsidRDefault="00F320F2" w:rsidP="00081667">
      <w:pPr>
        <w:pStyle w:val="ListParagraph"/>
        <w:numPr>
          <w:ilvl w:val="0"/>
          <w:numId w:val="19"/>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lastRenderedPageBreak/>
        <w:t>We analyzed forest productivity</w:t>
      </w:r>
      <w:r w:rsidR="00171277">
        <w:rPr>
          <w:rFonts w:ascii="Times New Roman" w:hAnsi="Times New Roman" w:cs="Times New Roman"/>
          <w:sz w:val="24"/>
          <w:szCs w:val="24"/>
        </w:rPr>
        <w:t xml:space="preserve"> by comparing broad regional or forest type differences, and it is possible that our lessons about productivity do not apply at the stand to landscape scales at which managers operate. </w:t>
      </w:r>
    </w:p>
    <w:p w14:paraId="2A1C569B" w14:textId="763E2C6E" w:rsidR="00171277" w:rsidRPr="00171277" w:rsidRDefault="00171277"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Quantification</w:t>
      </w:r>
    </w:p>
    <w:p w14:paraId="64E3C27C" w14:textId="77777777" w:rsidR="00671139" w:rsidRDefault="00DC4CB6" w:rsidP="00671139">
      <w:pPr>
        <w:pStyle w:val="ListParagraph"/>
        <w:numPr>
          <w:ilvl w:val="0"/>
          <w:numId w:val="19"/>
        </w:numPr>
        <w:spacing w:after="0" w:line="360" w:lineRule="auto"/>
        <w:contextualSpacing w:val="0"/>
        <w:rPr>
          <w:rFonts w:ascii="Times New Roman" w:hAnsi="Times New Roman" w:cs="Times New Roman"/>
          <w:sz w:val="24"/>
          <w:szCs w:val="24"/>
        </w:rPr>
      </w:pPr>
      <w:r w:rsidRPr="00671139">
        <w:rPr>
          <w:rFonts w:ascii="Times New Roman" w:hAnsi="Times New Roman" w:cs="Times New Roman"/>
          <w:sz w:val="24"/>
          <w:szCs w:val="24"/>
        </w:rPr>
        <w:t>There are multiple ways to define treatment longevity. The definition used will depend on the objectives for a specific site. For fuels reduction treatments where the objective is to minimize flame lengths and fire risk, longevity will likely be</w:t>
      </w:r>
      <w:r w:rsidR="004721A8" w:rsidRPr="00671139">
        <w:rPr>
          <w:rFonts w:ascii="Times New Roman" w:hAnsi="Times New Roman" w:cs="Times New Roman"/>
          <w:sz w:val="24"/>
          <w:szCs w:val="24"/>
        </w:rPr>
        <w:t xml:space="preserve"> based on thresholds of acceptable fire behavior</w:t>
      </w:r>
      <w:r w:rsidRPr="00671139">
        <w:rPr>
          <w:rFonts w:ascii="Times New Roman" w:hAnsi="Times New Roman" w:cs="Times New Roman"/>
          <w:sz w:val="24"/>
          <w:szCs w:val="24"/>
        </w:rPr>
        <w:t>. In contrast, treatment longevity for forest restoration treatment</w:t>
      </w:r>
      <w:r w:rsidR="004721A8" w:rsidRPr="00671139">
        <w:rPr>
          <w:rFonts w:ascii="Times New Roman" w:hAnsi="Times New Roman" w:cs="Times New Roman"/>
          <w:sz w:val="24"/>
          <w:szCs w:val="24"/>
        </w:rPr>
        <w:t xml:space="preserve">s, </w:t>
      </w:r>
      <w:r w:rsidRPr="00671139">
        <w:rPr>
          <w:rFonts w:ascii="Times New Roman" w:hAnsi="Times New Roman" w:cs="Times New Roman"/>
          <w:sz w:val="24"/>
          <w:szCs w:val="24"/>
        </w:rPr>
        <w:t>where more variable fire behavior is acceptable or desired</w:t>
      </w:r>
      <w:r w:rsidR="004721A8" w:rsidRPr="00671139">
        <w:rPr>
          <w:rFonts w:ascii="Times New Roman" w:hAnsi="Times New Roman" w:cs="Times New Roman"/>
          <w:sz w:val="24"/>
          <w:szCs w:val="24"/>
        </w:rPr>
        <w:t xml:space="preserve">, may be based on comparing fuel accumulation to pretreatment </w:t>
      </w:r>
      <w:r w:rsidR="00D33B1B" w:rsidRPr="00671139">
        <w:rPr>
          <w:rFonts w:ascii="Times New Roman" w:hAnsi="Times New Roman" w:cs="Times New Roman"/>
          <w:sz w:val="24"/>
          <w:szCs w:val="24"/>
        </w:rPr>
        <w:t>loads</w:t>
      </w:r>
      <w:r w:rsidR="004721A8" w:rsidRPr="00671139">
        <w:rPr>
          <w:rFonts w:ascii="Times New Roman" w:hAnsi="Times New Roman" w:cs="Times New Roman"/>
          <w:sz w:val="24"/>
          <w:szCs w:val="24"/>
        </w:rPr>
        <w:t xml:space="preserve"> and assessing tradeoffs between retreating stands vs. treating new stands. </w:t>
      </w:r>
    </w:p>
    <w:p w14:paraId="1398CA1F" w14:textId="5A4003EF" w:rsidR="00DC4CB6" w:rsidRPr="00671139" w:rsidRDefault="00DC4CB6" w:rsidP="00081667">
      <w:pPr>
        <w:pStyle w:val="ListParagraph"/>
        <w:numPr>
          <w:ilvl w:val="0"/>
          <w:numId w:val="19"/>
        </w:numPr>
        <w:spacing w:after="240" w:line="360" w:lineRule="auto"/>
        <w:contextualSpacing w:val="0"/>
        <w:rPr>
          <w:rFonts w:ascii="Times New Roman" w:hAnsi="Times New Roman" w:cs="Times New Roman"/>
          <w:sz w:val="24"/>
          <w:szCs w:val="24"/>
        </w:rPr>
      </w:pPr>
      <w:r w:rsidRPr="00671139">
        <w:rPr>
          <w:rFonts w:ascii="Times New Roman" w:hAnsi="Times New Roman" w:cs="Times New Roman"/>
          <w:sz w:val="24"/>
          <w:szCs w:val="24"/>
        </w:rPr>
        <w:t xml:space="preserve">Due to high variability of fuels across treatment units, relying on statistical significance to determine treatment longevity is likely to underestimate it, which could lead to inefficient resource allocation.  </w:t>
      </w:r>
    </w:p>
    <w:p w14:paraId="6D322249" w14:textId="26020C59" w:rsidR="00171277" w:rsidRPr="00171277" w:rsidRDefault="00171277"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Approach</w:t>
      </w:r>
    </w:p>
    <w:p w14:paraId="6D33AD13" w14:textId="0A97FB2D" w:rsidR="00DC4CB6" w:rsidRDefault="00DC4CB6" w:rsidP="00081667">
      <w:pPr>
        <w:pStyle w:val="ListParagraph"/>
        <w:numPr>
          <w:ilvl w:val="0"/>
          <w:numId w:val="19"/>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Creating forest heterogeneity </w:t>
      </w:r>
      <w:r w:rsidR="00B25CF2">
        <w:rPr>
          <w:rFonts w:ascii="Times New Roman" w:hAnsi="Times New Roman" w:cs="Times New Roman"/>
          <w:sz w:val="24"/>
          <w:szCs w:val="24"/>
        </w:rPr>
        <w:t>at</w:t>
      </w:r>
      <w:r>
        <w:rPr>
          <w:rFonts w:ascii="Times New Roman" w:hAnsi="Times New Roman" w:cs="Times New Roman"/>
          <w:sz w:val="24"/>
          <w:szCs w:val="24"/>
        </w:rPr>
        <w:t xml:space="preserve"> within</w:t>
      </w:r>
      <w:r w:rsidR="00B25CF2">
        <w:rPr>
          <w:rFonts w:ascii="Times New Roman" w:hAnsi="Times New Roman" w:cs="Times New Roman"/>
          <w:sz w:val="24"/>
          <w:szCs w:val="24"/>
        </w:rPr>
        <w:t>-</w:t>
      </w:r>
      <w:r>
        <w:rPr>
          <w:rFonts w:ascii="Times New Roman" w:hAnsi="Times New Roman" w:cs="Times New Roman"/>
          <w:sz w:val="24"/>
          <w:szCs w:val="24"/>
        </w:rPr>
        <w:t>stand and between</w:t>
      </w:r>
      <w:r w:rsidR="00B25CF2">
        <w:rPr>
          <w:rFonts w:ascii="Times New Roman" w:hAnsi="Times New Roman" w:cs="Times New Roman"/>
          <w:sz w:val="24"/>
          <w:szCs w:val="24"/>
        </w:rPr>
        <w:t>-</w:t>
      </w:r>
      <w:r>
        <w:rPr>
          <w:rFonts w:ascii="Times New Roman" w:hAnsi="Times New Roman" w:cs="Times New Roman"/>
          <w:sz w:val="24"/>
          <w:szCs w:val="24"/>
        </w:rPr>
        <w:t xml:space="preserve">stand scales may be the safest </w:t>
      </w:r>
      <w:r w:rsidR="00C844AC">
        <w:rPr>
          <w:rFonts w:ascii="Times New Roman" w:hAnsi="Times New Roman" w:cs="Times New Roman"/>
          <w:sz w:val="24"/>
          <w:szCs w:val="24"/>
        </w:rPr>
        <w:t xml:space="preserve">strategy </w:t>
      </w:r>
      <w:r>
        <w:rPr>
          <w:rFonts w:ascii="Times New Roman" w:hAnsi="Times New Roman" w:cs="Times New Roman"/>
          <w:sz w:val="24"/>
          <w:szCs w:val="24"/>
        </w:rPr>
        <w:t xml:space="preserve">for fuels reduction </w:t>
      </w:r>
      <w:r w:rsidR="00B25CF2">
        <w:rPr>
          <w:rFonts w:ascii="Times New Roman" w:hAnsi="Times New Roman" w:cs="Times New Roman"/>
          <w:sz w:val="24"/>
          <w:szCs w:val="24"/>
        </w:rPr>
        <w:t>at the long-term and broad-</w:t>
      </w:r>
      <w:r>
        <w:rPr>
          <w:rFonts w:ascii="Times New Roman" w:hAnsi="Times New Roman" w:cs="Times New Roman"/>
          <w:sz w:val="24"/>
          <w:szCs w:val="24"/>
        </w:rPr>
        <w:t xml:space="preserve">scale.  </w:t>
      </w:r>
      <w:r w:rsidRPr="00AD169D">
        <w:rPr>
          <w:rFonts w:ascii="Times New Roman" w:hAnsi="Times New Roman" w:cs="Times New Roman"/>
          <w:sz w:val="24"/>
          <w:szCs w:val="24"/>
        </w:rPr>
        <w:t xml:space="preserve">There are many uncertainties </w:t>
      </w:r>
      <w:r>
        <w:rPr>
          <w:rFonts w:ascii="Times New Roman" w:hAnsi="Times New Roman" w:cs="Times New Roman"/>
          <w:sz w:val="24"/>
          <w:szCs w:val="24"/>
        </w:rPr>
        <w:t>about ecological and planning processes relevant to treatment longevity, so applying any one optimal treatment today could result in unexpectedly uniformly high fuel loads</w:t>
      </w:r>
      <w:r w:rsidR="00171277">
        <w:rPr>
          <w:rFonts w:ascii="Times New Roman" w:hAnsi="Times New Roman" w:cs="Times New Roman"/>
          <w:sz w:val="24"/>
          <w:szCs w:val="24"/>
        </w:rPr>
        <w:t xml:space="preserve"> and/or degradation of other ecosystem values</w:t>
      </w:r>
      <w:r>
        <w:rPr>
          <w:rFonts w:ascii="Times New Roman" w:hAnsi="Times New Roman" w:cs="Times New Roman"/>
          <w:sz w:val="24"/>
          <w:szCs w:val="24"/>
        </w:rPr>
        <w:t xml:space="preserve"> at some point in the future. </w:t>
      </w:r>
    </w:p>
    <w:p w14:paraId="038B949D" w14:textId="7653A701" w:rsidR="0097369B" w:rsidRDefault="0097369B"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Research needs</w:t>
      </w:r>
    </w:p>
    <w:p w14:paraId="047AD6F4" w14:textId="294D5D55" w:rsidR="0097369B" w:rsidRDefault="0097369B" w:rsidP="00081667">
      <w:pPr>
        <w:pStyle w:val="ListParagraph"/>
        <w:numPr>
          <w:ilvl w:val="0"/>
          <w:numId w:val="19"/>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More empirical data is needed before we can be fully confident in our conclusions about treatment longevity.  Research needs include expansion of treatment types studied, increase in the length of time since treatment studied, reporting of all relevant fuels variables in fuels-focused studies, and explicit consideration of treatment intensity and site productivity gradients.  </w:t>
      </w:r>
    </w:p>
    <w:p w14:paraId="18024353" w14:textId="77777777" w:rsidR="00671139" w:rsidRPr="00671139" w:rsidRDefault="00671139" w:rsidP="00671139">
      <w:pPr>
        <w:pStyle w:val="ListParagraph"/>
        <w:spacing w:after="240" w:line="360" w:lineRule="auto"/>
        <w:contextualSpacing w:val="0"/>
        <w:rPr>
          <w:rFonts w:ascii="Times New Roman" w:hAnsi="Times New Roman" w:cs="Times New Roman"/>
          <w:sz w:val="24"/>
          <w:szCs w:val="24"/>
        </w:rPr>
      </w:pPr>
    </w:p>
    <w:p w14:paraId="02E1A548" w14:textId="193806CC" w:rsidR="00F6539E" w:rsidRDefault="00F6539E"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Our future work</w:t>
      </w:r>
    </w:p>
    <w:p w14:paraId="5F596BA6" w14:textId="0CC6CB65" w:rsidR="00F6539E" w:rsidRDefault="00F6539E" w:rsidP="00671139">
      <w:pPr>
        <w:pStyle w:val="ListParagraph"/>
        <w:numPr>
          <w:ilvl w:val="0"/>
          <w:numId w:val="2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We are working on expanding</w:t>
      </w:r>
      <w:r w:rsidR="0097369B">
        <w:rPr>
          <w:rFonts w:ascii="Times New Roman" w:hAnsi="Times New Roman" w:cs="Times New Roman"/>
          <w:sz w:val="24"/>
          <w:szCs w:val="24"/>
        </w:rPr>
        <w:t xml:space="preserve"> the scope of</w:t>
      </w:r>
      <w:r>
        <w:rPr>
          <w:rFonts w:ascii="Times New Roman" w:hAnsi="Times New Roman" w:cs="Times New Roman"/>
          <w:sz w:val="24"/>
          <w:szCs w:val="24"/>
        </w:rPr>
        <w:t xml:space="preserve"> th</w:t>
      </w:r>
      <w:r w:rsidR="0097369B">
        <w:rPr>
          <w:rFonts w:ascii="Times New Roman" w:hAnsi="Times New Roman" w:cs="Times New Roman"/>
          <w:sz w:val="24"/>
          <w:szCs w:val="24"/>
        </w:rPr>
        <w:t xml:space="preserve">e </w:t>
      </w:r>
      <w:r>
        <w:rPr>
          <w:rFonts w:ascii="Times New Roman" w:hAnsi="Times New Roman" w:cs="Times New Roman"/>
          <w:sz w:val="24"/>
          <w:szCs w:val="24"/>
        </w:rPr>
        <w:t xml:space="preserve">literature review </w:t>
      </w:r>
      <w:r w:rsidR="0097369B">
        <w:rPr>
          <w:rFonts w:ascii="Times New Roman" w:hAnsi="Times New Roman" w:cs="Times New Roman"/>
          <w:sz w:val="24"/>
          <w:szCs w:val="24"/>
        </w:rPr>
        <w:t>into a dissertation chapter and peer-reviewed publication that includes more consideration of</w:t>
      </w:r>
      <w:r>
        <w:rPr>
          <w:rFonts w:ascii="Times New Roman" w:hAnsi="Times New Roman" w:cs="Times New Roman"/>
          <w:sz w:val="24"/>
          <w:szCs w:val="24"/>
        </w:rPr>
        <w:t xml:space="preserve"> natural disturbances, fire modelling</w:t>
      </w:r>
      <w:r w:rsidR="0097369B">
        <w:rPr>
          <w:rFonts w:ascii="Times New Roman" w:hAnsi="Times New Roman" w:cs="Times New Roman"/>
          <w:sz w:val="24"/>
          <w:szCs w:val="24"/>
        </w:rPr>
        <w:t xml:space="preserve"> outputs</w:t>
      </w:r>
      <w:r>
        <w:rPr>
          <w:rFonts w:ascii="Times New Roman" w:hAnsi="Times New Roman" w:cs="Times New Roman"/>
          <w:sz w:val="24"/>
          <w:szCs w:val="24"/>
        </w:rPr>
        <w:t xml:space="preserve">, and compilation of relevant data from studies not focused on </w:t>
      </w:r>
      <w:r w:rsidR="0097369B">
        <w:rPr>
          <w:rFonts w:ascii="Times New Roman" w:hAnsi="Times New Roman" w:cs="Times New Roman"/>
          <w:sz w:val="24"/>
          <w:szCs w:val="24"/>
        </w:rPr>
        <w:t>fuels, especially regeneration, shrub, and grass responses to treatment.</w:t>
      </w:r>
    </w:p>
    <w:p w14:paraId="15A48275" w14:textId="4BC974F0" w:rsidR="0097369B" w:rsidRPr="00F6539E" w:rsidRDefault="0097369B" w:rsidP="00081667">
      <w:pPr>
        <w:pStyle w:val="ListParagraph"/>
        <w:numPr>
          <w:ilvl w:val="0"/>
          <w:numId w:val="26"/>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We are working on empirical studies of the three Washington datasets compiled for task one and two of this project, to contribute to Don’s dissertation and peer-reviewed manuscripts.</w:t>
      </w:r>
    </w:p>
    <w:p w14:paraId="7283A763" w14:textId="7C899798" w:rsidR="00DC4CB6" w:rsidRDefault="00DC4CB6"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Our findings should be treated as hypotheses at this stage in our project. The</w:t>
      </w:r>
      <w:r w:rsidR="00B25CF2">
        <w:rPr>
          <w:rFonts w:ascii="Times New Roman" w:hAnsi="Times New Roman" w:cs="Times New Roman"/>
          <w:sz w:val="24"/>
          <w:szCs w:val="24"/>
        </w:rPr>
        <w:t>re is a</w:t>
      </w:r>
      <w:r>
        <w:rPr>
          <w:rFonts w:ascii="Times New Roman" w:hAnsi="Times New Roman" w:cs="Times New Roman"/>
          <w:sz w:val="24"/>
          <w:szCs w:val="24"/>
        </w:rPr>
        <w:t xml:space="preserve"> high level of variability </w:t>
      </w:r>
      <w:r w:rsidR="00B25CF2">
        <w:rPr>
          <w:rFonts w:ascii="Times New Roman" w:hAnsi="Times New Roman" w:cs="Times New Roman"/>
          <w:sz w:val="24"/>
          <w:szCs w:val="24"/>
        </w:rPr>
        <w:t>in</w:t>
      </w:r>
      <w:r>
        <w:rPr>
          <w:rFonts w:ascii="Times New Roman" w:hAnsi="Times New Roman" w:cs="Times New Roman"/>
          <w:sz w:val="24"/>
          <w:szCs w:val="24"/>
        </w:rPr>
        <w:t xml:space="preserve"> dry forest ecosystems</w:t>
      </w:r>
      <w:r w:rsidR="00B25CF2">
        <w:rPr>
          <w:rFonts w:ascii="Times New Roman" w:hAnsi="Times New Roman" w:cs="Times New Roman"/>
          <w:sz w:val="24"/>
          <w:szCs w:val="24"/>
        </w:rPr>
        <w:t xml:space="preserve"> and</w:t>
      </w:r>
      <w:r>
        <w:rPr>
          <w:rFonts w:ascii="Times New Roman" w:hAnsi="Times New Roman" w:cs="Times New Roman"/>
          <w:sz w:val="24"/>
          <w:szCs w:val="24"/>
        </w:rPr>
        <w:t xml:space="preserve"> treatment effects,</w:t>
      </w:r>
      <w:r w:rsidR="00B25CF2">
        <w:rPr>
          <w:rFonts w:ascii="Times New Roman" w:hAnsi="Times New Roman" w:cs="Times New Roman"/>
          <w:sz w:val="24"/>
          <w:szCs w:val="24"/>
        </w:rPr>
        <w:t xml:space="preserve"> so</w:t>
      </w:r>
      <w:r>
        <w:rPr>
          <w:rFonts w:ascii="Times New Roman" w:hAnsi="Times New Roman" w:cs="Times New Roman"/>
          <w:sz w:val="24"/>
          <w:szCs w:val="24"/>
        </w:rPr>
        <w:t xml:space="preserve"> drawing statistically significant conclusion</w:t>
      </w:r>
      <w:r w:rsidR="00171277">
        <w:rPr>
          <w:rFonts w:ascii="Times New Roman" w:hAnsi="Times New Roman" w:cs="Times New Roman"/>
          <w:sz w:val="24"/>
          <w:szCs w:val="24"/>
        </w:rPr>
        <w:t>s</w:t>
      </w:r>
      <w:r>
        <w:rPr>
          <w:rFonts w:ascii="Times New Roman" w:hAnsi="Times New Roman" w:cs="Times New Roman"/>
          <w:sz w:val="24"/>
          <w:szCs w:val="24"/>
        </w:rPr>
        <w:t xml:space="preserve"> </w:t>
      </w:r>
      <w:r w:rsidR="00B25CF2">
        <w:rPr>
          <w:rFonts w:ascii="Times New Roman" w:hAnsi="Times New Roman" w:cs="Times New Roman"/>
          <w:sz w:val="24"/>
          <w:szCs w:val="24"/>
        </w:rPr>
        <w:t xml:space="preserve">is </w:t>
      </w:r>
      <w:r>
        <w:rPr>
          <w:rFonts w:ascii="Times New Roman" w:hAnsi="Times New Roman" w:cs="Times New Roman"/>
          <w:sz w:val="24"/>
          <w:szCs w:val="24"/>
        </w:rPr>
        <w:t xml:space="preserve">challenging. Given this variability, the sample size of fuels treatment longevity studies is too low for formal meta-analyses. Our </w:t>
      </w:r>
      <w:r w:rsidR="00B25CF2">
        <w:rPr>
          <w:rFonts w:ascii="Times New Roman" w:hAnsi="Times New Roman" w:cs="Times New Roman"/>
          <w:sz w:val="24"/>
          <w:szCs w:val="24"/>
        </w:rPr>
        <w:t>takeaway points</w:t>
      </w:r>
      <w:r>
        <w:rPr>
          <w:rFonts w:ascii="Times New Roman" w:hAnsi="Times New Roman" w:cs="Times New Roman"/>
          <w:sz w:val="24"/>
          <w:szCs w:val="24"/>
        </w:rPr>
        <w:t xml:space="preserve"> are thus based on visual analysis of graphed patterns</w:t>
      </w:r>
      <w:r w:rsidR="00B25CF2">
        <w:rPr>
          <w:rFonts w:ascii="Times New Roman" w:hAnsi="Times New Roman" w:cs="Times New Roman"/>
          <w:sz w:val="24"/>
          <w:szCs w:val="24"/>
        </w:rPr>
        <w:t xml:space="preserve"> of published mean values</w:t>
      </w:r>
      <w:r>
        <w:rPr>
          <w:rFonts w:ascii="Times New Roman" w:hAnsi="Times New Roman" w:cs="Times New Roman"/>
          <w:sz w:val="24"/>
          <w:szCs w:val="24"/>
        </w:rPr>
        <w:t xml:space="preserve">. We will continue exploring </w:t>
      </w:r>
      <w:r w:rsidR="00B25CF2">
        <w:rPr>
          <w:rFonts w:ascii="Times New Roman" w:hAnsi="Times New Roman" w:cs="Times New Roman"/>
          <w:sz w:val="24"/>
          <w:szCs w:val="24"/>
        </w:rPr>
        <w:t>our</w:t>
      </w:r>
      <w:r>
        <w:rPr>
          <w:rFonts w:ascii="Times New Roman" w:hAnsi="Times New Roman" w:cs="Times New Roman"/>
          <w:sz w:val="24"/>
          <w:szCs w:val="24"/>
        </w:rPr>
        <w:t xml:space="preserve"> hypotheses in our future work on treatment longevity, which will include more detailed analyses of the three Washington datasets preliminarily used in this report</w:t>
      </w:r>
      <w:r w:rsidR="00651127">
        <w:rPr>
          <w:rFonts w:ascii="Times New Roman" w:hAnsi="Times New Roman" w:cs="Times New Roman"/>
          <w:sz w:val="24"/>
          <w:szCs w:val="24"/>
        </w:rPr>
        <w:t>, and an expansion of this review to include natural disturbances, shrub and regeneration responses, and fire modelling</w:t>
      </w:r>
      <w:r>
        <w:rPr>
          <w:rFonts w:ascii="Times New Roman" w:hAnsi="Times New Roman" w:cs="Times New Roman"/>
          <w:sz w:val="24"/>
          <w:szCs w:val="24"/>
        </w:rPr>
        <w:t xml:space="preserve">. </w:t>
      </w:r>
    </w:p>
    <w:p w14:paraId="3FB979F9" w14:textId="77777777" w:rsidR="00DC4CB6" w:rsidRDefault="00DC4CB6"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following report is broken into three main sections: </w:t>
      </w:r>
    </w:p>
    <w:p w14:paraId="49892CC8" w14:textId="77777777" w:rsidR="00DC4CB6" w:rsidRDefault="00DC4CB6" w:rsidP="00671139">
      <w:pPr>
        <w:pStyle w:val="ListParagraph"/>
        <w:numPr>
          <w:ilvl w:val="0"/>
          <w:numId w:val="2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he literature review section, which covers ideas in fuels treatment longevity independent of our data collection and analysis</w:t>
      </w:r>
      <w:r>
        <w:rPr>
          <w:rFonts w:ascii="Times New Roman" w:hAnsi="Times New Roman" w:cs="Times New Roman"/>
          <w:sz w:val="24"/>
          <w:szCs w:val="24"/>
        </w:rPr>
        <w:t>.</w:t>
      </w:r>
    </w:p>
    <w:p w14:paraId="2E87E101" w14:textId="0D487E0B" w:rsidR="00DC4CB6" w:rsidRDefault="00DC4CB6" w:rsidP="00671139">
      <w:pPr>
        <w:pStyle w:val="ListParagraph"/>
        <w:numPr>
          <w:ilvl w:val="0"/>
          <w:numId w:val="2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T</w:t>
      </w:r>
      <w:r w:rsidRPr="00BC1034">
        <w:rPr>
          <w:rFonts w:ascii="Times New Roman" w:hAnsi="Times New Roman" w:cs="Times New Roman"/>
          <w:sz w:val="24"/>
          <w:szCs w:val="24"/>
        </w:rPr>
        <w:t xml:space="preserve">he data analysis section, which covers our process </w:t>
      </w:r>
      <w:r w:rsidR="00B25CF2">
        <w:rPr>
          <w:rFonts w:ascii="Times New Roman" w:hAnsi="Times New Roman" w:cs="Times New Roman"/>
          <w:sz w:val="24"/>
          <w:szCs w:val="24"/>
        </w:rPr>
        <w:t>in tasks 1 and 2</w:t>
      </w:r>
      <w:r w:rsidRPr="00BC1034">
        <w:rPr>
          <w:rFonts w:ascii="Times New Roman" w:hAnsi="Times New Roman" w:cs="Times New Roman"/>
          <w:sz w:val="24"/>
          <w:szCs w:val="24"/>
        </w:rPr>
        <w:t xml:space="preserve">, presents graphs of </w:t>
      </w:r>
      <w:r w:rsidR="00651127">
        <w:rPr>
          <w:rFonts w:ascii="Times New Roman" w:hAnsi="Times New Roman" w:cs="Times New Roman"/>
          <w:sz w:val="24"/>
          <w:szCs w:val="24"/>
        </w:rPr>
        <w:t>those data</w:t>
      </w:r>
      <w:r w:rsidRPr="00BC1034">
        <w:rPr>
          <w:rFonts w:ascii="Times New Roman" w:hAnsi="Times New Roman" w:cs="Times New Roman"/>
          <w:sz w:val="24"/>
          <w:szCs w:val="24"/>
        </w:rPr>
        <w:t>, and discusses our findings</w:t>
      </w:r>
      <w:r>
        <w:rPr>
          <w:rFonts w:ascii="Times New Roman" w:hAnsi="Times New Roman" w:cs="Times New Roman"/>
          <w:sz w:val="24"/>
          <w:szCs w:val="24"/>
        </w:rPr>
        <w:t xml:space="preserve"> in relation to the concepts covered in part 1.</w:t>
      </w:r>
    </w:p>
    <w:p w14:paraId="060B7312" w14:textId="4AF0EAC8" w:rsidR="00E34079" w:rsidRPr="004D0CEB" w:rsidRDefault="00DC4CB6" w:rsidP="00081667">
      <w:pPr>
        <w:pStyle w:val="ListParagraph"/>
        <w:numPr>
          <w:ilvl w:val="0"/>
          <w:numId w:val="20"/>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S</w:t>
      </w:r>
      <w:r w:rsidRPr="00BC1034">
        <w:rPr>
          <w:rFonts w:ascii="Times New Roman" w:hAnsi="Times New Roman" w:cs="Times New Roman"/>
          <w:sz w:val="24"/>
          <w:szCs w:val="24"/>
        </w:rPr>
        <w:t>upplementary information, which provides additional detail</w:t>
      </w:r>
      <w:r>
        <w:rPr>
          <w:rFonts w:ascii="Times New Roman" w:hAnsi="Times New Roman" w:cs="Times New Roman"/>
          <w:sz w:val="24"/>
          <w:szCs w:val="24"/>
        </w:rPr>
        <w:t>s</w:t>
      </w:r>
      <w:r w:rsidRPr="00BC1034">
        <w:rPr>
          <w:rFonts w:ascii="Times New Roman" w:hAnsi="Times New Roman" w:cs="Times New Roman"/>
          <w:sz w:val="24"/>
          <w:szCs w:val="24"/>
        </w:rPr>
        <w:t xml:space="preserve"> on a range of components </w:t>
      </w:r>
      <w:r>
        <w:rPr>
          <w:rFonts w:ascii="Times New Roman" w:hAnsi="Times New Roman" w:cs="Times New Roman"/>
          <w:sz w:val="24"/>
          <w:szCs w:val="24"/>
        </w:rPr>
        <w:t xml:space="preserve">of this project.  </w:t>
      </w:r>
    </w:p>
    <w:p w14:paraId="3840890A" w14:textId="45940695" w:rsidR="00E34079" w:rsidRDefault="00E34079" w:rsidP="00081667">
      <w:pPr>
        <w:spacing w:after="240" w:line="360" w:lineRule="auto"/>
        <w:rPr>
          <w:rFonts w:ascii="Times New Roman" w:hAnsi="Times New Roman" w:cs="Times New Roman"/>
          <w:b/>
          <w:bCs/>
          <w:sz w:val="24"/>
          <w:szCs w:val="24"/>
          <w:u w:val="single"/>
        </w:rPr>
      </w:pPr>
    </w:p>
    <w:p w14:paraId="544F7F0C" w14:textId="30ED9B5F" w:rsidR="00081667" w:rsidRDefault="00081667" w:rsidP="00081667">
      <w:pPr>
        <w:spacing w:after="240" w:line="360" w:lineRule="auto"/>
        <w:rPr>
          <w:rFonts w:ascii="Times New Roman" w:hAnsi="Times New Roman" w:cs="Times New Roman"/>
          <w:b/>
          <w:bCs/>
          <w:sz w:val="24"/>
          <w:szCs w:val="24"/>
          <w:u w:val="single"/>
        </w:rPr>
      </w:pPr>
    </w:p>
    <w:p w14:paraId="266E5F6F" w14:textId="77777777" w:rsidR="007E469D" w:rsidRDefault="007E469D" w:rsidP="00081667">
      <w:pPr>
        <w:spacing w:after="240" w:line="360" w:lineRule="auto"/>
        <w:rPr>
          <w:rFonts w:ascii="Times New Roman" w:hAnsi="Times New Roman" w:cs="Times New Roman"/>
          <w:b/>
          <w:bCs/>
          <w:sz w:val="24"/>
          <w:szCs w:val="24"/>
          <w:u w:val="single"/>
        </w:rPr>
      </w:pPr>
    </w:p>
    <w:p w14:paraId="11CC3B4B" w14:textId="004A2A2C" w:rsidR="00385B80" w:rsidRPr="00BC1034" w:rsidRDefault="00BC1034" w:rsidP="00081667">
      <w:pPr>
        <w:spacing w:after="240" w:line="360" w:lineRule="auto"/>
        <w:rPr>
          <w:rFonts w:ascii="Times New Roman" w:hAnsi="Times New Roman" w:cs="Times New Roman"/>
          <w:b/>
          <w:bCs/>
          <w:sz w:val="24"/>
          <w:szCs w:val="24"/>
          <w:u w:val="single"/>
        </w:rPr>
      </w:pPr>
      <w:r w:rsidRPr="006545EE">
        <w:rPr>
          <w:rFonts w:ascii="Times New Roman" w:hAnsi="Times New Roman" w:cs="Times New Roman"/>
          <w:b/>
          <w:bCs/>
          <w:sz w:val="24"/>
          <w:szCs w:val="24"/>
          <w:u w:val="single"/>
        </w:rPr>
        <w:lastRenderedPageBreak/>
        <w:t>Part 1: Literature Review on Treatment Longevity</w:t>
      </w:r>
    </w:p>
    <w:p w14:paraId="7C3C9F4A" w14:textId="7E29A59D" w:rsidR="001A6063" w:rsidRDefault="00385B80"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Forest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to mitigate the negative effects of fire suppression</w:t>
      </w:r>
      <w:r w:rsidR="00EE7243">
        <w:rPr>
          <w:rFonts w:ascii="Times New Roman" w:hAnsi="Times New Roman" w:cs="Times New Roman"/>
          <w:sz w:val="24"/>
          <w:szCs w:val="24"/>
        </w:rPr>
        <w:t xml:space="preserve"> (see Appendix </w:t>
      </w:r>
      <w:r w:rsidR="007E469D">
        <w:rPr>
          <w:rFonts w:ascii="Times New Roman" w:hAnsi="Times New Roman" w:cs="Times New Roman"/>
          <w:sz w:val="24"/>
          <w:szCs w:val="24"/>
        </w:rPr>
        <w:t>Three</w:t>
      </w:r>
      <w:r w:rsidR="00EE7243">
        <w:rPr>
          <w:rFonts w:ascii="Times New Roman" w:hAnsi="Times New Roman" w:cs="Times New Roman"/>
          <w:sz w:val="24"/>
          <w:szCs w:val="24"/>
        </w:rPr>
        <w:t xml:space="preserve"> for a more detailed history of the wildfire problem in </w:t>
      </w:r>
      <w:r w:rsidR="00E34079">
        <w:rPr>
          <w:rFonts w:ascii="Times New Roman" w:hAnsi="Times New Roman" w:cs="Times New Roman"/>
          <w:sz w:val="24"/>
          <w:szCs w:val="24"/>
        </w:rPr>
        <w:t xml:space="preserve">dry forests of </w:t>
      </w:r>
      <w:r w:rsidR="00EE7243">
        <w:rPr>
          <w:rFonts w:ascii="Times New Roman" w:hAnsi="Times New Roman" w:cs="Times New Roman"/>
          <w:sz w:val="24"/>
          <w:szCs w:val="24"/>
        </w:rPr>
        <w:t>the western US)</w:t>
      </w:r>
      <w:r>
        <w:rPr>
          <w:rFonts w:ascii="Times New Roman" w:hAnsi="Times New Roman" w:cs="Times New Roman"/>
          <w:sz w:val="24"/>
          <w:szCs w:val="24"/>
        </w:rPr>
        <w:t xml:space="preserv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xml:space="preserve">, depending on location and details of prescription.  These purposes </w:t>
      </w:r>
      <w:r w:rsidR="007E469D">
        <w:rPr>
          <w:rFonts w:ascii="Times New Roman" w:hAnsi="Times New Roman" w:cs="Times New Roman"/>
          <w:sz w:val="24"/>
          <w:szCs w:val="24"/>
        </w:rPr>
        <w:t>may</w:t>
      </w:r>
      <w:r w:rsidR="006775B1">
        <w:rPr>
          <w:rFonts w:ascii="Times New Roman" w:hAnsi="Times New Roman" w:cs="Times New Roman"/>
          <w:sz w:val="24"/>
          <w:szCs w:val="24"/>
        </w:rPr>
        <w:t xml:space="preserve">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3DCE139" w:rsidR="001A6063" w:rsidRDefault="001A6063" w:rsidP="00671139">
      <w:pPr>
        <w:pStyle w:val="ListParagraph"/>
        <w:numPr>
          <w:ilvl w:val="0"/>
          <w:numId w:val="1"/>
        </w:numPr>
        <w:spacing w:after="0" w:line="360" w:lineRule="auto"/>
        <w:contextualSpacing w:val="0"/>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w:t>
      </w:r>
      <w:r w:rsidR="002E74A7">
        <w:rPr>
          <w:rFonts w:ascii="Times New Roman" w:hAnsi="Times New Roman" w:cs="Times New Roman"/>
          <w:sz w:val="24"/>
          <w:szCs w:val="24"/>
        </w:rPr>
        <w:t>s</w:t>
      </w:r>
      <w:r>
        <w:rPr>
          <w:rFonts w:ascii="Times New Roman" w:hAnsi="Times New Roman" w:cs="Times New Roman"/>
          <w:sz w:val="24"/>
          <w:szCs w:val="24"/>
        </w:rPr>
        <w:t xml:space="preserve">. </w:t>
      </w:r>
    </w:p>
    <w:p w14:paraId="7BB93181" w14:textId="4FD5D06F" w:rsidR="00BA077F" w:rsidRPr="00BA077F" w:rsidRDefault="00BA077F" w:rsidP="00671139">
      <w:pPr>
        <w:pStyle w:val="ListParagraph"/>
        <w:numPr>
          <w:ilvl w:val="0"/>
          <w:numId w:val="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I</w:t>
      </w:r>
      <w:r w:rsidRPr="001A6063">
        <w:rPr>
          <w:rFonts w:ascii="Times New Roman" w:hAnsi="Times New Roman" w:cs="Times New Roman"/>
          <w:sz w:val="24"/>
          <w:szCs w:val="24"/>
        </w:rPr>
        <w:t>ncreasing forest resiliency to wildfire</w:t>
      </w:r>
      <w:r>
        <w:rPr>
          <w:rFonts w:ascii="Times New Roman" w:hAnsi="Times New Roman" w:cs="Times New Roman"/>
          <w:sz w:val="24"/>
          <w:szCs w:val="24"/>
        </w:rPr>
        <w:t>,</w:t>
      </w:r>
      <w:r w:rsidRPr="001A6063">
        <w:rPr>
          <w:rFonts w:ascii="Times New Roman" w:hAnsi="Times New Roman" w:cs="Times New Roman"/>
          <w:sz w:val="24"/>
          <w:szCs w:val="24"/>
        </w:rPr>
        <w:t xml:space="preserve"> drought</w:t>
      </w:r>
      <w:r>
        <w:rPr>
          <w:rFonts w:ascii="Times New Roman" w:hAnsi="Times New Roman" w:cs="Times New Roman"/>
          <w:sz w:val="24"/>
          <w:szCs w:val="24"/>
        </w:rPr>
        <w:t>, insects, and disease.</w:t>
      </w:r>
    </w:p>
    <w:p w14:paraId="16E50D25" w14:textId="7B89510E" w:rsidR="001A6063" w:rsidRDefault="001A6063" w:rsidP="00671139">
      <w:pPr>
        <w:pStyle w:val="ListParagraph"/>
        <w:numPr>
          <w:ilvl w:val="0"/>
          <w:numId w:val="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Pr>
          <w:rFonts w:ascii="Times New Roman" w:hAnsi="Times New Roman" w:cs="Times New Roman"/>
          <w:sz w:val="24"/>
          <w:szCs w:val="24"/>
        </w:rPr>
        <w:t xml:space="preserve">. </w:t>
      </w:r>
    </w:p>
    <w:p w14:paraId="11781777" w14:textId="2741D45A" w:rsidR="001A6063" w:rsidRDefault="001A6063" w:rsidP="00671139">
      <w:pPr>
        <w:pStyle w:val="ListParagraph"/>
        <w:numPr>
          <w:ilvl w:val="0"/>
          <w:numId w:val="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w:t>
      </w:r>
      <w:r>
        <w:rPr>
          <w:rFonts w:ascii="Times New Roman" w:hAnsi="Times New Roman" w:cs="Times New Roman"/>
          <w:sz w:val="24"/>
          <w:szCs w:val="24"/>
        </w:rPr>
        <w:t>.</w:t>
      </w:r>
    </w:p>
    <w:p w14:paraId="6927E1F7" w14:textId="5653E8A5" w:rsidR="001A6063" w:rsidRDefault="001A6063" w:rsidP="00671139">
      <w:pPr>
        <w:pStyle w:val="ListParagraph"/>
        <w:numPr>
          <w:ilvl w:val="0"/>
          <w:numId w:val="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Improving habitat for open forest animal species.</w:t>
      </w:r>
    </w:p>
    <w:p w14:paraId="182EB14E" w14:textId="6E3CF23F" w:rsidR="00C379E8" w:rsidRDefault="001A6063" w:rsidP="00081667">
      <w:pPr>
        <w:pStyle w:val="ListParagraph"/>
        <w:numPr>
          <w:ilvl w:val="0"/>
          <w:numId w:val="1"/>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Pr="001A6063">
        <w:rPr>
          <w:rFonts w:ascii="Times New Roman" w:hAnsi="Times New Roman" w:cs="Times New Roman"/>
          <w:sz w:val="24"/>
          <w:szCs w:val="24"/>
        </w:rPr>
        <w:t xml:space="preserve">  </w:t>
      </w:r>
    </w:p>
    <w:p w14:paraId="4EACD269" w14:textId="449B11AA" w:rsidR="00F07897" w:rsidRDefault="00C379E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 xml:space="preserve">supported by </w:t>
      </w:r>
      <w:r w:rsidR="00192D72">
        <w:rPr>
          <w:rFonts w:ascii="Times New Roman" w:hAnsi="Times New Roman" w:cs="Times New Roman"/>
          <w:sz w:val="24"/>
          <w:szCs w:val="24"/>
        </w:rPr>
        <w:t xml:space="preserve">many studies of fuel loads </w:t>
      </w:r>
      <w:r w:rsidR="00192D72">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Fulé et al. 2012)","plainTextFormattedCitation":"(Schwilk et al. 2009, Fulé et al. 2012)","previouslyFormattedCitation":"(Schwilk et al. 2009, Fulé et al. 2012)"},"properties":{"noteIndex":0},"schema":"https://github.com/citation-style-language/schema/raw/master/csl-citation.json"}</w:instrText>
      </w:r>
      <w:r w:rsidR="00192D72">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Schwilk et al. 2009, Fulé et al. 2012)</w:t>
      </w:r>
      <w:r w:rsidR="00192D72">
        <w:rPr>
          <w:rFonts w:ascii="Times New Roman" w:hAnsi="Times New Roman" w:cs="Times New Roman"/>
          <w:sz w:val="24"/>
          <w:szCs w:val="24"/>
        </w:rPr>
        <w:fldChar w:fldCharType="end"/>
      </w:r>
      <w:r w:rsidR="00192D72">
        <w:rPr>
          <w:rFonts w:ascii="Times New Roman" w:hAnsi="Times New Roman" w:cs="Times New Roman"/>
          <w:sz w:val="24"/>
          <w:szCs w:val="24"/>
        </w:rPr>
        <w:t xml:space="preserve"> and wildfire response</w:t>
      </w:r>
      <w:r w:rsidR="00E34079">
        <w:rPr>
          <w:rFonts w:ascii="Times New Roman" w:hAnsi="Times New Roman" w:cs="Times New Roman"/>
          <w:sz w:val="24"/>
          <w:szCs w:val="24"/>
        </w:rPr>
        <w:t xml:space="preserve"> </w:t>
      </w:r>
      <w:r w:rsidR="00E34079">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890/13-0343.1","ISSN":"1051-0761","abstract":"Under a rapidly warming climate, a critical management issue in semiarid forests of western North America is how to increase forest resilience to wildfire. We evaluated relationships between fuel reduction treatments and burn severity in the 2006 Tripod Complex fires, which burned over 70 000 ha of mixed-conifer forests in the North Cascades range of Washington State and involved 387 past harvest and fuel treatment units. A secondary objective was to investigate other drivers of burn severity including landform, weather, vegetation characteristics, and a recent mountain pine beetle outbreak. We used sequential autoregression (SAR) to evaluate drivers of burn severity, represented by the relative differenced Normalized Burn Ratio index, in two study areas that are centered on early progressions of the wildfire complex. Significant predictor variables include treatment type, landform (elevation), fire weather (minimum relative humidity and maximum temperature), and vegetation characteristics, including canopy closure, cover type, and mountain pine beetle attack. Recent mountain pine beetle damage was a statistically significant predictor variable with red and mixed classes of beetle attack associated with higher burn severity. Treatment age and size were only weakly correlated with burn severity and may be partly explained by the lack of treatments older than 30 years and the low rates of fuel succession in these semiarid forests. Even during extreme weather, fuel conditions and landform strongly influenced patterns of burn severity. Fuel treatments that included recent prescribed burning of surface fuels were particularly effective at mitigating burn severity. Although surface and canopy fuel treatments are unlikely to substantially reduce the area burned in regional fire years, recent research, including this study, suggests that they can be an effective management strategy for increasing forest landscape resilience to wildfires. © 2014 by the Ecological Society of America.","author":[{"dropping-particle":"","family":"Prichard","given":"Susan J.","non-dropping-particle":"","parse-names":false,"suffix":""},{"dropping-particle":"","family":"Kennedy","given":"Maureen C.","non-dropping-particle":"","parse-names":false,"suffix":""}],"container-title":"Ecological Applications","id":"ITEM-1","issue":"3","issued":{"date-parts":[["2014","4","1"]]},"page":"571-590","publisher":"Ecological Society of America","title":"Fuel treatments and landform modify landscape patterns of burn severity in an extreme fire event","type":"article-journal","volume":"24"},"uris":["http://www.mendeley.com/documents/?uuid=d79343f8-2f46-3a4a-b2e1-a31aa36e8887"]},{"id":"ITEM-2","itemData":{"DOI":"10.1071/WF12216","ISSN":"1049-8001","abstract":"&lt;p&gt;Increasing size and severity of wildfires have led to an interest in the effectiveness of forest fuels treatments on reducing fire severity and post-wildfire fuels. Our objective was to contrast stand structure and surface fuel loadings on treated and untreated sites within the 2002 Rodeo–Chediski Fire area. Data from 140 plots on seven paired treated–untreated sites indicated that pre-wildfire treatments reduced fire severity compared with untreated sites. In 2011, coarse woody debris loading (woody material&amp;gt;7.62cm in diameter) was 257% higher and fine woody debris (woody material&amp;lt;7.62cm) was 152% higher on untreated sites than on treated sites. Yet, in spite of higher levels of coarse woody debris on untreated sites, loadings did not exceed recommended ranges based on published literature and many treated sites fell below recommendations. By 2011, basal area and stand density on treated sites and stand density on untreated sites met management guidelines for ponderosa pine forests, but untreated sites had basal areas well below recommendations. Snags declined over this period and only three plots had snags that met minimum size and density requirements for wildlife habitat by 2011. The effects of pre-wildfire treatments are long-lasting and contribute to changes in both overstorey and understorey fuel complexes.&lt;/p&gt;","author":[{"dropping-particle":"","family":"Stevens-Rumann","given":"Camille","non-dropping-particle":"","parse-names":false,"suffix":""},{"dropping-particle":"","family":"Shive","given":"Kristen","non-dropping-particle":"","parse-names":false,"suffix":""},{"dropping-particle":"","family":"Fulé","given":"Peter","non-dropping-particle":"","parse-names":false,"suffix":""},{"dropping-particle":"","family":"Sieg","given":"Carolyn H.","non-dropping-particle":"","parse-names":false,"suffix":""}],"container-title":"International Journal of Wildland Fire","id":"ITEM-2","issue":"8","issued":{"date-parts":[["2013","12","23"]]},"page":"1108","publisher":"CSIRO PUBLISHING","title":"Pre-wildfire fuel reduction treatments result in more resilient forest structure a decade after wildfire","type":"article-journal","volume":"22"},"uris":["http://www.mendeley.com/documents/?uuid=148eb8e9-f189-37e1-96d2-fdfb7eac39a8"]},{"id":"ITEM-3","itemData":{"DOI":"10.1002/eap.2104","ISSN":"1051-0761","abstract":"Large wildfires (&gt;50,000 ha) are becoming increasingly common in semi-arid landscapes of the western United States. Although fuel reduction treatments are used to mitigate potential wildfire effects, they can be overwhelmed in wind-driven wildfire events with extreme fire behavior. We evaluated drivers of fire severity and fuel treatment effectiveness in the 2014 Carlton Complex, a record-setting complex of wildfires in north-central Washington State. Across varied topography, vegetation and distinct fire progressions, we used a combination of simultaneous autoregression (SAR) and random forest (RF) approaches to model drivers of fire severity and evaluated how fuel treatments mitigated fire severity. Predictor variables included fuel treatment type, time since treatment, topographic indices, vegetation and fuels, and weather summarized by progression interval. We found that the two spatial regression methods are generally complementary and are instructive as a combined approach for landscape analyses of fire severity. SAR improves upon traditional linear models by incorporating information about neighboring pixel burn severity, which avoids type I errors in coefficient estimates and incorrect inferences. RF modeling provides a flexible modeling environment capable of capturing complex interactions and non-linearities while still accounting for spatial autocorrelation through the use of spatially explicit predictor variables. All treatment areas burned with higher proportions of moderate and high severity fire during early fire progressions, but thin and underburn, underburn only, and past wildfires were more effective than thin-only and thin and pile burn treatments. Treatment units had much greater percentages of unburned and low severity area in later progressions that burned under milder fire weather conditions, and differences between treatments were less pronounced. Our results provide evidence that strategic placement of fuels reduction treatments can effectively reduce localized fire spread and severity even under severe fire weather. During wind-driven fire spread progressions, fuel treatments that were located on leeward slopes tended to have lower fire severity than treatments located on windward slopes. As fire and fuels managers evaluate options for increasing landscape resilience to future climate change and wildfires, strategic placement of fuel treatments may be guided by retrospective studies of past large wildfire events.","author":[{"dropping-particle":"","family":"Prichard","given":"Susan J.","non-dropping-particle":"","parse-names":false,"suffix":""},{"dropping-particle":"","family":"Povak","given":"Nicholas A.","non-dropping-particle":"","parse-names":false,"suffix":""},{"dropping-particle":"","family":"Kennedy","given":"Maureen C.","non-dropping-particle":"","parse-names":false,"suffix":""},{"dropping-particle":"","family":"Peterson","given":"David W.","non-dropping-particle":"","parse-names":false,"suffix":""}],"container-title":"Ecological Applications","id":"ITEM-3","issued":{"date-parts":[["2020","2","22"]]},"note":"2014 Carleton Complex\n\nComination of simultaneous autoregression and random forest to model drivers of fire sev and effectivenss of fuels\n\nDuring early fire progression in severe weather\n- thin burn, burn, and past wildifres more effective than thin-only and htin pile \nDuring later progressions with milder fire weather\n-differences less pronounced\n\nDuring wind driven fire prog\n- treatments on leeward slope had less severe fire than those on windward\n\nSAR and RF similar results and complemenary\n\nPost burn can act as barrier to fire for 20 years \nPrichard 2017 Tamm review\n\nCarlton complex was more explosive than tripod\nalso 60% nonforested shrub steppe and semi-arid grassland\n'clear outlier' in fire behavior\n\nStudy areas divided into north and south\nnorth more moiutainsous more confier\n\nRecords from FACTS 95-2014\n\nLandfire 2012 for existing veg and fuels\n\nClearcut and broadcast burn and thin+pile burn not sig realted to fire sev\nProbably too low of sample\n\nTime since fire was a sig predictor of fire sever but not included in the final SAR models because of low importance in RF\n\nTime since fire not sig perhaps because of low record time of less than 20 years\n\nHigh spatial autocorrelation and low effect size of spatial covariates\n\nRF can incorporate nonlinear effects and predictor var interaction without a priori\nincluding SA\n\nVariance decomp revealed\nTopography slighly more influencial on fuels than wetaher\nTherefore topo has greater effects than vegetation? Impossible to disassemble covar","page":"eap.2104","publisher":"John Wiley &amp; Sons, Ltd","title":"Fuel treatment effectiveness in the context of landform, vegetation, and large, wind‐driven wildfires","type":"article-journal"},"uris":["http://www.mendeley.com/documents/?uuid=228c6dab-3444-3464-b3ec-d6ec5797a9df"]}],"mendeley":{"formattedCitation":"(Stevens-Rumann et al. 2013, Prichard and Kennedy 2014, Prichard et al. 2020)","plainTextFormattedCitation":"(Stevens-Rumann et al. 2013, Prichard and Kennedy 2014, Prichard et al. 2020)","previouslyFormattedCitation":"(Stevens-Rumann et al. 2013, Prichard and Kennedy 2014, Prichard et al. 2020)"},"properties":{"noteIndex":0},"schema":"https://github.com/citation-style-language/schema/raw/master/csl-citation.json"}</w:instrText>
      </w:r>
      <w:r w:rsidR="00E34079">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Stevens-Rumann et al. 2013, Prichard and Kennedy 2014, Prichard et al. 2020)</w:t>
      </w:r>
      <w:r w:rsidR="00E34079">
        <w:rPr>
          <w:rFonts w:ascii="Times New Roman" w:hAnsi="Times New Roman" w:cs="Times New Roman"/>
          <w:sz w:val="24"/>
          <w:szCs w:val="24"/>
        </w:rPr>
        <w:fldChar w:fldCharType="end"/>
      </w:r>
      <w:r w:rsidR="00BA077F">
        <w:rPr>
          <w:rFonts w:ascii="Times New Roman" w:hAnsi="Times New Roman" w:cs="Times New Roman"/>
          <w:sz w:val="24"/>
          <w:szCs w:val="24"/>
        </w:rPr>
        <w:t>.  However,</w:t>
      </w:r>
      <w:r>
        <w:rPr>
          <w:rFonts w:ascii="Times New Roman" w:hAnsi="Times New Roman" w:cs="Times New Roman"/>
          <w:sz w:val="24"/>
          <w:szCs w:val="24"/>
        </w:rPr>
        <w:t xml:space="preserve"> the longer-term fuel and vegetation pattern are less well-known</w:t>
      </w:r>
      <w:r w:rsidR="00BA077F">
        <w:rPr>
          <w:rFonts w:ascii="Times New Roman" w:hAnsi="Times New Roman" w:cs="Times New Roman"/>
          <w:sz w:val="24"/>
          <w:szCs w:val="24"/>
        </w:rPr>
        <w:t>, even as little as five years after treatment</w:t>
      </w:r>
      <w:r>
        <w:rPr>
          <w:rFonts w:ascii="Times New Roman" w:hAnsi="Times New Roman" w:cs="Times New Roman"/>
          <w:sz w:val="24"/>
          <w:szCs w:val="24"/>
        </w:rPr>
        <w:t xml:space="preserve">.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xml:space="preserve">, it can be difficult or impossible </w:t>
      </w:r>
      <w:r w:rsidR="00BA077F">
        <w:rPr>
          <w:rFonts w:ascii="Times New Roman" w:hAnsi="Times New Roman" w:cs="Times New Roman"/>
          <w:sz w:val="24"/>
          <w:szCs w:val="24"/>
        </w:rPr>
        <w:t>for managers, landowners, and policy makers to find scientific information to help them</w:t>
      </w:r>
      <w:r w:rsidR="00081667">
        <w:rPr>
          <w:rFonts w:ascii="Times New Roman" w:hAnsi="Times New Roman" w:cs="Times New Roman"/>
          <w:sz w:val="24"/>
          <w:szCs w:val="24"/>
        </w:rPr>
        <w:t>:</w:t>
      </w:r>
    </w:p>
    <w:p w14:paraId="7F98DDCD" w14:textId="62C1EC82" w:rsidR="00DD724D" w:rsidRDefault="00DD724D"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5EE85FB" w:rsidR="00DD724D" w:rsidRDefault="00DD724D"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 xml:space="preserve">ssess tradeoffs between conducting </w:t>
      </w:r>
      <w:r w:rsidR="00203958">
        <w:rPr>
          <w:rFonts w:ascii="Times New Roman" w:hAnsi="Times New Roman" w:cs="Times New Roman"/>
          <w:sz w:val="24"/>
          <w:szCs w:val="24"/>
        </w:rPr>
        <w:t>initial</w:t>
      </w:r>
      <w:r w:rsidR="00DF719A" w:rsidRPr="00DD724D">
        <w:rPr>
          <w:rFonts w:ascii="Times New Roman" w:hAnsi="Times New Roman" w:cs="Times New Roman"/>
          <w:sz w:val="24"/>
          <w:szCs w:val="24"/>
        </w:rPr>
        <w:t xml:space="preserve"> treatments (treating untreated stands) and maintenance treatments (re-treating ‘restored’ stands)</w:t>
      </w:r>
      <w:r>
        <w:rPr>
          <w:rFonts w:ascii="Times New Roman" w:hAnsi="Times New Roman" w:cs="Times New Roman"/>
          <w:sz w:val="24"/>
          <w:szCs w:val="24"/>
        </w:rPr>
        <w:t>.</w:t>
      </w:r>
    </w:p>
    <w:p w14:paraId="5BD6399D" w14:textId="46F961F8" w:rsidR="00DD724D" w:rsidRDefault="00DD724D"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treatment</w:t>
      </w:r>
      <w:r w:rsidR="00203958">
        <w:rPr>
          <w:rFonts w:ascii="Times New Roman" w:hAnsi="Times New Roman" w:cs="Times New Roman"/>
          <w:sz w:val="24"/>
          <w:szCs w:val="24"/>
        </w:rPr>
        <w:t>s</w:t>
      </w:r>
      <w:r w:rsidRPr="00DD724D">
        <w:rPr>
          <w:rFonts w:ascii="Times New Roman" w:hAnsi="Times New Roman" w:cs="Times New Roman"/>
          <w:sz w:val="24"/>
          <w:szCs w:val="24"/>
        </w:rPr>
        <w:t xml:space="preserve">.  </w:t>
      </w:r>
    </w:p>
    <w:p w14:paraId="16C5C316" w14:textId="5EEF2BDC" w:rsidR="009F2B0E" w:rsidRDefault="009F2B0E"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671139">
      <w:pPr>
        <w:pStyle w:val="ListParagraph"/>
        <w:numPr>
          <w:ilvl w:val="0"/>
          <w:numId w:val="2"/>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lastRenderedPageBreak/>
        <w:t xml:space="preserve">Model future wildfire behavior in treated landscapes. </w:t>
      </w:r>
    </w:p>
    <w:p w14:paraId="258FC3B2" w14:textId="77777777" w:rsidR="00671139" w:rsidRDefault="009F2B0E" w:rsidP="00671139">
      <w:pPr>
        <w:pStyle w:val="ListParagraph"/>
        <w:numPr>
          <w:ilvl w:val="0"/>
          <w:numId w:val="2"/>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Understand plant and animal habitat quality in treated landscapes. </w:t>
      </w:r>
    </w:p>
    <w:p w14:paraId="1DEBB95B" w14:textId="75017DFB" w:rsidR="00203958" w:rsidRPr="00671139" w:rsidRDefault="00DD724D" w:rsidP="00671139">
      <w:pPr>
        <w:spacing w:after="240" w:line="360" w:lineRule="auto"/>
        <w:rPr>
          <w:rFonts w:ascii="Times New Roman" w:hAnsi="Times New Roman" w:cs="Times New Roman"/>
          <w:sz w:val="24"/>
          <w:szCs w:val="24"/>
        </w:rPr>
      </w:pPr>
      <w:r w:rsidRPr="00671139">
        <w:rPr>
          <w:rFonts w:ascii="Times New Roman" w:hAnsi="Times New Roman" w:cs="Times New Roman"/>
          <w:sz w:val="24"/>
          <w:szCs w:val="24"/>
        </w:rPr>
        <w:t>Given th</w:t>
      </w:r>
      <w:r w:rsidR="009F2B0E" w:rsidRPr="00671139">
        <w:rPr>
          <w:rFonts w:ascii="Times New Roman" w:hAnsi="Times New Roman" w:cs="Times New Roman"/>
          <w:sz w:val="24"/>
          <w:szCs w:val="24"/>
        </w:rPr>
        <w:t>e</w:t>
      </w:r>
      <w:r w:rsidRPr="00671139">
        <w:rPr>
          <w:rFonts w:ascii="Times New Roman" w:hAnsi="Times New Roman" w:cs="Times New Roman"/>
          <w:sz w:val="24"/>
          <w:szCs w:val="24"/>
        </w:rPr>
        <w:t xml:space="preserve"> scope of the modern wildfire problem in fire suppressed forests of the interior west</w:t>
      </w:r>
      <w:r w:rsidR="00561BF1" w:rsidRPr="00671139">
        <w:rPr>
          <w:rFonts w:ascii="Times New Roman" w:hAnsi="Times New Roman" w:cs="Times New Roman"/>
          <w:sz w:val="24"/>
          <w:szCs w:val="24"/>
        </w:rPr>
        <w:t xml:space="preserve"> </w:t>
      </w:r>
      <w:r w:rsidR="00561BF1" w:rsidRPr="00671139">
        <w:rPr>
          <w:rFonts w:ascii="Times New Roman" w:hAnsi="Times New Roman" w:cs="Times New Roman"/>
          <w:sz w:val="24"/>
          <w:szCs w:val="24"/>
        </w:rPr>
        <w:fldChar w:fldCharType="begin" w:fldLock="1"/>
      </w:r>
      <w:r w:rsidR="00561BF1" w:rsidRPr="00671139">
        <w:rPr>
          <w:rFonts w:ascii="Times New Roman" w:hAnsi="Times New Roman" w:cs="Times New Roman"/>
          <w:sz w:val="24"/>
          <w:szCs w:val="24"/>
        </w:rPr>
        <w:instrText>ADDIN CSL_CITATION {"citationItems":[{"id":"ITEM-1","itemData":{"DOI":"10.1038/nature13946","ISSN":"14764687","PMID":"25373675","abstract":"The impacts of escalating wildfire in many regions-the lives and homes lost, the expense of suppression and the damage to ecosystem services-necessitate a more sustainable coexistence with wildfire. Climate change and continued development on fire-prone landscapes will only compound current problems. Emerging strategies for managing ecosystems and mitigating risks to human communities provide some hope, although greater recognition of their inherent variation and links is crucial. Without a more integrated framework, fire will never operate as a natural ecosystem process, and the impact on society will continue to grow. A more coordinated approach to risk management and land-use planning in these coupled systems is needed.","author":[{"dropping-particle":"","family":"Moritz","given":"Max A.","non-dropping-particle":"","parse-names":false,"suffix":""},{"dropping-particle":"","family":"Batllori","given":"Enric","non-dropping-particle":"","parse-names":false,"suffix":""},{"dropping-particle":"","family":"Bradstock","given":"Ross A.","non-dropping-particle":"","parse-names":false,"suffix":""},{"dropping-particle":"","family":"Gill","given":"A. Malcolm","non-dropping-particle":"","parse-names":false,"suffix":""},{"dropping-particle":"","family":"Handmer","given":"John","non-dropping-particle":"","parse-names":false,"suffix":""},{"dropping-particle":"","family":"Hessburg","given":"Paul F.","non-dropping-particle":"","parse-names":false,"suffix":""},{"dropping-particle":"","family":"Leonard","given":"Justin","non-dropping-particle":"","parse-names":false,"suffix":""},{"dropping-particle":"","family":"McCaffrey","given":"Sarah","non-dropping-particle":"","parse-names":false,"suffix":""},{"dropping-particle":"","family":"Odion","given":"Dennis C.","non-dropping-particle":"","parse-names":false,"suffix":""},{"dropping-particle":"","family":"Schoennagel","given":"Tania","non-dropping-particle":"","parse-names":false,"suffix":""},{"dropping-particle":"","family":"Syphard","given":"Alexandra D.","non-dropping-particle":"","parse-names":false,"suffix":""}],"container-title":"Nature","id":"ITEM-1","issue":"7525","issued":{"date-parts":[["2014","11","6"]]},"page":"58-66","publisher":"Nature Publishing Group","title":"Learning to coexist with wildfire","type":"article","volume":"515"},"uris":["http://www.mendeley.com/documents/?uuid=f69e5f53-7771-3053-8727-a0cbb059d9ba"]},{"id":"ITEM-2","itemData":{"DOI":"10.1073/pnas.1617464114","ISSN":"10916490","PMID":"28416662","abstract":"Wildfires across western North America have increased in number and size over the past three decades, and this trend will continue in response to further warming. As a consequence, the wildland-urban interface is projected to experience substantially higher risk of climate-driven fires in the coming decades. Although many plants, animals, and ecosystem services benefit from fire, it is unknown how ecosystems will respond to increased burning and warming. Policy and management have focused primarily on specified resilience approaches aimed at resistance to wildfire and restoration of areas burned by wildfire through fire suppression and fuels management. These strategies are inadequate to address a new era of western wildfires. In contrast, policies that promote adaptive resilience to wildfire, by which people and ecosystems adjust and reorganize in response to changing fire regimes to reduce future vulnerability, are needed. Key aspects of an adaptive resilience approach are (i) recognizing that fuels reduction cannot alter regional wildfire trends; (ii) targeting fuels reduction to increase adaptation by some ecosystems and residential communities to more frequent fire; (iii) actively managing more wild and prescribed fires with a range of severities; and (iv) incentivizing and planning residential development to withstand inevitable wildfire. These strategies represent a shift in policy and management from restoring ecosystems based on historical baselines to adapting to changing fire regimes and from unsustainable defense of the wildland-urban interface to developing fire-adapted communities. We propose an approach that accepts wildfire as an inevitable catalyst of change and that promotes adaptive responses by ecosystems and residential communities to more warming and wildfire.","author":[{"dropping-particle":"","family":"Schoennagel","given":"Tania","non-dropping-particle":"","parse-names":false,"suffix":""},{"dropping-particle":"","family":"Balch","given":"Jennifer K.","non-dropping-particle":"","parse-names":false,"suffix":""},{"dropping-particle":"","family":"Brenkert-Smith","given":"Hannah","non-dropping-particle":"","parse-names":false,"suffix":""},{"dropping-particle":"","family":"Dennison","given":"Philip E.","non-dropping-particle":"","parse-names":false,"suffix":""},{"dropping-particle":"","family":"Harvey","given":"Brian J.","non-dropping-particle":"","parse-names":false,"suffix":""},{"dropping-particle":"","family":"Krawchuk","given":"Meg A.","non-dropping-particle":"","parse-names":false,"suffix":""},{"dropping-particle":"","family":"Mietkiewicz","given":"Nathan","non-dropping-particle":"","parse-names":false,"suffix":""},{"dropping-particle":"","family":"Morgan","given":"Penelope","non-dropping-particle":"","parse-names":false,"suffix":""},{"dropping-particle":"","family":"Moritz","given":"Max A.","non-dropping-particle":"","parse-names":false,"suffix":""},{"dropping-particle":"","family":"Rasker","given":"Ray","non-dropping-particle":"","parse-names":false,"suffix":""},{"dropping-particle":"","family":"Turner","given":"Monica G.","non-dropping-particle":"","parse-names":false,"suffix":""},{"dropping-particle":"","family":"Whitlock","given":"Cathy","non-dropping-particle":"","parse-names":false,"suffix":""}],"container-title":"Proceedings of the National Academy of Sciences of the United States of America","id":"ITEM-2","issue":"18","issued":{"date-parts":[["2017","5","2"]]},"note":"·        Policy and management have focused primarily on specified resilience approaches aimed at resisteance to wildfire and restoration of areas burned by wildfire through fire suppression and fuels management \no   These strategies are inadequate to address a new era of western wildfires \no   Instead, we need policies that promote adaptive resilience to wildfire, by which people and ecosystems adjeust and reorganize in response to changing fire regimes to reduce future vulnerability are needed \n·        As the annual area burned has increased over the past three decades, we are confronting longer fire seasons, more large fires, a tripling of homes burned, and more frequent large evacuations \n·        Other societal costs total up to 30 times the direct cost of firefighting \n·        They focus on distinction between adaptive, specified, and transformative resilience \n·        Only forests of the southwest show a clear trend of increasing burn severity , and only a quarter to a third of burned area in the west was high sev \n·        General resilience – refers to the capacity of an SES to adapt or transform in response to unknown shocks or disturbances outside the HRV \n·        Forested areas considerably exceed the area treated, so it is relatively reare that treatments encounter wildfire \n·        We can only affect a small portion of forests with management, so over the vast area of forest, we must accept and embrace changing ecological conditions \no   Will require significant paradigm shifts","page":"4582-4590","publisher":"National Academy of Sciences","title":"Adapt tomore wildfire in western North American forests as climate changes","type":"article","volume":"114"},"uris":["http://www.mendeley.com/documents/?uuid=4533cac3-a796-392e-85dc-b6d0d28c59bf"]}],"mendeley":{"formattedCitation":"(Moritz et al. 2014, Schoennagel et al. 2017)","plainTextFormattedCitation":"(Moritz et al. 2014, Schoennagel et al. 2017)","previouslyFormattedCitation":"(Moritz et al. 2014, Schoennagel et al. 2017)"},"properties":{"noteIndex":0},"schema":"https://github.com/citation-style-language/schema/raw/master/csl-citation.json"}</w:instrText>
      </w:r>
      <w:r w:rsidR="00561BF1" w:rsidRPr="00671139">
        <w:rPr>
          <w:rFonts w:ascii="Times New Roman" w:hAnsi="Times New Roman" w:cs="Times New Roman"/>
          <w:sz w:val="24"/>
          <w:szCs w:val="24"/>
        </w:rPr>
        <w:fldChar w:fldCharType="separate"/>
      </w:r>
      <w:r w:rsidR="00561BF1" w:rsidRPr="00671139">
        <w:rPr>
          <w:rFonts w:ascii="Times New Roman" w:hAnsi="Times New Roman" w:cs="Times New Roman"/>
          <w:noProof/>
          <w:sz w:val="24"/>
          <w:szCs w:val="24"/>
        </w:rPr>
        <w:t>(Moritz et al. 2014, Schoennagel et al. 2017)</w:t>
      </w:r>
      <w:r w:rsidR="00561BF1" w:rsidRPr="00671139">
        <w:rPr>
          <w:rFonts w:ascii="Times New Roman" w:hAnsi="Times New Roman" w:cs="Times New Roman"/>
          <w:sz w:val="24"/>
          <w:szCs w:val="24"/>
        </w:rPr>
        <w:fldChar w:fldCharType="end"/>
      </w:r>
      <w:r w:rsidR="009F2B0E" w:rsidRPr="00671139">
        <w:rPr>
          <w:rFonts w:ascii="Times New Roman" w:hAnsi="Times New Roman" w:cs="Times New Roman"/>
          <w:sz w:val="24"/>
          <w:szCs w:val="24"/>
        </w:rPr>
        <w:t>,</w:t>
      </w:r>
      <w:r w:rsidRPr="00671139">
        <w:rPr>
          <w:rFonts w:ascii="Times New Roman" w:hAnsi="Times New Roman" w:cs="Times New Roman"/>
          <w:sz w:val="24"/>
          <w:szCs w:val="24"/>
        </w:rPr>
        <w:t xml:space="preserve"> and the limited resources </w:t>
      </w:r>
      <w:r w:rsidR="009F2B0E" w:rsidRPr="00671139">
        <w:rPr>
          <w:rFonts w:ascii="Times New Roman" w:hAnsi="Times New Roman" w:cs="Times New Roman"/>
          <w:sz w:val="24"/>
          <w:szCs w:val="24"/>
        </w:rPr>
        <w:t>available to public and private forest landowners</w:t>
      </w:r>
      <w:r w:rsidR="00561BF1" w:rsidRPr="00671139">
        <w:rPr>
          <w:rFonts w:ascii="Times New Roman" w:hAnsi="Times New Roman" w:cs="Times New Roman"/>
          <w:sz w:val="24"/>
          <w:szCs w:val="24"/>
        </w:rPr>
        <w:t xml:space="preserve"> for treatment </w:t>
      </w:r>
      <w:r w:rsidR="00561BF1" w:rsidRPr="00671139">
        <w:rPr>
          <w:rFonts w:ascii="Times New Roman" w:hAnsi="Times New Roman" w:cs="Times New Roman"/>
          <w:sz w:val="24"/>
          <w:szCs w:val="24"/>
        </w:rPr>
        <w:fldChar w:fldCharType="begin" w:fldLock="1"/>
      </w:r>
      <w:r w:rsidR="002150F1" w:rsidRPr="00671139">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2","itemData":{"DOI":"10.3390/f7100237","ISSN":"1999-4907","abstract":"In the United States, fuel reduction treatments are a standard land management tool to restore the structure and composition of forests that have been degraded by past management. Although treatments can have multiple purposes, their principal objective is to create landscape conditions where wildland fire can be safely managed to help achieve long-term land management goals. One critique is that fuel treatment benefits are unlikely to transpire due to the low probability that treated areas will be burned by a subsequent fire within a treatment's lifespan, but little quantitative information exists to corroborate this argument. We summarized the frequency, extent, and geographic variation of fire and fuel treatment interactions on federal lands within the conterminous United States (CONUS). We also assessed how the encounters between fuel treatments and fires varied with treatment size, treatment age, and number of times treated. Overall, 6.8% of treatment units evaluated were encountered by a subsequent fire during the study period, though this rate varied among ecoregions across the CONUS. Larger treatment units were more likely to be encountered by a fire, and treatment units were most frequently burned within one year of the most recent treatment, the latter of which is likely because of ongoing maintenance of existing treatments. Our results highlight the need to identify and prioritize additional opportunities to reduce fuel loading and fire risk on the millions of hectares of federal lands in the CONUS that are in need of restoration.","author":[{"dropping-particle":"","family":"Barnett","given":"Kevin","non-dropping-particle":"","parse-names":false,"suffix":""},{"dropping-particle":"","family":"Parks","given":"Sean","non-dropping-particle":"","parse-names":false,"suffix":""},{"dropping-particle":"","family":"Miller","given":"Carol","non-dropping-particle":"","parse-names":false,"suffix":""},{"dropping-particle":"","family":"Naughton","given":"Helen","non-dropping-particle":"","parse-names":false,"suffix":""}],"container-title":"Forests","id":"ITEM-2","issue":"12","issued":{"date-parts":[["2016","10","14"]]},"page":"237","publisher":"MDPI AG","title":"Beyond Fuel Treatment Effectiveness: Characterizing Interactions between Fire and Treatments in the US","type":"article-journal","volume":"7"},"uris":["http://www.mendeley.com/documents/?uuid=9b6641a4-91ca-3423-b26b-ac402a3eb69b"]},{"id":"ITEM-3","itemData":{"DOI":"10.3390/fire2020030","ISSN":"2571-6255","abstract":"&lt;p&gt;Prescribed fire is one of the most widely advocated management practices for reducing wildfire hazard and has a long and rich tradition rooted in indigenous and local ecological knowledge. The scientific literature has repeatedly reported that prescribed fire is often the most effective means of achieving such goals by reducing fuels and wildfire hazard and restoring ecological function to fire-adapted ecosystems in the United States (US) following a century of fire exclusion. This has translated into calls from scientists and policy experts for more prescribed fire, particularly in the Western US, where fire activity has escalated in recent decades. The annual extent of prescribed burning in the Western US remained stable or decreased from 1998 to 2018, while 70% of all prescribed fire was completed primarily by non-federal entities in the Southeastern US. The Bureau of Indian Affairs (BIA) was the only federal agency to substantially increase prescribed fire use, potentially associated with increased tribal self-governance. This suggests that the best available science is not being adopted into management practices, thereby further compounding the fire deficit in the Western US and the potential for more wildfire disasters.&lt;/p&gt;","author":[{"dropping-particle":"","family":"Kolden","given":"Crystal A.","non-dropping-particle":"","parse-names":false,"suffix":""}],"container-title":"Fire","id":"ITEM-3","issue":"2","issued":{"date-parts":[["2019","5","29"]]},"note":"  \no   Scientific lit has repeatedly reported that rx fire is often the most effective means of redcing fuel loads wildfire behavior, and restoring ecosystems \no   Annual extent of rx burning is stable to decreasing from 98 to 2018 in west \no   70% of fire completed by nonfederal entities, primarily in se \no   BIA was the only fed agency to substantially increase rx fire use, potentially associated with increased tribal self-governance \no   Cohesive Strategy identified rx fire as the most cost effective fuels management strategy, as compared with mechanical treat and managed wildfire \no   Rx fire and managed wildfire reintroduced into western national parks in the 1960s \no   Read [24-26] – natural community management TEK \no   More recent literature has expanded more into using fire in non-frequent fire systems \no   East and southesast both burn more than any western subregion \no   There was no centralisted reporting of se rx fires before 98, so abrupt rise is likely a reporting change \no   No single state is driving the southern trend, they all contribute \no   South has simultaneously the largest WUI and the greater air quality challenges due to smog formation in humidity \no   Significantly higher smoke acceptance in southern states \no   Western federal agency barriers \no   Negative public perceptions of risk of escape and smoke \no   Agency incentives for suppression – overtime, promoting \no   Agency disincentives for risk taking with rx \no   Fire borrowing \no   Relative lack of demo","page":"30","publisher":"MDPI AG","title":"We’re Not Doing Enough Prescribed Fire in the Western United States to Mitigate Wildfire Risk","type":"article-journal","volume":"2"},"uris":["http://www.mendeley.com/documents/?uuid=f20160a3-1659-332e-b434-81c579ba08d0"]}],"mendeley":{"formattedCitation":"(Jain et al. 2012, Barnett et al. 2016, Kolden 2019)","plainTextFormattedCitation":"(Jain et al. 2012, Barnett et al. 2016, Kolden 2019)","previouslyFormattedCitation":"(Jain et al. 2012, Barnett et al. 2016, Kolden 2019)"},"properties":{"noteIndex":0},"schema":"https://github.com/citation-style-language/schema/raw/master/csl-citation.json"}</w:instrText>
      </w:r>
      <w:r w:rsidR="00561BF1" w:rsidRPr="00671139">
        <w:rPr>
          <w:rFonts w:ascii="Times New Roman" w:hAnsi="Times New Roman" w:cs="Times New Roman"/>
          <w:sz w:val="24"/>
          <w:szCs w:val="24"/>
        </w:rPr>
        <w:fldChar w:fldCharType="separate"/>
      </w:r>
      <w:r w:rsidR="009A1F13" w:rsidRPr="00671139">
        <w:rPr>
          <w:rFonts w:ascii="Times New Roman" w:hAnsi="Times New Roman" w:cs="Times New Roman"/>
          <w:noProof/>
          <w:sz w:val="24"/>
          <w:szCs w:val="24"/>
        </w:rPr>
        <w:t>(Jain et al. 2012, Barnett et al. 2016, Kolden 2019)</w:t>
      </w:r>
      <w:r w:rsidR="00561BF1" w:rsidRPr="00671139">
        <w:rPr>
          <w:rFonts w:ascii="Times New Roman" w:hAnsi="Times New Roman" w:cs="Times New Roman"/>
          <w:sz w:val="24"/>
          <w:szCs w:val="24"/>
        </w:rPr>
        <w:fldChar w:fldCharType="end"/>
      </w:r>
      <w:r w:rsidR="009F2B0E" w:rsidRPr="00671139">
        <w:rPr>
          <w:rFonts w:ascii="Times New Roman" w:hAnsi="Times New Roman" w:cs="Times New Roman"/>
          <w:sz w:val="24"/>
          <w:szCs w:val="24"/>
        </w:rPr>
        <w:t xml:space="preserve">, </w:t>
      </w:r>
      <w:r w:rsidR="00F07897" w:rsidRPr="00671139">
        <w:rPr>
          <w:rFonts w:ascii="Times New Roman" w:hAnsi="Times New Roman" w:cs="Times New Roman"/>
          <w:sz w:val="24"/>
          <w:szCs w:val="24"/>
        </w:rPr>
        <w:t>researchers</w:t>
      </w:r>
      <w:r w:rsidR="009F2B0E" w:rsidRPr="00671139">
        <w:rPr>
          <w:rFonts w:ascii="Times New Roman" w:hAnsi="Times New Roman" w:cs="Times New Roman"/>
          <w:sz w:val="24"/>
          <w:szCs w:val="24"/>
        </w:rPr>
        <w:t xml:space="preserve"> must address the knowledge gap in treatment longevity so that managers can efficiently plan treatment rotations and know what to expect from treated stands.  </w:t>
      </w:r>
      <w:r w:rsidR="00304998" w:rsidRPr="00671139">
        <w:rPr>
          <w:rFonts w:ascii="Times New Roman" w:hAnsi="Times New Roman" w:cs="Times New Roman"/>
          <w:sz w:val="24"/>
          <w:szCs w:val="24"/>
        </w:rPr>
        <w:t>In this report, we touch on some key concepts in treatment longevity from the scientific literature, and then synthesize data from all the published studies of treatment longevity that we could find from western dry forests</w:t>
      </w:r>
      <w:r w:rsidR="00B163D1" w:rsidRPr="00671139">
        <w:rPr>
          <w:rFonts w:ascii="Times New Roman" w:hAnsi="Times New Roman" w:cs="Times New Roman"/>
          <w:sz w:val="24"/>
          <w:szCs w:val="24"/>
        </w:rPr>
        <w:t>.  These</w:t>
      </w:r>
      <w:r w:rsidR="00304998" w:rsidRPr="00671139">
        <w:rPr>
          <w:rFonts w:ascii="Times New Roman" w:hAnsi="Times New Roman" w:cs="Times New Roman"/>
          <w:sz w:val="24"/>
          <w:szCs w:val="24"/>
        </w:rPr>
        <w:t xml:space="preserve"> includ</w:t>
      </w:r>
      <w:r w:rsidR="00B163D1" w:rsidRPr="00671139">
        <w:rPr>
          <w:rFonts w:ascii="Times New Roman" w:hAnsi="Times New Roman" w:cs="Times New Roman"/>
          <w:sz w:val="24"/>
          <w:szCs w:val="24"/>
        </w:rPr>
        <w:t xml:space="preserve">e </w:t>
      </w:r>
      <w:r w:rsidR="00304998" w:rsidRPr="00671139">
        <w:rPr>
          <w:rFonts w:ascii="Times New Roman" w:hAnsi="Times New Roman" w:cs="Times New Roman"/>
          <w:sz w:val="24"/>
          <w:szCs w:val="24"/>
        </w:rPr>
        <w:t xml:space="preserve">three in-progress studies led by our team, of forests in eastern Washington State.  </w:t>
      </w:r>
      <w:r w:rsidR="00336863" w:rsidRPr="00671139">
        <w:rPr>
          <w:rFonts w:ascii="Times New Roman" w:hAnsi="Times New Roman" w:cs="Times New Roman"/>
          <w:sz w:val="24"/>
          <w:szCs w:val="24"/>
        </w:rPr>
        <w:t>Our</w:t>
      </w:r>
      <w:r w:rsidR="00304998" w:rsidRPr="00671139">
        <w:rPr>
          <w:rFonts w:ascii="Times New Roman" w:hAnsi="Times New Roman" w:cs="Times New Roman"/>
          <w:sz w:val="24"/>
          <w:szCs w:val="24"/>
        </w:rPr>
        <w:t xml:space="preserve"> work is </w:t>
      </w:r>
      <w:r w:rsidR="00336863" w:rsidRPr="00671139">
        <w:rPr>
          <w:rFonts w:ascii="Times New Roman" w:hAnsi="Times New Roman" w:cs="Times New Roman"/>
          <w:sz w:val="24"/>
          <w:szCs w:val="24"/>
        </w:rPr>
        <w:t>meant</w:t>
      </w:r>
      <w:r w:rsidR="00304998" w:rsidRPr="00671139">
        <w:rPr>
          <w:rFonts w:ascii="Times New Roman" w:hAnsi="Times New Roman" w:cs="Times New Roman"/>
          <w:sz w:val="24"/>
          <w:szCs w:val="24"/>
        </w:rPr>
        <w:t xml:space="preserve"> to highlight</w:t>
      </w:r>
      <w:r w:rsidR="00336863" w:rsidRPr="00671139">
        <w:rPr>
          <w:rFonts w:ascii="Times New Roman" w:hAnsi="Times New Roman" w:cs="Times New Roman"/>
          <w:sz w:val="24"/>
          <w:szCs w:val="24"/>
        </w:rPr>
        <w:t xml:space="preserve"> both</w:t>
      </w:r>
      <w:r w:rsidR="00304998" w:rsidRPr="00671139">
        <w:rPr>
          <w:rFonts w:ascii="Times New Roman" w:hAnsi="Times New Roman" w:cs="Times New Roman"/>
          <w:sz w:val="24"/>
          <w:szCs w:val="24"/>
        </w:rPr>
        <w:t xml:space="preserve"> what </w:t>
      </w:r>
      <w:r w:rsidR="005412BF" w:rsidRPr="00671139">
        <w:rPr>
          <w:rFonts w:ascii="Times New Roman" w:hAnsi="Times New Roman" w:cs="Times New Roman"/>
          <w:sz w:val="24"/>
          <w:szCs w:val="24"/>
        </w:rPr>
        <w:t xml:space="preserve">researchers </w:t>
      </w:r>
      <w:r w:rsidR="00304998" w:rsidRPr="00671139">
        <w:rPr>
          <w:rFonts w:ascii="Times New Roman" w:hAnsi="Times New Roman" w:cs="Times New Roman"/>
          <w:sz w:val="24"/>
          <w:szCs w:val="24"/>
        </w:rPr>
        <w:t xml:space="preserve">know about treatment longevity, and the research gaps that remain. </w:t>
      </w:r>
      <w:r w:rsidR="00F07897" w:rsidRPr="00671139">
        <w:rPr>
          <w:rFonts w:ascii="Times New Roman" w:hAnsi="Times New Roman" w:cs="Times New Roman"/>
          <w:sz w:val="24"/>
          <w:szCs w:val="24"/>
        </w:rPr>
        <w:t xml:space="preserve"> Our target audience includes forest managers</w:t>
      </w:r>
      <w:r w:rsidR="00BA077F" w:rsidRPr="00671139">
        <w:rPr>
          <w:rFonts w:ascii="Times New Roman" w:hAnsi="Times New Roman" w:cs="Times New Roman"/>
          <w:sz w:val="24"/>
          <w:szCs w:val="24"/>
        </w:rPr>
        <w:t>, landowners,</w:t>
      </w:r>
      <w:r w:rsidR="00F07897" w:rsidRPr="00671139">
        <w:rPr>
          <w:rFonts w:ascii="Times New Roman" w:hAnsi="Times New Roman" w:cs="Times New Roman"/>
          <w:sz w:val="24"/>
          <w:szCs w:val="24"/>
        </w:rPr>
        <w:t xml:space="preserve"> and policy makers working to find solutions for restoring dry forests of the western US, particularly within Washington State.  </w:t>
      </w:r>
    </w:p>
    <w:p w14:paraId="64357F05" w14:textId="349A7131" w:rsidR="00203958" w:rsidRPr="00081667" w:rsidRDefault="00203958"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t>Types of treatments</w:t>
      </w:r>
    </w:p>
    <w:p w14:paraId="66B2CC3A" w14:textId="5013E208" w:rsidR="00203958" w:rsidRPr="002862C4" w:rsidRDefault="00203958"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Fuels treatments vs. restoration treatments</w:t>
      </w:r>
    </w:p>
    <w:p w14:paraId="33AD641A" w14:textId="19D285EB" w:rsidR="00203958" w:rsidRDefault="0020395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he word ‘treatment’ can apply to forest management practices with a variety goals, and it is important to distinguish between ‘fuels treatments’, which have the primary goal of reducing fuel loads to protect adjacent human values, and ‘restoration treatments’, which have the primary goal of restoring forest fuels and structure to make a stand more resilient to wildfire and other disturbances</w:t>
      </w:r>
      <w:r w:rsidR="00561BF1">
        <w:rPr>
          <w:rFonts w:ascii="Times New Roman" w:hAnsi="Times New Roman" w:cs="Times New Roman"/>
          <w:sz w:val="24"/>
          <w:szCs w:val="24"/>
        </w:rPr>
        <w:t xml:space="preserve"> </w:t>
      </w:r>
      <w:r w:rsidR="00561BF1">
        <w:rPr>
          <w:rFonts w:ascii="Times New Roman" w:hAnsi="Times New Roman" w:cs="Times New Roman"/>
          <w:sz w:val="24"/>
          <w:szCs w:val="24"/>
        </w:rPr>
        <w:fldChar w:fldCharType="begin" w:fldLock="1"/>
      </w:r>
      <w:r w:rsidR="005123E5">
        <w:rPr>
          <w:rFonts w:ascii="Times New Roman" w:hAnsi="Times New Roman" w:cs="Times New Roman"/>
          <w:sz w:val="24"/>
          <w:szCs w:val="24"/>
        </w:rPr>
        <w:instrText>ADDIN CSL_CITATION {"citationItems":[{"id":"ITEM-1","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1","issue":"1","issued":{"date-parts":[["2020","12","2"]]},"page":"85-101","publisher":"Oxford University Press (OUP)","title":"Forest Restoration and Fuels Reduction: Convergent or Divergent?","type":"article-journal","volume":"71"},"uris":["http://www.mendeley.com/documents/?uuid=4887180d-342e-3a15-8d1d-b75702a1550c"]},{"id":"ITEM-2","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2","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3","itemData":{"DOI":"10.1016/j.foreco.2007.03.071","ISSN":"03781127","abstract":"Management of dry forests often involves trade-offs between ecological values, particularly those associated with closed-canopy forests, and reduction of severe wildlife risk. We review principles and our ecological research that can be used to design stand- and landscape-level fuel treatments in dry coniferous forests of western North America. The focus of ecological values is on the ecological web that includes the northern spotted owl (Strix occidentalis caurina), its two primary prey species the northern flying squirrel (Glaucomys sabrinus) and bushy-tailed woodrat (Neotoma cinerea), and the vegetation (live and dead), mycorrhizal fungi, and arboreal lichens that support those prey species. For the landscape level, we describe an ongoing project to develop the FuelSolve computer tool that optimizes the area and location of a fuel treatment by minimizing potential fire behavior and minimizing loss of spotted owl habitat from treatment and potential fire. Some species will gain and some species will lose habitat when stand structure or composition is changed during fuel reduction treatments. Stand-level prescriptions might be altered to maintain or create patchiness of closed-canopy habitat elements, such as snags, down wood, mistletoe-infected trees, and large old trees, and open-canopy habitats can be tailored to ensure creation of suitable composition and structure for wildlife. Allocation of treatments across the landscape might be managed to minimize cumulative effects and impacts on target species populations. General approaches to landscape-level planning of ecologically sound fuel treatments include coarse- and fine-filter approaches. A coarse-filter approach would use some definition of the historical or natural range of variability to define the composition and pattern that might reasonably be expected to sustain the forest ecosystem. Three general approaches can inform fine-filter analysis and development of fuel reduction treatments at the landscape level. Population viability analysis provides sound principles based on attributes of the species population structure, life history and behavior, and environment (habitat) for guiding fine-filter analysis. Fine-filter analysis can be informed by operational modeling of treatment alternatives. Research publications can guide dry forest landscape management. Our FuelSolve optimization model described in this paper differs from other fuel planning models in this class by equally considering multi…","author":[{"dropping-particle":"","family":"Lehmkuhl","given":"John F.","non-dropping-particle":"","parse-names":false,"suffix":""},{"dropping-particle":"","family":"Kennedy","given":"Maureen","non-dropping-particle":"","parse-names":false,"suffix":""},{"dropping-particle":"","family":"Ford","given":"E. David","non-dropping-particle":"","parse-names":false,"suffix":""},{"dropping-particle":"","family":"Singleton","given":"Peter H.","non-dropping-particle":"","parse-names":false,"suffix":""},{"dropping-particle":"","family":"Gaines","given":"William L.","non-dropping-particle":"","parse-names":false,"suffix":""},{"dropping-particle":"","family":"Lind","given":"Rick L.","non-dropping-particle":"","parse-names":false,"suffix":""}],"container-title":"Forest Ecology and Management","id":"ITEM-3","issue":"1 SPEC. ISS.","issued":{"date-parts":[["2007","7","16"]]},"page":"73-80","publisher":"Elsevier","title":"Seeing the forest for the fuel: Integrating ecological values and fuels management","type":"article-journal","volume":"246"},"uris":["http://www.mendeley.com/documents/?uuid=c892f3de-fe96-3167-9218-2b191d302020"]}],"mendeley":{"formattedCitation":"(Lehmkuhl et al. 2007, Jain et al. 2012, Stephens et al. 2020)","plainTextFormattedCitation":"(Lehmkuhl et al. 2007, Jain et al. 2012, Stephens et al. 2020)","previouslyFormattedCitation":"(Lehmkuhl et al. 2007, Jain et al. 2012, Stephens et al. 2020)"},"properties":{"noteIndex":0},"schema":"https://github.com/citation-style-language/schema/raw/master/csl-citation.json"}</w:instrText>
      </w:r>
      <w:r w:rsidR="00561BF1">
        <w:rPr>
          <w:rFonts w:ascii="Times New Roman" w:hAnsi="Times New Roman" w:cs="Times New Roman"/>
          <w:sz w:val="24"/>
          <w:szCs w:val="24"/>
        </w:rPr>
        <w:fldChar w:fldCharType="separate"/>
      </w:r>
      <w:r w:rsidR="005123E5" w:rsidRPr="005123E5">
        <w:rPr>
          <w:rFonts w:ascii="Times New Roman" w:hAnsi="Times New Roman" w:cs="Times New Roman"/>
          <w:noProof/>
          <w:sz w:val="24"/>
          <w:szCs w:val="24"/>
        </w:rPr>
        <w:t>(Lehmkuhl et al. 2007, Jain et al. 2012, Stephens et al. 2020)</w:t>
      </w:r>
      <w:r w:rsidR="00561BF1">
        <w:rPr>
          <w:rFonts w:ascii="Times New Roman" w:hAnsi="Times New Roman" w:cs="Times New Roman"/>
          <w:sz w:val="24"/>
          <w:szCs w:val="24"/>
        </w:rPr>
        <w:fldChar w:fldCharType="end"/>
      </w:r>
      <w:r>
        <w:rPr>
          <w:rFonts w:ascii="Times New Roman" w:hAnsi="Times New Roman" w:cs="Times New Roman"/>
          <w:sz w:val="24"/>
          <w:szCs w:val="24"/>
        </w:rPr>
        <w:t xml:space="preserve">.  These are ends of a spectrum of treatment goals, and most real world treatments have elements of both.  Both types of treatments have similar goals of reducing overall fuel loads and opening forest structure.  But for fuels treatments, potential for high severity wildfire patches and areas of torching may be unacceptable because of nearby human structures.  For restoration treatments, creating forest structural variability is more crucial, because that variability confers forest resiliency to many stressors including wildfire.  Restoration treatments reduce potential for severe, continuous wildfire on a landscape scale, but localized patches of high severity fire are acceptable and can even be encouraged, because these smaller patches occurred in precolonial forests and added to </w:t>
      </w:r>
      <w:r>
        <w:rPr>
          <w:rFonts w:ascii="Times New Roman" w:hAnsi="Times New Roman" w:cs="Times New Roman"/>
          <w:sz w:val="24"/>
          <w:szCs w:val="24"/>
        </w:rPr>
        <w:lastRenderedPageBreak/>
        <w:t>forest variability</w:t>
      </w:r>
      <w:r w:rsidR="000C3E2F">
        <w:rPr>
          <w:rFonts w:ascii="Times New Roman" w:hAnsi="Times New Roman" w:cs="Times New Roman"/>
          <w:sz w:val="24"/>
          <w:szCs w:val="24"/>
        </w:rPr>
        <w:t xml:space="preserve"> </w:t>
      </w:r>
      <w:r w:rsidR="000C3E2F">
        <w:rPr>
          <w:rFonts w:ascii="Times New Roman" w:hAnsi="Times New Roman" w:cs="Times New Roman"/>
          <w:sz w:val="24"/>
          <w:szCs w:val="24"/>
        </w:rPr>
        <w:fldChar w:fldCharType="begin" w:fldLock="1"/>
      </w:r>
      <w:r w:rsidR="000C3E2F">
        <w:rPr>
          <w:rFonts w:ascii="Times New Roman" w:hAnsi="Times New Roman" w:cs="Times New Roman"/>
          <w:sz w:val="24"/>
          <w:szCs w:val="24"/>
        </w:rPr>
        <w:instrText>ADDIN CSL_CITATION {"citationItems":[{"id":"ITEM-1","itemData":{"DOI":"10.1016/j.foreco.2011.11.038","ISSN":"03781127","abstract":"Restoring characteristic fire regimes and forest structures are central objectives of many restoration and fuel reduction projects. Within-stand spatial pattern is a fundamental attribute of forest structure and influences many ecological processes and ecosystem functions. In this review we synthesize the available spatial reference information for fire-frequent pine and mixed-conifer forests in western North America; interpret this information in the context of restoration and fuel reduction treatment design; and identify areas for future research, including recommended approaches for quantifying within-stand tree spatial patterns.We identified 50 studies of tree spatial patterns in fire-frequent pine and mixed conifer forests, 25 of which documented spatial reference conditions. The characteristic structure of fire-frequent forests is a mosaic of three elements: openings, single trees, and clumps of trees with adjacent or interlocking crowns. This mosaic structure typically manifests at scales &lt;0.4. ha, but sometimes extends to scales as large as 4. ha, particularly on sites with fire regimes that include both low- and moderate-severity fires. We documented preferential use of global pattern analysis techniques (90% of analyses) relative to local analysis techniques (10% of analyses). Ripley's K statistic, an example of global spatial pattern analysis, was the most frequently used analytic technique (38% of analyses). These findings are important because global pattern analysis does not explicitly quantify spatial heterogeneity within a pattern, the very thing spatial reference studies seek to characterize and one of the core structural attributes treatments aim to restore.Based on these findings, we encourage managers to consciously adopt a view of forest structure that accommodates spatial heterogeneity within forest stands, and to use this conceptualization of forest structure to guide prescription development. Restoration prescriptions and marking guidelines that explicitly incorporate within-stand spatial heterogeneity-such as by specifying the numbers and sizes of openings and tree clumps, and the number of widely-spaced single trees to retain per unit area-will improve the likelihood of restoring characteristic forest structures and the ecological processes such structures support. We infer that the near-exclusive use of global pattern analysis has limited the quantity and usability of spatial reference information available to managers, has al…","author":[{"dropping-particle":"","family":"Larson","given":"Andrew J.","non-dropping-particle":"","parse-names":false,"suffix":""},{"dropping-particle":"","family":"Churchill","given":"Derek","non-dropping-particle":"","parse-names":false,"suffix":""}],"container-title":"Forest Ecology and Management","id":"ITEM-1","issued":{"date-parts":[["2012","3","1"]]},"note":"Spatial reference conditions are provided from less than 300 ha of forests, and these are distributed in an unbalanced pattern across frequent fire forests of North America\n\n50 studies of tree spatial patterns in fire frequent pine and mixed conifer forests, 25 of which docuemented spatial reereence conditions\n\nMosaic structure typically manifests at scales &amp;lt;0.4 ha, but sometimes extends to scales as large as 4 ha, particularly on sites with fire regimes that include both low and moderate severity fires\n\nGlobal pattern analysis does not explicityly quantify spatial het within a pattern, the very thing spatial reference studies seek to characterize and one of the core structural attributes treatements aim to restore\n\nRestoring characteristic forest structure reduces short term risk to uncharacteristic wildfire while sim preserving options for future generations\n\nPatterns are a result of coupling between pattern and process - Turner 1989\n\nFour types of data source\ndendro reconstruction\nHistorical data from early 20th\nRelict stands with intact fire reg\ncontemp stands with altered fire r\n\nReview by perry et al 2006 provides accessible intro to spatial point pattern concepts\n\nAspired to a complete census of this type of data\n\nBest represented data are mixed con forests in Sierra Nevada and pondo forest in north Arizona, followed by mex con forests in cascades\n\nplot size and replication varied widely across studies\n\nYoungblood et al 2004, Harrod et al 1999, and Abella and Denton 2009 got the most rep. North et al 2007 sampled the largest cumulative area\n\nDiversity of analytic techniques\nRipley's K most frequently used\n\nSpatial agg the most common global pattern\n\nClumping commonly found at scales &amp;lt; 20 meters, but this is likely due to small plot sizes\n\nSeveral studies found spatial regularity at the smallest sizes analyzed\n\nThree types of clumps\nOverstory trees\nUnderstory trees\nMixed\n\nWidely spaced individual trees are a second component\n\nTree density and degree of clumping appear to increase along a gradient of available moisture (in sw pre-settlement pondos) - Abella and Denton\n\nOpenings onoccupied by trees are the third and most poorly quantified compondent of fire frequent forest spatail structure\nOnly one quant spatial analysis - Skinner 1995\n\nMechanisms for pattern formation\n- The formation of safe sites for regen appears related to local areas of high-intensity surface fire associated with accumulations of surface fuel originating from the death of an individual\n- Given adequate seed supply and suitable climatic conditions, tree seedlings preferentially establish and surviv in fire-created patches of bare mineral soil\n-When regeneration clumps are not overshadowed by residual overstory trees, surface fuels accumulate slowly, offering some fire protection. Microclimatic conditions may help too.\n-Within both even-aged and uneven-aged tree clumps competition leads to a range of sizes wihtin clump\n-Competition and intra-clump morality can cause a gradual transition from aggregated to uniform tree spacing within tree clumps\n-Mortality of individual or grpus of large, old trees leads to local accumulations of coarse surface fuels, setting the stage for the creation of new safe sites for tree regeneration.\n\nIn intact systems, openings tend to be maintained through competition with understory\nSome Sanchez Meador studies show the opposite pattern, was likely facilitated by regeneration around the time cattle grazing stopped\n\nCall for using different spatial techniques on same datasets to get different information\n\nWhy spatially homogenous paradigms still used\n-Legacy of timber management silv paradigm\n-Non-spatial view in fuels planning tools\n-communication by forest scientists in forms not easily translated to rx\n\nStudies based on a large number of replicate sample plots consistently report a range of reference tree patterns\n\nPublished info on how thinning and rx fire affect tree spatail patterns is limited to three studies\nSchmidt et al 2006\nNorth et al 2007\nva Mantgem et al 2011","page":"74-92","title":"Tree spatial patterns in fire-frequent forests of western North America, including mechanisms of pattern formation and implications for designing fuel reduction and restoration treatments","type":"article","volume":"267"},"uris":["http://www.mendeley.com/documents/?uuid=eeb34427-1903-3608-b661-222313382a08"]},{"id":"ITEM-2","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2","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mendeley":{"formattedCitation":"(Larson and Churchill 2012, Hessburg et al. 2015)","plainTextFormattedCitation":"(Larson and Churchill 2012, Hessburg et al. 2015)","previouslyFormattedCitation":"(Larson and Churchill 2012, Hessburg et al. 2015)"},"properties":{"noteIndex":0},"schema":"https://github.com/citation-style-language/schema/raw/master/csl-citation.json"}</w:instrText>
      </w:r>
      <w:r w:rsidR="000C3E2F">
        <w:rPr>
          <w:rFonts w:ascii="Times New Roman" w:hAnsi="Times New Roman" w:cs="Times New Roman"/>
          <w:sz w:val="24"/>
          <w:szCs w:val="24"/>
        </w:rPr>
        <w:fldChar w:fldCharType="separate"/>
      </w:r>
      <w:r w:rsidR="000C3E2F" w:rsidRPr="000C3E2F">
        <w:rPr>
          <w:rFonts w:ascii="Times New Roman" w:hAnsi="Times New Roman" w:cs="Times New Roman"/>
          <w:noProof/>
          <w:sz w:val="24"/>
          <w:szCs w:val="24"/>
        </w:rPr>
        <w:t>(Larson and Churchill 2012, Hessburg et al. 2015)</w:t>
      </w:r>
      <w:r w:rsidR="000C3E2F">
        <w:rPr>
          <w:rFonts w:ascii="Times New Roman" w:hAnsi="Times New Roman" w:cs="Times New Roman"/>
          <w:sz w:val="24"/>
          <w:szCs w:val="24"/>
        </w:rPr>
        <w:fldChar w:fldCharType="end"/>
      </w:r>
      <w:r>
        <w:rPr>
          <w:rFonts w:ascii="Times New Roman" w:hAnsi="Times New Roman" w:cs="Times New Roman"/>
          <w:sz w:val="24"/>
          <w:szCs w:val="24"/>
        </w:rPr>
        <w:t xml:space="preserve">.  Fuels treatments need more maintenance than restoration treatments, because of the sharper focus on limiting as much severe wildfire as possible, and treatment rotation length may be dictated by potential fire behavior more than tradeoffs between conducting new treatments and continuing treatments.  Our work here largely focuses on restoration treatments, which will likely cover a larger portion of the landscape because they create more forest resiliency and are more feasible to maintain, and because </w:t>
      </w:r>
      <w:r w:rsidR="00967D91">
        <w:rPr>
          <w:rFonts w:ascii="Times New Roman" w:hAnsi="Times New Roman" w:cs="Times New Roman"/>
          <w:sz w:val="24"/>
          <w:szCs w:val="24"/>
        </w:rPr>
        <w:t>much of the</w:t>
      </w:r>
      <w:r>
        <w:rPr>
          <w:rFonts w:ascii="Times New Roman" w:hAnsi="Times New Roman" w:cs="Times New Roman"/>
          <w:sz w:val="24"/>
          <w:szCs w:val="24"/>
        </w:rPr>
        <w:t xml:space="preserve"> western dry forest area is not directly adjacent to human</w:t>
      </w:r>
      <w:r w:rsidR="00967D91">
        <w:rPr>
          <w:rFonts w:ascii="Times New Roman" w:hAnsi="Times New Roman" w:cs="Times New Roman"/>
          <w:sz w:val="24"/>
          <w:szCs w:val="24"/>
        </w:rPr>
        <w:t xml:space="preserve"> structures</w:t>
      </w:r>
      <w:r>
        <w:rPr>
          <w:rFonts w:ascii="Times New Roman" w:hAnsi="Times New Roman" w:cs="Times New Roman"/>
          <w:sz w:val="24"/>
          <w:szCs w:val="24"/>
        </w:rPr>
        <w:t xml:space="preserve">.  </w:t>
      </w:r>
      <w:r w:rsidR="006B560D">
        <w:rPr>
          <w:rFonts w:ascii="Times New Roman" w:hAnsi="Times New Roman" w:cs="Times New Roman"/>
          <w:sz w:val="24"/>
          <w:szCs w:val="24"/>
        </w:rPr>
        <w:t>Restoration treatment rotations may be more dictated by tradeoffs between treating new stands and retreating restored stands, because the footprint of treated area is often small in comparison with untreated area in western dry forest landscapes</w:t>
      </w:r>
      <w:r w:rsidR="000C3E2F">
        <w:rPr>
          <w:rFonts w:ascii="Times New Roman" w:hAnsi="Times New Roman" w:cs="Times New Roman"/>
          <w:sz w:val="24"/>
          <w:szCs w:val="24"/>
        </w:rPr>
        <w:t xml:space="preserve"> </w:t>
      </w:r>
      <w:r w:rsidR="000C3E2F">
        <w:rPr>
          <w:rFonts w:ascii="Times New Roman" w:hAnsi="Times New Roman" w:cs="Times New Roman"/>
          <w:sz w:val="24"/>
          <w:szCs w:val="24"/>
        </w:rPr>
        <w:fldChar w:fldCharType="begin" w:fldLock="1"/>
      </w:r>
      <w:r w:rsidR="00484444">
        <w:rPr>
          <w:rFonts w:ascii="Times New Roman" w:hAnsi="Times New Roman" w:cs="Times New Roman"/>
          <w:sz w:val="24"/>
          <w:szCs w:val="24"/>
        </w:rPr>
        <w:instrText>ADDIN CSL_CITATION {"citationItems":[{"id":"ITEM-1","itemData":{"DOI":"10.3390/f7100237","ISSN":"1999-4907","abstract":"In the United States, fuel reduction treatments are a standard land management tool to restore the structure and composition of forests that have been degraded by past management. Although treatments can have multiple purposes, their principal objective is to create landscape conditions where wildland fire can be safely managed to help achieve long-term land management goals. One critique is that fuel treatment benefits are unlikely to transpire due to the low probability that treated areas will be burned by a subsequent fire within a treatment's lifespan, but little quantitative information exists to corroborate this argument. We summarized the frequency, extent, and geographic variation of fire and fuel treatment interactions on federal lands within the conterminous United States (CONUS). We also assessed how the encounters between fuel treatments and fires varied with treatment size, treatment age, and number of times treated. Overall, 6.8% of treatment units evaluated were encountered by a subsequent fire during the study period, though this rate varied among ecoregions across the CONUS. Larger treatment units were more likely to be encountered by a fire, and treatment units were most frequently burned within one year of the most recent treatment, the latter of which is likely because of ongoing maintenance of existing treatments. Our results highlight the need to identify and prioritize additional opportunities to reduce fuel loading and fire risk on the millions of hectares of federal lands in the CONUS that are in need of restoration.","author":[{"dropping-particle":"","family":"Barnett","given":"Kevin","non-dropping-particle":"","parse-names":false,"suffix":""},{"dropping-particle":"","family":"Parks","given":"Sean","non-dropping-particle":"","parse-names":false,"suffix":""},{"dropping-particle":"","family":"Miller","given":"Carol","non-dropping-particle":"","parse-names":false,"suffix":""},{"dropping-particle":"","family":"Naughton","given":"Helen","non-dropping-particle":"","parse-names":false,"suffix":""}],"container-title":"Forests","id":"ITEM-1","issue":"12","issued":{"date-parts":[["2016","10","14"]]},"page":"237","publisher":"MDPI AG","title":"Beyond Fuel Treatment Effectiveness: Characterizing Interactions between Fire and Treatments in the US","type":"article-journal","volume":"7"},"uris":["http://www.mendeley.com/documents/?uuid=9b6641a4-91ca-3423-b26b-ac402a3eb69b"]},{"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mendeley":{"formattedCitation":"(North et al. 2012, Barnett et al. 2016)","plainTextFormattedCitation":"(North et al. 2012, Barnett et al. 2016)","previouslyFormattedCitation":"(North et al. 2012, Barnett et al. 2016)"},"properties":{"noteIndex":0},"schema":"https://github.com/citation-style-language/schema/raw/master/csl-citation.json"}</w:instrText>
      </w:r>
      <w:r w:rsidR="000C3E2F">
        <w:rPr>
          <w:rFonts w:ascii="Times New Roman" w:hAnsi="Times New Roman" w:cs="Times New Roman"/>
          <w:sz w:val="24"/>
          <w:szCs w:val="24"/>
        </w:rPr>
        <w:fldChar w:fldCharType="separate"/>
      </w:r>
      <w:r w:rsidR="000C3E2F" w:rsidRPr="000C3E2F">
        <w:rPr>
          <w:rFonts w:ascii="Times New Roman" w:hAnsi="Times New Roman" w:cs="Times New Roman"/>
          <w:noProof/>
          <w:sz w:val="24"/>
          <w:szCs w:val="24"/>
        </w:rPr>
        <w:t>(North et al. 2012, Barnett et al. 2016)</w:t>
      </w:r>
      <w:r w:rsidR="000C3E2F">
        <w:rPr>
          <w:rFonts w:ascii="Times New Roman" w:hAnsi="Times New Roman" w:cs="Times New Roman"/>
          <w:sz w:val="24"/>
          <w:szCs w:val="24"/>
        </w:rPr>
        <w:fldChar w:fldCharType="end"/>
      </w:r>
      <w:r w:rsidR="006B560D">
        <w:rPr>
          <w:rFonts w:ascii="Times New Roman" w:hAnsi="Times New Roman" w:cs="Times New Roman"/>
          <w:sz w:val="24"/>
          <w:szCs w:val="24"/>
        </w:rPr>
        <w:t>.  W</w:t>
      </w:r>
      <w:r>
        <w:rPr>
          <w:rFonts w:ascii="Times New Roman" w:hAnsi="Times New Roman" w:cs="Times New Roman"/>
          <w:sz w:val="24"/>
          <w:szCs w:val="24"/>
        </w:rPr>
        <w:t>e expect that many of the broad principles w</w:t>
      </w:r>
      <w:r w:rsidR="006B560D">
        <w:rPr>
          <w:rFonts w:ascii="Times New Roman" w:hAnsi="Times New Roman" w:cs="Times New Roman"/>
          <w:sz w:val="24"/>
          <w:szCs w:val="24"/>
        </w:rPr>
        <w:t xml:space="preserve">e </w:t>
      </w:r>
      <w:r>
        <w:rPr>
          <w:rFonts w:ascii="Times New Roman" w:hAnsi="Times New Roman" w:cs="Times New Roman"/>
          <w:sz w:val="24"/>
          <w:szCs w:val="24"/>
        </w:rPr>
        <w:t xml:space="preserve">address </w:t>
      </w:r>
      <w:r w:rsidR="000C3E2F">
        <w:rPr>
          <w:rFonts w:ascii="Times New Roman" w:hAnsi="Times New Roman" w:cs="Times New Roman"/>
          <w:sz w:val="24"/>
          <w:szCs w:val="24"/>
        </w:rPr>
        <w:t>will apply</w:t>
      </w:r>
      <w:r>
        <w:rPr>
          <w:rFonts w:ascii="Times New Roman" w:hAnsi="Times New Roman" w:cs="Times New Roman"/>
          <w:sz w:val="24"/>
          <w:szCs w:val="24"/>
        </w:rPr>
        <w:t xml:space="preserve"> to both fuels and restoration treatments.  </w:t>
      </w:r>
    </w:p>
    <w:p w14:paraId="467DE5AA" w14:textId="3C685A0B" w:rsidR="00203958" w:rsidRDefault="00203958"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Initial treatments and maintenance treatments</w:t>
      </w:r>
    </w:p>
    <w:p w14:paraId="6F11B867" w14:textId="25D320C1" w:rsidR="00BC1034" w:rsidRDefault="0020395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reatment longevity may be very different after the first treatment of a long untreated stand, known as the initial treatment, compared to retreatments of stands, maintenance treatments, that were restored by previous treatments</w:t>
      </w:r>
      <w:r w:rsidR="000C3E2F">
        <w:rPr>
          <w:rFonts w:ascii="Times New Roman" w:hAnsi="Times New Roman" w:cs="Times New Roman"/>
          <w:sz w:val="24"/>
          <w:szCs w:val="24"/>
        </w:rPr>
        <w:t xml:space="preserve"> </w:t>
      </w:r>
      <w:r w:rsidR="00484444">
        <w:rPr>
          <w:rFonts w:ascii="Times New Roman" w:hAnsi="Times New Roman" w:cs="Times New Roman"/>
          <w:sz w:val="24"/>
          <w:szCs w:val="24"/>
        </w:rPr>
        <w:fldChar w:fldCharType="begin" w:fldLock="1"/>
      </w:r>
      <w:r w:rsidR="0068186A">
        <w:rPr>
          <w:rFonts w:ascii="Times New Roman" w:hAnsi="Times New Roman" w:cs="Times New Roman"/>
          <w:sz w:val="24"/>
          <w:szCs w:val="24"/>
        </w:rPr>
        <w:instrText>ADDIN CSL_CITATION {"citationItems":[{"id":"ITEM-1","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1","issue":"1","issued":{"date-parts":[["2020","12","2"]]},"page":"85-101","publisher":"Oxford University Press (OUP)","title":"Forest Restoration and Fuels Reduction: Convergent or Divergent?","type":"article-journal","volume":"71"},"uris":["http://www.mendeley.com/documents/?uuid=4887180d-342e-3a15-8d1d-b75702a1550c"]},{"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id":"ITEM-3","itemData":{"DOI":"10.1093/jof/95.4.23","ISSN":"00221201","abstract":"A controlled burn was set by researchers in thinned stands of southwestern ponderosa pine to reconstruct the open, parklike landscape that once characterized the ecosystem. A major stumbling block to ecosystem management is the lack of healthy ecosystems to serve as points of comparison. Aldo Leopold (1934) recognized this problem and suggested using ecolog-ß ical restoration techniques to reconstruct reasonable approxima-• ß tions of naturally functioning ecosystems (Callicott and Flader 1992). We have initiated an integrated set of research projects de-•. signed to accomplish this goal and in the process determine ecosystem health attributes for a southwestern ponderosa pine ecosystem. Previous research g has established that • forests of ponderosa o pine (Pinusponderosa) • in the Southwest were • much more open before Euro-American settlement (Cooper 1960; Covington and Moore 1994b). Until the 1870s, light surface fires every two to five years, along with grass competition and regular drought, maintained an open and parklike landscape dominated by grasses, forbs, and shrubs with scattered groups of ponderosa pine trees. After Euro-American settlement , heavy livestock grazing, fire suppression , logging disturbances, and climatic events favored dense ponderosa pine regeneration, and the open park-lands closed. Various authors (Covington and Moore 1994a, 1994b; Kolb et al. 1994) have described unhealthy characteristics of the postsettlement pon-derosa pine ecosystems, including increases in tree density, forest floor depth, and fuel loading, with the following consequences: (1) decreases in soil moisture and nutrient availability, (2) decreases in growth and diversity of both herbaceous and woody plants, (3) increases in mortality in the oldest age class of trees, (4) decreases in stream and spring flows, and (5) increases in fire severity and size. Our research was guided by the following general hypotheses: ß that both restoration of ecosystem structure and reintroduction of fire are necessary for restoring rates of decomposition , nutrient cycling, and net primary production to natural, presetde-ment levels; and ß that the rates of these processes will be higher in an ecosystem that approximates the natural structure and disturbance regime. Specifically, we hypothesized that reestablishing presetdement stand structure alone (thinning a majority of the postsettlement trees) would result in lower rates of decomposition, nutrient cycling, and net prim…","author":[{"dropping-particle":"","family":"Covington","given":"W. Wallace","non-dropping-particle":"","parse-names":false,"suffix":""},{"dropping-particle":"","family":"Fulé","given":"Peter Z.","non-dropping-particle":"","parse-names":false,"suffix":""},{"dropping-particle":"","family":"Moore","given":"Margaret M.","non-dropping-particle":"","parse-names":false,"suffix":""},{"dropping-particle":"","family":"Hart","given":"Stephen C.","non-dropping-particle":"","parse-names":false,"suffix":""},{"dropping-particle":"","family":"Kolb","given":"Thomas E.","non-dropping-particle":"","parse-names":false,"suffix":""},{"dropping-particle":"","family":"Mast","given":"Joy N.","non-dropping-particle":"","parse-names":false,"suffix":""},{"dropping-particle":"","family":"Sackett","given":"Stephen S.","non-dropping-particle":"","parse-names":false,"suffix":""},{"dropping-particle":"","family":"Wagner","given":"Michael R.","non-dropping-particle":"","parse-names":false,"suffix":""}],"container-title":"Journal of Forestry","id":"ITEM-3","issue":"4","issued":{"date-parts":[["1997","4","1"]]},"page":"23-29","publisher":"Oxford Academic","title":"Restoring ecosystem health in ponderosa pine forests of the southwest","type":"article","volume":"95"},"uris":["http://www.mendeley.com/documents/?uuid=96d52e39-f9f8-351a-a760-65c30d5c6ddd"]}],"mendeley":{"formattedCitation":"(Covington et al. 1997, North et al. 2012, Stephens et al. 2020)","plainTextFormattedCitation":"(Covington et al. 1997, North et al. 2012, Stephens et al. 2020)","previouslyFormattedCitation":"(Covington et al. 1997, North et al. 2012, Stephens et al. 2020)"},"properties":{"noteIndex":0},"schema":"https://github.com/citation-style-language/schema/raw/master/csl-citation.json"}</w:instrText>
      </w:r>
      <w:r w:rsidR="00484444">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Covington et al. 1997, North et al. 2012, Stephens et al. 2020)</w:t>
      </w:r>
      <w:r w:rsidR="00484444">
        <w:rPr>
          <w:rFonts w:ascii="Times New Roman" w:hAnsi="Times New Roman" w:cs="Times New Roman"/>
          <w:sz w:val="24"/>
          <w:szCs w:val="24"/>
        </w:rPr>
        <w:fldChar w:fldCharType="end"/>
      </w:r>
      <w:r>
        <w:rPr>
          <w:rFonts w:ascii="Times New Roman" w:hAnsi="Times New Roman" w:cs="Times New Roman"/>
          <w:sz w:val="24"/>
          <w:szCs w:val="24"/>
        </w:rPr>
        <w:t>.  Initial treatments are also</w:t>
      </w:r>
      <w:r w:rsidR="006B560D">
        <w:rPr>
          <w:rFonts w:ascii="Times New Roman" w:hAnsi="Times New Roman" w:cs="Times New Roman"/>
          <w:sz w:val="24"/>
          <w:szCs w:val="24"/>
        </w:rPr>
        <w:t xml:space="preserve"> sometimes</w:t>
      </w:r>
      <w:r>
        <w:rPr>
          <w:rFonts w:ascii="Times New Roman" w:hAnsi="Times New Roman" w:cs="Times New Roman"/>
          <w:sz w:val="24"/>
          <w:szCs w:val="24"/>
        </w:rPr>
        <w:t xml:space="preserve"> known as ‘restoration treatments,’ but we are using the term ‘initial treatment’ </w:t>
      </w:r>
      <w:r w:rsidR="00B41FD6">
        <w:rPr>
          <w:rFonts w:ascii="Times New Roman" w:hAnsi="Times New Roman" w:cs="Times New Roman"/>
          <w:sz w:val="24"/>
          <w:szCs w:val="24"/>
        </w:rPr>
        <w:t xml:space="preserve">here </w:t>
      </w:r>
      <w:r>
        <w:rPr>
          <w:rFonts w:ascii="Times New Roman" w:hAnsi="Times New Roman" w:cs="Times New Roman"/>
          <w:sz w:val="24"/>
          <w:szCs w:val="24"/>
        </w:rPr>
        <w:t xml:space="preserve">to avoid confusion with the meaning of restoration treatment we use </w:t>
      </w:r>
      <w:r w:rsidR="00B41FD6">
        <w:rPr>
          <w:rFonts w:ascii="Times New Roman" w:hAnsi="Times New Roman" w:cs="Times New Roman"/>
          <w:sz w:val="24"/>
          <w:szCs w:val="24"/>
        </w:rPr>
        <w:t xml:space="preserve">in the section </w:t>
      </w:r>
      <w:r>
        <w:rPr>
          <w:rFonts w:ascii="Times New Roman" w:hAnsi="Times New Roman" w:cs="Times New Roman"/>
          <w:sz w:val="24"/>
          <w:szCs w:val="24"/>
        </w:rPr>
        <w:t>above.  Initial treatments likely have lower longevity, because they are often addressing stands with high canopy and surface fuel loads, with well-established individuals of shade tolerant tree and shrub species.  Treatments must be intense</w:t>
      </w:r>
      <w:r w:rsidR="00484444">
        <w:rPr>
          <w:rFonts w:ascii="Times New Roman" w:hAnsi="Times New Roman" w:cs="Times New Roman"/>
          <w:sz w:val="24"/>
          <w:szCs w:val="24"/>
        </w:rPr>
        <w:t xml:space="preserve"> and targeted</w:t>
      </w:r>
      <w:r>
        <w:rPr>
          <w:rFonts w:ascii="Times New Roman" w:hAnsi="Times New Roman" w:cs="Times New Roman"/>
          <w:sz w:val="24"/>
          <w:szCs w:val="24"/>
        </w:rPr>
        <w:t xml:space="preserve"> to move such stands to a ‘restored’ frequent fire forest type.  Any single treatment in isolation is likely to transfer twigs and litter in the canopy to the ground where it becomes surface fuels, so maintenance treatments may be </w:t>
      </w:r>
      <w:r w:rsidR="00B41FD6">
        <w:rPr>
          <w:rFonts w:ascii="Times New Roman" w:hAnsi="Times New Roman" w:cs="Times New Roman"/>
          <w:sz w:val="24"/>
          <w:szCs w:val="24"/>
        </w:rPr>
        <w:t>needed</w:t>
      </w:r>
      <w:r>
        <w:rPr>
          <w:rFonts w:ascii="Times New Roman" w:hAnsi="Times New Roman" w:cs="Times New Roman"/>
          <w:sz w:val="24"/>
          <w:szCs w:val="24"/>
        </w:rPr>
        <w:t xml:space="preserve"> in a relatively short period after the initial treatment.   Thinning a stand and then burning it a year or two later is a common method of moving long untreated stands to more restored states, because this combination addresses surface</w:t>
      </w:r>
      <w:r w:rsidR="00484444">
        <w:rPr>
          <w:rFonts w:ascii="Times New Roman" w:hAnsi="Times New Roman" w:cs="Times New Roman"/>
          <w:sz w:val="24"/>
          <w:szCs w:val="24"/>
        </w:rPr>
        <w:t xml:space="preserve"> fuels,</w:t>
      </w:r>
      <w:r>
        <w:rPr>
          <w:rFonts w:ascii="Times New Roman" w:hAnsi="Times New Roman" w:cs="Times New Roman"/>
          <w:sz w:val="24"/>
          <w:szCs w:val="24"/>
        </w:rPr>
        <w:t xml:space="preserve"> canopy fuels</w:t>
      </w:r>
      <w:r w:rsidR="00484444">
        <w:rPr>
          <w:rFonts w:ascii="Times New Roman" w:hAnsi="Times New Roman" w:cs="Times New Roman"/>
          <w:sz w:val="24"/>
          <w:szCs w:val="24"/>
        </w:rPr>
        <w:t xml:space="preserve">, and regeneration </w:t>
      </w:r>
      <w:r w:rsidR="00484444">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mendeley":{"formattedCitation":"(Fulé et al. 2012)","plainTextFormattedCitation":"(Fulé et al. 2012)","previouslyFormattedCitation":"(Fulé et al. 2012)"},"properties":{"noteIndex":0},"schema":"https://github.com/citation-style-language/schema/raw/master/csl-citation.json"}</w:instrText>
      </w:r>
      <w:r w:rsidR="00484444">
        <w:rPr>
          <w:rFonts w:ascii="Times New Roman" w:hAnsi="Times New Roman" w:cs="Times New Roman"/>
          <w:sz w:val="24"/>
          <w:szCs w:val="24"/>
        </w:rPr>
        <w:fldChar w:fldCharType="separate"/>
      </w:r>
      <w:r w:rsidR="00484444" w:rsidRPr="00484444">
        <w:rPr>
          <w:rFonts w:ascii="Times New Roman" w:hAnsi="Times New Roman" w:cs="Times New Roman"/>
          <w:noProof/>
          <w:sz w:val="24"/>
          <w:szCs w:val="24"/>
        </w:rPr>
        <w:t>(Fulé et al. 2012)</w:t>
      </w:r>
      <w:r w:rsidR="00484444">
        <w:rPr>
          <w:rFonts w:ascii="Times New Roman" w:hAnsi="Times New Roman" w:cs="Times New Roman"/>
          <w:sz w:val="24"/>
          <w:szCs w:val="24"/>
        </w:rPr>
        <w:fldChar w:fldCharType="end"/>
      </w:r>
      <w:r>
        <w:rPr>
          <w:rFonts w:ascii="Times New Roman" w:hAnsi="Times New Roman" w:cs="Times New Roman"/>
          <w:sz w:val="24"/>
          <w:szCs w:val="24"/>
        </w:rPr>
        <w:t>.</w:t>
      </w:r>
      <w:r w:rsidR="00AE7BCF">
        <w:rPr>
          <w:rFonts w:ascii="Times New Roman" w:hAnsi="Times New Roman" w:cs="Times New Roman"/>
          <w:sz w:val="24"/>
          <w:szCs w:val="24"/>
        </w:rPr>
        <w:t xml:space="preserve">  Undesired mortality of large trees can be a major concern in restoration treatments that include burning, because of large duff mounds that build up around their bases over decades, which can complicate restoration logistics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DOI":"10.2737/RMRS-GTR-238","ISSN":"02775786","abstract":"This report synthesizes the literature and current state of knowledge pertaining to reintroducing fire in stands where it has been excluded for long periods and the impact of these introductory fires on overstory tree injury and mortality. Only forested ecosystems in the United States that are adapted to survive frequent fire are included. Treatment options that minimize large-diameter and old tree injury and mortality in areas with deep duff and methods to manage and reduce duff accumulations are discussed. Pertinent background information on tree physiology, properties of duff, and historical versus current disturbance regimes are also discussed.","author":[{"dropping-particle":"","family":"Hood","given":"Sharon M.","non-dropping-particle":"","parse-names":false,"suffix":""}],"container-title":"USDA Forest Service - General Technical Report RMRS-GTR","id":"ITEM-1","issue":"238","issued":{"date-parts":[["2010"]]},"page":"1-71","title":"Mitigating old tree mortality in long-unburned, fire-dependent forests: A synthesis","type":"article-journal","volume":"238"},"uris":["http://www.mendeley.com/documents/?uuid=a176b8c1-21f8-3f5b-a321-2a76781344a8"]}],"mendeley":{"formattedCitation":"(Hood 2010)","plainTextFormattedCitation":"(Hood 2010)","previouslyFormattedCitation":"(Hood 2010)"},"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Hood 2010)</w:t>
      </w:r>
      <w:r w:rsidR="00846A73">
        <w:rPr>
          <w:rFonts w:ascii="Times New Roman" w:hAnsi="Times New Roman" w:cs="Times New Roman"/>
          <w:sz w:val="24"/>
          <w:szCs w:val="24"/>
        </w:rPr>
        <w:fldChar w:fldCharType="end"/>
      </w:r>
      <w:r w:rsidR="00846A73">
        <w:rPr>
          <w:rFonts w:ascii="Times New Roman" w:hAnsi="Times New Roman" w:cs="Times New Roman"/>
          <w:sz w:val="24"/>
          <w:szCs w:val="24"/>
        </w:rPr>
        <w:t>.</w:t>
      </w:r>
      <w:r>
        <w:rPr>
          <w:rFonts w:ascii="Times New Roman" w:hAnsi="Times New Roman" w:cs="Times New Roman"/>
          <w:sz w:val="24"/>
          <w:szCs w:val="24"/>
        </w:rPr>
        <w:t xml:space="preserve">  In stands that are already restored, which have a relatively low density of mostly fire </w:t>
      </w:r>
      <w:r>
        <w:rPr>
          <w:rFonts w:ascii="Times New Roman" w:hAnsi="Times New Roman" w:cs="Times New Roman"/>
          <w:sz w:val="24"/>
          <w:szCs w:val="24"/>
        </w:rPr>
        <w:lastRenderedPageBreak/>
        <w:t xml:space="preserve">tolerant tree species that have survived past treatments, </w:t>
      </w:r>
      <w:r w:rsidR="00B41FD6">
        <w:rPr>
          <w:rFonts w:ascii="Times New Roman" w:hAnsi="Times New Roman" w:cs="Times New Roman"/>
          <w:sz w:val="24"/>
          <w:szCs w:val="24"/>
        </w:rPr>
        <w:t xml:space="preserve">and often higher grass dominance, </w:t>
      </w:r>
      <w:r>
        <w:rPr>
          <w:rFonts w:ascii="Times New Roman" w:hAnsi="Times New Roman" w:cs="Times New Roman"/>
          <w:sz w:val="24"/>
          <w:szCs w:val="24"/>
        </w:rPr>
        <w:t>treatments likely need to be less intense</w:t>
      </w:r>
      <w:r w:rsidR="00AE7BCF">
        <w:rPr>
          <w:rFonts w:ascii="Times New Roman" w:hAnsi="Times New Roman" w:cs="Times New Roman"/>
          <w:sz w:val="24"/>
          <w:szCs w:val="24"/>
        </w:rPr>
        <w:t xml:space="preserve"> and </w:t>
      </w:r>
      <w:r>
        <w:rPr>
          <w:rFonts w:ascii="Times New Roman" w:hAnsi="Times New Roman" w:cs="Times New Roman"/>
          <w:sz w:val="24"/>
          <w:szCs w:val="24"/>
        </w:rPr>
        <w:t>less frequent to maintain a desirable forest condition</w:t>
      </w:r>
      <w:r w:rsidR="00AE7BCF">
        <w:rPr>
          <w:rFonts w:ascii="Times New Roman" w:hAnsi="Times New Roman" w:cs="Times New Roman"/>
          <w:sz w:val="24"/>
          <w:szCs w:val="24"/>
        </w:rPr>
        <w:t>, with less preparation needed to minimize risk of undesirable fire effects</w:t>
      </w:r>
      <w:r>
        <w:rPr>
          <w:rFonts w:ascii="Times New Roman" w:hAnsi="Times New Roman" w:cs="Times New Roman"/>
          <w:sz w:val="24"/>
          <w:szCs w:val="24"/>
        </w:rPr>
        <w:t xml:space="preserve">.  </w:t>
      </w:r>
      <w:r w:rsidR="00484444">
        <w:rPr>
          <w:rFonts w:ascii="Times New Roman" w:hAnsi="Times New Roman" w:cs="Times New Roman"/>
          <w:sz w:val="24"/>
          <w:szCs w:val="24"/>
        </w:rPr>
        <w:t xml:space="preserve">However, </w:t>
      </w:r>
      <w:r w:rsidR="009A1F13">
        <w:rPr>
          <w:rFonts w:ascii="Times New Roman" w:hAnsi="Times New Roman" w:cs="Times New Roman"/>
          <w:sz w:val="24"/>
          <w:szCs w:val="24"/>
        </w:rPr>
        <w:t xml:space="preserve">maintenance treatments are often </w:t>
      </w:r>
      <w:r w:rsidR="00484444">
        <w:rPr>
          <w:rFonts w:ascii="Times New Roman" w:hAnsi="Times New Roman" w:cs="Times New Roman"/>
          <w:sz w:val="24"/>
          <w:szCs w:val="24"/>
        </w:rPr>
        <w:t xml:space="preserve">more </w:t>
      </w:r>
      <w:r w:rsidR="009A1F13">
        <w:rPr>
          <w:rFonts w:ascii="Times New Roman" w:hAnsi="Times New Roman" w:cs="Times New Roman"/>
          <w:sz w:val="24"/>
          <w:szCs w:val="24"/>
        </w:rPr>
        <w:t>expensive</w:t>
      </w:r>
      <w:r w:rsidR="00AE7BCF">
        <w:rPr>
          <w:rFonts w:ascii="Times New Roman" w:hAnsi="Times New Roman" w:cs="Times New Roman"/>
          <w:sz w:val="24"/>
          <w:szCs w:val="24"/>
        </w:rPr>
        <w:t xml:space="preserve"> in net</w:t>
      </w:r>
      <w:r w:rsidR="00484444">
        <w:rPr>
          <w:rFonts w:ascii="Times New Roman" w:hAnsi="Times New Roman" w:cs="Times New Roman"/>
          <w:sz w:val="24"/>
          <w:szCs w:val="24"/>
        </w:rPr>
        <w:t xml:space="preserve">, because much of the commercial-sized woody material that can be removed from a site </w:t>
      </w:r>
      <w:r w:rsidR="009A1F13">
        <w:rPr>
          <w:rFonts w:ascii="Times New Roman" w:hAnsi="Times New Roman" w:cs="Times New Roman"/>
          <w:sz w:val="24"/>
          <w:szCs w:val="24"/>
        </w:rPr>
        <w:t xml:space="preserve">sustainably is removed during the initial treatment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1","issue":"7","issued":{"date-parts":[["2012","10","13"]]},"page":"392-401","publisher":"Oxford Academic","title":"Using Fire to Increase the Scale, Benefits, and Future Maintenance of Fuels Treatments","type":"article-journal","volume":"110"},"uris":["http://www.mendeley.com/documents/?uuid=5691e0e8-7773-368e-ba1d-ebc5fccb028f"]},{"id":"ITEM-2","itemData":{"DOI":"10.1093/biosci/biaa134","ISSN":"0006-3568","abstract":"&lt;p&gt;For over 20 years, forest fuel reduction has been the dominant management action in western US forests. These same actions have also been associated with the restoration of highly altered frequent-fire forests. Perhaps the vital element in the compatibility of these treatments is that both need to incorporate the salient characteristics that frequent fire produced—variability in vegetation structure and composition across landscapes and the inability to support large patches of high-severity fire. These characteristics can be achieved with both fire and mechanical treatments. The possible key to convergence of fuel reduction and forest restoration strategies is integrated planning that permits treatment design flexibility and a longer-term focus on fire reintroduction for maintenance. With changing climate conditions, long-term forest conservation will probably need to be focused on keeping tree density low enough (i.e., in the lower range of historic variation) for forest conditions to adapt to emerging disturbance patterns and novel ecological processes.&lt;/p&gt;","author":[{"dropping-particle":"","family":"Stephens","given":"Scott L","non-dropping-particle":"","parse-names":false,"suffix":""},{"dropping-particle":"","family":"Battaglia","given":"Mike A","non-dropping-particle":"","parse-names":false,"suffix":""},{"dropping-particle":"","family":"Churchill","given":"Derek J","non-dropping-particle":"","parse-names":false,"suffix":""},{"dropping-particle":"","family":"Collins","given":"Brandon M","non-dropping-particle":"","parse-names":false,"suffix":""},{"dropping-particle":"","family":"Coppoletta","given":"Michelle","non-dropping-particle":"","parse-names":false,"suffix":""},{"dropping-particle":"","family":"Hoffman","given":"Chad M","non-dropping-particle":"","parse-names":false,"suffix":""},{"dropping-particle":"","family":"Lydersen","given":"Jamie M","non-dropping-particle":"","parse-names":false,"suffix":""},{"dropping-particle":"","family":"North","given":"Malcolm P","non-dropping-particle":"","parse-names":false,"suffix":""},{"dropping-particle":"","family":"Parsons","given":"Russell A","non-dropping-particle":"","parse-names":false,"suffix":""},{"dropping-particle":"","family":"Ritter","given":"Scott M","non-dropping-particle":"","parse-names":false,"suffix":""},{"dropping-particle":"","family":"Stevens","given":"Jens T","non-dropping-particle":"","parse-names":false,"suffix":""}],"container-title":"BioScience","id":"ITEM-2","issue":"1","issued":{"date-parts":[["2020","12","2"]]},"page":"85-101","publisher":"Oxford University Press (OUP)","title":"Forest Restoration and Fuels Reduction: Convergent or Divergent?","type":"article-journal","volume":"71"},"uris":["http://www.mendeley.com/documents/?uuid=4887180d-342e-3a15-8d1d-b75702a1550c"]}],"mendeley":{"formattedCitation":"(North et al. 2012, Stephens et al. 2020)","plainTextFormattedCitation":"(North et al. 2012, Stephens et al. 2020)","previouslyFormattedCitation":"(North et al. 2012, Stephens et al. 2020)"},"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North et al. 2012, Stephens et al. 2020)</w:t>
      </w:r>
      <w:r w:rsidR="009A1F13">
        <w:rPr>
          <w:rFonts w:ascii="Times New Roman" w:hAnsi="Times New Roman" w:cs="Times New Roman"/>
          <w:sz w:val="24"/>
          <w:szCs w:val="24"/>
        </w:rPr>
        <w:fldChar w:fldCharType="end"/>
      </w:r>
    </w:p>
    <w:p w14:paraId="01D7E79C" w14:textId="2F9C4968" w:rsidR="006545EE" w:rsidRPr="00081667" w:rsidRDefault="006545EE"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t>Quantifying Longevity</w:t>
      </w:r>
    </w:p>
    <w:p w14:paraId="4B29A7FB" w14:textId="19B8E497" w:rsidR="006902D6" w:rsidRPr="00081667" w:rsidRDefault="006902D6"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7497E9D9" w14:textId="6526251B" w:rsidR="003F628E" w:rsidRDefault="00783D15"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y, in addition to scientific information on likely forest structure, fuels, and fire behavior patterns with time</w:t>
      </w:r>
      <w:r w:rsidR="009A1F13">
        <w:rPr>
          <w:rFonts w:ascii="Times New Roman" w:hAnsi="Times New Roman" w:cs="Times New Roman"/>
          <w:sz w:val="24"/>
          <w:szCs w:val="24"/>
        </w:rPr>
        <w:t xml:space="preserve">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Jain et al. 2012)</w:t>
      </w:r>
      <w:r w:rsidR="009A1F13">
        <w:rPr>
          <w:rFonts w:ascii="Times New Roman" w:hAnsi="Times New Roman" w:cs="Times New Roman"/>
          <w:sz w:val="24"/>
          <w:szCs w:val="24"/>
        </w:rPr>
        <w:fldChar w:fldCharType="end"/>
      </w:r>
      <w:r w:rsidR="003F628E">
        <w:rPr>
          <w:rFonts w:ascii="Times New Roman" w:hAnsi="Times New Roman" w:cs="Times New Roman"/>
          <w:sz w:val="24"/>
          <w:szCs w:val="24"/>
        </w:rPr>
        <w:t xml:space="preserve">. </w:t>
      </w:r>
    </w:p>
    <w:p w14:paraId="6BE51ECA" w14:textId="036A7C1E" w:rsidR="00D5142F" w:rsidRDefault="003F628E"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One way to judge fuels treatment longevity is by looking at what the fuels themselves do over time, and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r>
        <w:rPr>
          <w:rFonts w:ascii="Times New Roman" w:hAnsi="Times New Roman" w:cs="Times New Roman"/>
          <w:sz w:val="24"/>
          <w:szCs w:val="24"/>
        </w:rPr>
        <w:t>fuels</w:t>
      </w:r>
      <w:r w:rsidR="008B08E9">
        <w:rPr>
          <w:rFonts w:ascii="Times New Roman" w:hAnsi="Times New Roman" w:cs="Times New Roman"/>
          <w:sz w:val="24"/>
          <w:szCs w:val="24"/>
        </w:rPr>
        <w:t>’</w:t>
      </w:r>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sticks and logs of different sizes, grasses, forbs, shrubs, tree seedlings, tree saplings, and mature tree canopies.  Each of these fuel components can response differently to treatment</w:t>
      </w:r>
      <w:r w:rsidR="008B08E9">
        <w:rPr>
          <w:rFonts w:ascii="Times New Roman" w:hAnsi="Times New Roman" w:cs="Times New Roman"/>
          <w:sz w:val="24"/>
          <w:szCs w:val="24"/>
        </w:rPr>
        <w:t xml:space="preserve"> over time and potentially cause different types of </w:t>
      </w:r>
      <w:r w:rsidR="00B163D1">
        <w:rPr>
          <w:rFonts w:ascii="Times New Roman" w:hAnsi="Times New Roman" w:cs="Times New Roman"/>
          <w:sz w:val="24"/>
          <w:szCs w:val="24"/>
        </w:rPr>
        <w:t>wild</w:t>
      </w:r>
      <w:r w:rsidR="008B08E9">
        <w:rPr>
          <w:rFonts w:ascii="Times New Roman" w:hAnsi="Times New Roman" w:cs="Times New Roman"/>
          <w:sz w:val="24"/>
          <w:szCs w:val="24"/>
        </w:rPr>
        <w:t>fire behavior</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DOI":"10.1071/WF19069","ISSN":"10498001","abstract":"Wildland fire scientists and land managers working in fire-prone areas require spatial estimates of wildfire potential. To fulfill this need, a simulation-modelling approach was developed whereby multiple individual wildfires are modelled in an iterative fashion across a landscape to obtain location-based measures of fire likelihood and fire behaviour (e.g. fire intensity, biomass consumption). This method, termed burn probability (BP) modelling, takes advantage of fire spread algorithms created for operational uses and the proliferation of available data representing wildfire patterns, fuels and weather. This review describes this approach and provides an overview of its applications in wildland fire research, risk analysis and land management. We broadly classify the application of BP models as (1) direct examination, (2) neighbourhood processes, (3) fire hazard and risk and (4) integration with secondary models. Direct examination analyses are those that require no further processing of model outputs; they range from a simple visual examination of outputs to an assessment of alternate states (i.e. scenarios). Neighbourhood process analyses examine patterns of fire ignitions and subsequent spread across land designations. Fire hazard combines fire probability and a quantitative assessment of fire behaviour, whereas risk is the product of fire likelihood and potential impacts of wildfire. The integration with secondary models represents situations where BP model outputs are integrated into, or used in conjunction with, other models or modelling platforms.","author":[{"dropping-particle":"","family":"Parisien","given":"Marc André","non-dropping-particle":"","parse-names":false,"suffix":""},{"dropping-particle":"","family":"Dawe","given":"Denyse A.","non-dropping-particle":"","parse-names":false,"suffix":""},{"dropping-particle":"","family":"Miller","given":"Carol","non-dropping-particle":"","parse-names":false,"suffix":""},{"dropping-particle":"","family":"Stockdale","given":"Christopher A.","non-dropping-particle":"","parse-names":false,"suffix":""},{"dropping-particle":"","family":"Armitage","given":"O. Bradley","non-dropping-particle":"","parse-names":false,"suffix":""}],"container-title":"International Journal of Wildland Fire","id":"ITEM-1","issue":"12","issued":{"date-parts":[["2019","10","3"]]},"page":"913-926","publisher":"CSIRO","title":"Applications of simulation-based burn probability modelling: A review","type":"article","volume":"28"},"uris":["http://www.mendeley.com/documents/?uuid=34ced278-8153-3de5-9acd-332a9e9f9d48"]}],"mendeley":{"formattedCitation":"(Parisien et al. 2019)","plainTextFormattedCitation":"(Parisien et al. 2019)","previouslyFormattedCitation":"(Parisien et al. 2019)"},"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Parisien et al. 2019)</w:t>
      </w:r>
      <w:r w:rsidR="00846A73">
        <w:rPr>
          <w:rFonts w:ascii="Times New Roman" w:hAnsi="Times New Roman" w:cs="Times New Roman"/>
          <w:sz w:val="24"/>
          <w:szCs w:val="24"/>
        </w:rPr>
        <w:fldChar w:fldCharType="end"/>
      </w:r>
      <w:r w:rsidR="008B08E9">
        <w:rPr>
          <w:rFonts w:ascii="Times New Roman" w:hAnsi="Times New Roman" w:cs="Times New Roman"/>
          <w:sz w:val="24"/>
          <w:szCs w:val="24"/>
        </w:rPr>
        <w:t>.  Therefore, assessment of fuels treatment longevity based on fuels patterns should be accompanied with a</w:t>
      </w:r>
      <w:r w:rsidR="00B163D1">
        <w:rPr>
          <w:rFonts w:ascii="Times New Roman" w:hAnsi="Times New Roman" w:cs="Times New Roman"/>
          <w:sz w:val="24"/>
          <w:szCs w:val="24"/>
        </w:rPr>
        <w:t>n</w:t>
      </w:r>
      <w:r w:rsidR="008B08E9">
        <w:rPr>
          <w:rFonts w:ascii="Times New Roman" w:hAnsi="Times New Roman" w:cs="Times New Roman"/>
          <w:sz w:val="24"/>
          <w:szCs w:val="24"/>
        </w:rPr>
        <w:t xml:space="preserve">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B41FD6">
        <w:rPr>
          <w:rFonts w:ascii="Times New Roman" w:hAnsi="Times New Roman" w:cs="Times New Roman"/>
          <w:sz w:val="24"/>
          <w:szCs w:val="24"/>
        </w:rPr>
        <w:t>, including initial vs maintenance treatment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w:t>
      </w:r>
      <w:r w:rsidR="00B163D1">
        <w:rPr>
          <w:rFonts w:ascii="Times New Roman" w:hAnsi="Times New Roman" w:cs="Times New Roman"/>
          <w:sz w:val="24"/>
          <w:szCs w:val="24"/>
        </w:rPr>
        <w:t xml:space="preserve"> or operationally</w:t>
      </w:r>
      <w:r w:rsidR="00D5142F">
        <w:rPr>
          <w:rFonts w:ascii="Times New Roman" w:hAnsi="Times New Roman" w:cs="Times New Roman"/>
          <w:sz w:val="24"/>
          <w:szCs w:val="24"/>
        </w:rPr>
        <w:t xml:space="preserve"> meaningful differences in </w:t>
      </w:r>
      <w:r w:rsidR="00B163D1">
        <w:rPr>
          <w:rFonts w:ascii="Times New Roman" w:hAnsi="Times New Roman" w:cs="Times New Roman"/>
          <w:sz w:val="24"/>
          <w:szCs w:val="24"/>
        </w:rPr>
        <w:t>wild</w:t>
      </w:r>
      <w:r w:rsidR="00D5142F">
        <w:rPr>
          <w:rFonts w:ascii="Times New Roman" w:hAnsi="Times New Roman" w:cs="Times New Roman"/>
          <w:sz w:val="24"/>
          <w:szCs w:val="24"/>
        </w:rPr>
        <w:t>fire behavior</w:t>
      </w:r>
      <w:r w:rsidR="000F2515">
        <w:rPr>
          <w:rFonts w:ascii="Times New Roman" w:hAnsi="Times New Roman" w:cs="Times New Roman"/>
          <w:sz w:val="24"/>
          <w:szCs w:val="24"/>
        </w:rPr>
        <w:t>.</w:t>
      </w:r>
      <w:r w:rsidR="001E054D">
        <w:rPr>
          <w:rFonts w:ascii="Times New Roman" w:hAnsi="Times New Roman" w:cs="Times New Roman"/>
          <w:sz w:val="24"/>
          <w:szCs w:val="24"/>
        </w:rPr>
        <w:t xml:space="preserve">  It </w:t>
      </w:r>
      <w:r w:rsidR="001E054D">
        <w:rPr>
          <w:rFonts w:ascii="Times New Roman" w:hAnsi="Times New Roman" w:cs="Times New Roman"/>
          <w:sz w:val="24"/>
          <w:szCs w:val="24"/>
        </w:rPr>
        <w:lastRenderedPageBreak/>
        <w:t xml:space="preserve">will also fail to account for greater windspeeds in more open stands, which can lower fuel treatment effectiveness in severe fire weather </w:t>
      </w:r>
      <w:r w:rsidR="001E054D">
        <w:rPr>
          <w:rFonts w:ascii="Times New Roman" w:hAnsi="Times New Roman" w:cs="Times New Roman"/>
          <w:sz w:val="24"/>
          <w:szCs w:val="24"/>
        </w:rPr>
        <w:fldChar w:fldCharType="begin" w:fldLock="1"/>
      </w:r>
      <w:r w:rsidR="00AE7BCF">
        <w:rPr>
          <w:rFonts w:ascii="Times New Roman" w:hAnsi="Times New Roman" w:cs="Times New Roman"/>
          <w:sz w:val="24"/>
          <w:szCs w:val="24"/>
        </w:rPr>
        <w:instrText>ADDIN CSL_CITATION {"citationItems":[{"id":"ITEM-1","itemData":{"DOI":"10.1016/j.foreco.2016.12.002","ISSN":"03781127","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author":[{"dropping-particle":"","family":"Ziegler","given":"Justin Paul","non-dropping-particle":"","parse-names":false,"suffix":""},{"dropping-particle":"","family":"Hoffman","given":"Chad","non-dropping-particle":"","parse-names":false,"suffix":""},{"dropping-particle":"","family":"Battaglia","given":"Mike","non-dropping-particle":"","parse-names":false,"suffix":""},{"dropping-particle":"","family":"Mell","given":"William","non-dropping-particle":"","parse-names":false,"suffix":""}],"container-title":"Forest Ecology and Management","id":"ITEM-1","issued":{"date-parts":[["2017","2","15"]]},"note":"Used spatially explicit forest inventory data and a physics based fire behavior model to investigate the effects of restoration driven, variable retention harvest on structural complexty, both of horizontal and verstical dimensions, and poetential fire behavior\n\nTreatments resulted in an aggregated spatial pattern of trees consisting of a matrix of indi trees, clumps and openings similar to descriptions of historical dry forests\n\nInconsistent effects on vertical complexity likely due to differences in ladder fuel treatment\n\nchah-lorado\n\n~\n\nPhysics based fire models (WFDS) accounts for tree spatail het but not fuels. Which were measured and modelled as stand average\n\nWFDS assumes all fuels are thermally thin and excludes modelling coarse fuels\n\ntreatement 2003-2013, mostly 2010\nsampling 2012 2013\n\nall vrh harvests\nstand and tree patch scale\nMostly CLFR\n\nSingle 200m x 200m plot in each site\n\nVisually compacted limbs to determine lower crown height\n\nRepeated each surface fuel measurement in an untreated control\nno control on spatial?\nNah, modelled the stumps!\n\nFire simulated at four open wind speeds\n\nsix of seven sites dominated by pondos, other doug\n\nMost sites aggregated pre and post\none was uniform pre\n\nfour sites aggregation was increased by treatement, 2 decreased\n\nAll treatments resulted in a greater proportion of openings and a reduced proportion of patch cover\n\nThe percent of trees classified as individuals increased on all sites\n\nTreatments reduced all measures of fire behavior across all wind speeds tested\n\nTreatment effects on non-spatial structure werre typical of fuel hazard reduction treatements in some regards and atypical in others\nTree den, ba, and canopy fuel loads reduced was consistent\ncanopy base height and total surface fuels not affected\n\nSeveral past studies have shown that aggregation contemp can be more or less than historical at any given location","page":"1-12","publisher":"Elsevier B.V.","title":"Spatially explicit measurements of forest structure and fire behavior following restoration treatments in dry forests","type":"article-journal","volume":"386"},"uris":["http://www.mendeley.com/documents/?uuid=f1a14820-f05a-37c2-bad0-444531e2ebac"]},{"id":"ITEM-2","itemData":{"DOI":"10.3390/land6020043","ISSN":"2073-445X","author":[{"dropping-particle":"","family":"Parsons","given":"Russell","non-dropping-particle":"","parse-names":false,"suffix":""},{"dropping-particle":"","family":"Linn","given":"Rodman","non-dropping-particle":"","parse-names":false,"suffix":""},{"dropping-particle":"","family":"Pimont","given":"Francois","non-dropping-particle":"","parse-names":false,"suffix":""},{"dropping-particle":"","family":"Hoffman","given":"Chad","non-dropping-particle":"","parse-names":false,"suffix":""},{"dropping-particle":"","family":"Sauer","given":"Jeremy","non-dropping-particle":"","parse-names":false,"suffix":""},{"dropping-particle":"","family":"Winterkamp","given":"Judith","non-dropping-particle":"","parse-names":false,"suffix":""},{"dropping-particle":"","family":"Sieg","given":"Carolyn","non-dropping-particle":"","parse-names":false,"suffix":""},{"dropping-particle":"","family":"Jolly","given":"W.","non-dropping-particle":"","parse-names":false,"suffix":""}],"container-title":"Land","id":"ITEM-2","issue":"2","issued":{"date-parts":[["2017","6","18"]]},"page":"43","title":"Numerical Investigation of Aggregated Fuel Spatial Pattern Impacts on Fire Behavior","type":"article-journal","volume":"6"},"uris":["http://www.mendeley.com/documents/?uuid=61130e7d-5e57-37d6-8c74-54728518a1f9"]},{"id":"ITEM-3","itemData":{"DOI":"10.1007/s13595-011-0061-7","ISSN":"12864560","abstract":"Introduction: Forest fuel management in the context of fire prevention generally induces heterogeneous spatial patterns of vegetation. However, the impact of the canopy structure on both wind flows and fire behavior is not well understood. Material and methods: Here, a coupled atmosphere wildfire behavior model, HIGRAD/FIRETEC, was used to investigate the effects of canopy treatment on wind field and fire behavior in a typical Mediterranean pine ecosystem. Discussion: First, the treatment-induced winds were simulated with the model. We observed that with decreasing cover fraction the wind velocity increased within the treated zone. The wind spatial variability increased when the vegetation was aggregated into larger clumps. Fire simulations indicated that a decrease of fire intensity occurred after several meters of propagation in the treated zone. This intensity decrease was significant with a cover fraction below 25%, but negligible with a cover fraction greater than 50%. The treatment also induced a more significant inclination of the plume away from vertical. The size of the tree clumps did not show significant effects on fire behavior. Conclusion: This study was a preliminary investigation of wind/fire interaction over various canopy treatments, by using a physically based model. It gives some practical considerations for discerning the appropriate cover fraction and open perspectives for further investigations. © INRA and Springer Science+Business Media B.V. 2011.","author":[{"dropping-particle":"","family":"Pimont","given":"François","non-dropping-particle":"","parse-names":false,"suffix":""},{"dropping-particle":"","family":"Dupuy","given":"Jean Luc","non-dropping-particle":"","parse-names":false,"suffix":""},{"dropping-particle":"","family":"Linn","given":"Rodman R.","non-dropping-particle":"","parse-names":false,"suffix":""},{"dropping-particle":"","family":"Dupont","given":"Sylvain","non-dropping-particle":"","parse-names":false,"suffix":""}],"container-title":"Annals of Forest Science","id":"ITEM-3","issue":"3","issued":{"date-parts":[["2011","4","8"]]},"page":"523-530","publisher":"Springer","title":"Impacts of tree canopy structure on wind flows and fire propagation simulated with FIRETEC","type":"article-journal","volume":"68"},"uris":["http://www.mendeley.com/documents/?uuid=bcd602e5-f263-350e-8115-25941d8dde57"]}],"mendeley":{"formattedCitation":"(Pimont et al. 2011, Ziegler et al. 2017, Parsons et al. 2017)","plainTextFormattedCitation":"(Pimont et al. 2011, Ziegler et al. 2017, Parsons et al. 2017)","previouslyFormattedCitation":"(Pimont et al. 2011, Ziegler et al. 2017, Parsons et al. 2017)"},"properties":{"noteIndex":0},"schema":"https://github.com/citation-style-language/schema/raw/master/csl-citation.json"}</w:instrText>
      </w:r>
      <w:r w:rsidR="001E054D">
        <w:rPr>
          <w:rFonts w:ascii="Times New Roman" w:hAnsi="Times New Roman" w:cs="Times New Roman"/>
          <w:sz w:val="24"/>
          <w:szCs w:val="24"/>
        </w:rPr>
        <w:fldChar w:fldCharType="separate"/>
      </w:r>
      <w:r w:rsidR="001E054D" w:rsidRPr="001E054D">
        <w:rPr>
          <w:rFonts w:ascii="Times New Roman" w:hAnsi="Times New Roman" w:cs="Times New Roman"/>
          <w:noProof/>
          <w:sz w:val="24"/>
          <w:szCs w:val="24"/>
        </w:rPr>
        <w:t>(Pimont et al. 2011, Ziegler et al. 2017, Parsons et al. 2017)</w:t>
      </w:r>
      <w:r w:rsidR="001E054D">
        <w:rPr>
          <w:rFonts w:ascii="Times New Roman" w:hAnsi="Times New Roman" w:cs="Times New Roman"/>
          <w:sz w:val="24"/>
          <w:szCs w:val="24"/>
        </w:rPr>
        <w:fldChar w:fldCharType="end"/>
      </w:r>
      <w:r w:rsidR="000F2515">
        <w:rPr>
          <w:rFonts w:ascii="Times New Roman" w:hAnsi="Times New Roman" w:cs="Times New Roman"/>
          <w:sz w:val="24"/>
          <w:szCs w:val="24"/>
        </w:rPr>
        <w:t xml:space="preserve">  Therefore, </w:t>
      </w:r>
      <w:r w:rsidR="001E054D">
        <w:rPr>
          <w:rFonts w:ascii="Times New Roman" w:hAnsi="Times New Roman" w:cs="Times New Roman"/>
          <w:sz w:val="24"/>
          <w:szCs w:val="24"/>
        </w:rPr>
        <w:t>a fuels-based approach</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7CFA51CB" w14:textId="27282F51" w:rsidR="006533A2" w:rsidRDefault="00D5142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w:t>
      </w:r>
      <w:r w:rsidR="00BA077F">
        <w:rPr>
          <w:rFonts w:ascii="Times New Roman" w:hAnsi="Times New Roman" w:cs="Times New Roman"/>
          <w:sz w:val="24"/>
          <w:szCs w:val="24"/>
        </w:rPr>
        <w:t>complication of</w:t>
      </w:r>
      <w:r>
        <w:rPr>
          <w:rFonts w:ascii="Times New Roman" w:hAnsi="Times New Roman" w:cs="Times New Roman"/>
          <w:sz w:val="24"/>
          <w:szCs w:val="24"/>
        </w:rPr>
        <w:t xml:space="preserve"> analyzing multiple fuels components can be simplified by instead looking at changes over time of modelled fire behavior, such as flame length, rate of spread, torching index, and crowning index.   This method may be more meaningful for many managers and </w:t>
      </w:r>
      <w:r w:rsidR="005412BF">
        <w:rPr>
          <w:rFonts w:ascii="Times New Roman" w:hAnsi="Times New Roman" w:cs="Times New Roman"/>
          <w:sz w:val="24"/>
          <w:szCs w:val="24"/>
        </w:rPr>
        <w:t>researchers</w:t>
      </w:r>
      <w:r>
        <w:rPr>
          <w:rFonts w:ascii="Times New Roman" w:hAnsi="Times New Roman" w:cs="Times New Roman"/>
          <w:sz w:val="24"/>
          <w:szCs w:val="24"/>
        </w:rPr>
        <w:t xml:space="preserve"> because potential wildfire behavior is often a central focus of treatment.  It should be used with caution, however, because fire is a notoriously complicated process</w:t>
      </w:r>
      <w:r w:rsidR="00BA077F">
        <w:rPr>
          <w:rFonts w:ascii="Times New Roman" w:hAnsi="Times New Roman" w:cs="Times New Roman"/>
          <w:sz w:val="24"/>
          <w:szCs w:val="24"/>
        </w:rPr>
        <w:t>.  T</w:t>
      </w:r>
      <w:r w:rsidR="00F15F98">
        <w:rPr>
          <w:rFonts w:ascii="Times New Roman" w:hAnsi="Times New Roman" w:cs="Times New Roman"/>
          <w:sz w:val="24"/>
          <w:szCs w:val="24"/>
        </w:rPr>
        <w:t>he most commonly</w:t>
      </w:r>
      <w:r w:rsidR="00983CD0">
        <w:rPr>
          <w:rFonts w:ascii="Times New Roman" w:hAnsi="Times New Roman" w:cs="Times New Roman"/>
          <w:sz w:val="24"/>
          <w:szCs w:val="24"/>
        </w:rPr>
        <w:t>-used</w:t>
      </w:r>
      <w:r w:rsidR="00F15F98">
        <w:rPr>
          <w:rFonts w:ascii="Times New Roman" w:hAnsi="Times New Roman" w:cs="Times New Roman"/>
          <w:sz w:val="24"/>
          <w:szCs w:val="24"/>
        </w:rPr>
        <w:t xml:space="preserve"> family of fire models</w:t>
      </w:r>
      <w:r w:rsidR="009A1F13">
        <w:rPr>
          <w:rFonts w:ascii="Times New Roman" w:hAnsi="Times New Roman" w:cs="Times New Roman"/>
          <w:sz w:val="24"/>
          <w:szCs w:val="24"/>
        </w:rPr>
        <w:t xml:space="preserve"> in the US</w:t>
      </w:r>
      <w:r w:rsidR="00F15F98">
        <w:rPr>
          <w:rFonts w:ascii="Times New Roman" w:hAnsi="Times New Roman" w:cs="Times New Roman"/>
          <w:sz w:val="24"/>
          <w:szCs w:val="24"/>
        </w:rPr>
        <w:t xml:space="preserve">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incorporating spot fires</w:t>
      </w:r>
      <w:r w:rsidR="001E054D">
        <w:rPr>
          <w:rFonts w:ascii="Times New Roman" w:hAnsi="Times New Roman" w:cs="Times New Roman"/>
          <w:sz w:val="24"/>
          <w:szCs w:val="24"/>
        </w:rPr>
        <w:t>, or accounting for differences in mid-canopy windspeed between different stands</w:t>
      </w:r>
      <w:r w:rsidR="00F15F98">
        <w:rPr>
          <w:rFonts w:ascii="Times New Roman" w:hAnsi="Times New Roman" w:cs="Times New Roman"/>
          <w:sz w:val="24"/>
          <w:szCs w:val="24"/>
        </w:rPr>
        <w:t xml:space="preserve">.  </w:t>
      </w:r>
      <w:r w:rsidR="001732AF">
        <w:rPr>
          <w:rFonts w:ascii="Times New Roman" w:hAnsi="Times New Roman" w:cs="Times New Roman"/>
          <w:sz w:val="24"/>
          <w:szCs w:val="24"/>
        </w:rPr>
        <w:t>R</w:t>
      </w:r>
      <w:r w:rsidR="00F15F98">
        <w:rPr>
          <w:rFonts w:ascii="Times New Roman" w:hAnsi="Times New Roman" w:cs="Times New Roman"/>
          <w:sz w:val="24"/>
          <w:szCs w:val="24"/>
        </w:rPr>
        <w:t xml:space="preserve">esults can </w:t>
      </w:r>
      <w:r w:rsidR="001E054D">
        <w:rPr>
          <w:rFonts w:ascii="Times New Roman" w:hAnsi="Times New Roman" w:cs="Times New Roman"/>
          <w:sz w:val="24"/>
          <w:szCs w:val="24"/>
        </w:rPr>
        <w:t xml:space="preserve">also </w:t>
      </w:r>
      <w:r w:rsidR="00F15F98">
        <w:rPr>
          <w:rFonts w:ascii="Times New Roman" w:hAnsi="Times New Roman" w:cs="Times New Roman"/>
          <w:sz w:val="24"/>
          <w:szCs w:val="24"/>
        </w:rPr>
        <w:t>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Fire models are often effective at comparing relative differences in fire behavior even when they are inaccurate at predicting absolute behavior, so they are useful for comparing pretreatment and posttreatment values, or differences between different stands</w:t>
      </w:r>
      <w:r w:rsidR="009A1F13">
        <w:rPr>
          <w:rFonts w:ascii="Times New Roman" w:hAnsi="Times New Roman" w:cs="Times New Roman"/>
          <w:sz w:val="24"/>
          <w:szCs w:val="24"/>
        </w:rPr>
        <w:t xml:space="preserve"> </w:t>
      </w:r>
      <w:r w:rsidR="009A1F13">
        <w:rPr>
          <w:rFonts w:ascii="Times New Roman" w:hAnsi="Times New Roman" w:cs="Times New Roman"/>
          <w:sz w:val="24"/>
          <w:szCs w:val="24"/>
        </w:rPr>
        <w:fldChar w:fldCharType="begin" w:fldLock="1"/>
      </w:r>
      <w:r w:rsidR="009A1F13">
        <w:rPr>
          <w:rFonts w:ascii="Times New Roman" w:hAnsi="Times New Roman" w:cs="Times New Roman"/>
          <w:sz w:val="24"/>
          <w:szCs w:val="24"/>
        </w:rPr>
        <w:instrText>ADDIN CSL_CITATION {"citationItems":[{"id":"ITEM-1","itemData":{"DOI":"10.1071/WF19069","ISSN":"10498001","abstract":"Wildland fire scientists and land managers working in fire-prone areas require spatial estimates of wildfire potential. To fulfill this need, a simulation-modelling approach was developed whereby multiple individual wildfires are modelled in an iterative fashion across a landscape to obtain location-based measures of fire likelihood and fire behaviour (e.g. fire intensity, biomass consumption). This method, termed burn probability (BP) modelling, takes advantage of fire spread algorithms created for operational uses and the proliferation of available data representing wildfire patterns, fuels and weather. This review describes this approach and provides an overview of its applications in wildland fire research, risk analysis and land management. We broadly classify the application of BP models as (1) direct examination, (2) neighbourhood processes, (3) fire hazard and risk and (4) integration with secondary models. Direct examination analyses are those that require no further processing of model outputs; they range from a simple visual examination of outputs to an assessment of alternate states (i.e. scenarios). Neighbourhood process analyses examine patterns of fire ignitions and subsequent spread across land designations. Fire hazard combines fire probability and a quantitative assessment of fire behaviour, whereas risk is the product of fire likelihood and potential impacts of wildfire. The integration with secondary models represents situations where BP model outputs are integrated into, or used in conjunction with, other models or modelling platforms.","author":[{"dropping-particle":"","family":"Parisien","given":"Marc André","non-dropping-particle":"","parse-names":false,"suffix":""},{"dropping-particle":"","family":"Dawe","given":"Denyse A.","non-dropping-particle":"","parse-names":false,"suffix":""},{"dropping-particle":"","family":"Miller","given":"Carol","non-dropping-particle":"","parse-names":false,"suffix":""},{"dropping-particle":"","family":"Stockdale","given":"Christopher A.","non-dropping-particle":"","parse-names":false,"suffix":""},{"dropping-particle":"","family":"Armitage","given":"O. Bradley","non-dropping-particle":"","parse-names":false,"suffix":""}],"container-title":"International Journal of Wildland Fire","id":"ITEM-1","issue":"12","issued":{"date-parts":[["2019","10","3"]]},"page":"913-926","publisher":"CSIRO","title":"Applications of simulation-based burn probability modelling: A review","type":"article","volume":"28"},"uris":["http://www.mendeley.com/documents/?uuid=34ced278-8153-3de5-9acd-332a9e9f9d48"]}],"mendeley":{"formattedCitation":"(Parisien et al. 2019)","plainTextFormattedCitation":"(Parisien et al. 2019)","previouslyFormattedCitation":"(Parisien et al. 2019)"},"properties":{"noteIndex":0},"schema":"https://github.com/citation-style-language/schema/raw/master/csl-citation.json"}</w:instrText>
      </w:r>
      <w:r w:rsidR="009A1F13">
        <w:rPr>
          <w:rFonts w:ascii="Times New Roman" w:hAnsi="Times New Roman" w:cs="Times New Roman"/>
          <w:sz w:val="24"/>
          <w:szCs w:val="24"/>
        </w:rPr>
        <w:fldChar w:fldCharType="separate"/>
      </w:r>
      <w:r w:rsidR="009A1F13" w:rsidRPr="009A1F13">
        <w:rPr>
          <w:rFonts w:ascii="Times New Roman" w:hAnsi="Times New Roman" w:cs="Times New Roman"/>
          <w:noProof/>
          <w:sz w:val="24"/>
          <w:szCs w:val="24"/>
        </w:rPr>
        <w:t>(Parisien et al. 2019)</w:t>
      </w:r>
      <w:r w:rsidR="009A1F13">
        <w:rPr>
          <w:rFonts w:ascii="Times New Roman" w:hAnsi="Times New Roman" w:cs="Times New Roman"/>
          <w:sz w:val="24"/>
          <w:szCs w:val="24"/>
        </w:rPr>
        <w:fldChar w:fldCharType="end"/>
      </w:r>
      <w:r w:rsidR="006533A2">
        <w:rPr>
          <w:rFonts w:ascii="Times New Roman" w:hAnsi="Times New Roman" w:cs="Times New Roman"/>
          <w:sz w:val="24"/>
          <w:szCs w:val="24"/>
        </w:rPr>
        <w:t xml:space="preserve">.  Use of fire models alone may obscure deeper understanding of long-term fuels patterns, so data on fuels and forest structure patterns should be paired with fire model data when feasible, both as a ‘gut-check’ on model outputs and as a measure of other ecosystem values. </w:t>
      </w:r>
    </w:p>
    <w:p w14:paraId="0B8F34FA" w14:textId="4BABF48A" w:rsidR="00983CD0" w:rsidRDefault="006533A2"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r w:rsidR="00C71D67">
        <w:rPr>
          <w:rFonts w:ascii="Times New Roman" w:hAnsi="Times New Roman" w:cs="Times New Roman"/>
          <w:sz w:val="24"/>
          <w:szCs w:val="24"/>
        </w:rPr>
        <w:t>best</w:t>
      </w:r>
      <w:r w:rsidR="005412BF">
        <w:rPr>
          <w:rFonts w:ascii="Times New Roman" w:hAnsi="Times New Roman" w:cs="Times New Roman"/>
          <w:sz w:val="24"/>
          <w:szCs w:val="24"/>
        </w:rPr>
        <w:t xml:space="preserve"> </w:t>
      </w:r>
      <w:r w:rsidR="00D5142F">
        <w:rPr>
          <w:rFonts w:ascii="Times New Roman" w:hAnsi="Times New Roman" w:cs="Times New Roman"/>
          <w:sz w:val="24"/>
          <w:szCs w:val="24"/>
        </w:rPr>
        <w:t>suited for situations where high value assets need to be protected</w:t>
      </w:r>
      <w:r w:rsidR="00C71D67">
        <w:rPr>
          <w:rFonts w:ascii="Times New Roman" w:hAnsi="Times New Roman" w:cs="Times New Roman"/>
          <w:sz w:val="24"/>
          <w:szCs w:val="24"/>
        </w:rPr>
        <w:t xml:space="preserve"> in</w:t>
      </w:r>
      <w:r w:rsidR="00B163D1">
        <w:rPr>
          <w:rFonts w:ascii="Times New Roman" w:hAnsi="Times New Roman" w:cs="Times New Roman"/>
          <w:sz w:val="24"/>
          <w:szCs w:val="24"/>
        </w:rPr>
        <w:t xml:space="preserve"> a</w:t>
      </w:r>
      <w:r w:rsidR="00C71D67">
        <w:rPr>
          <w:rFonts w:ascii="Times New Roman" w:hAnsi="Times New Roman" w:cs="Times New Roman"/>
          <w:sz w:val="24"/>
          <w:szCs w:val="24"/>
        </w:rPr>
        <w:t xml:space="preserve"> particular location</w:t>
      </w:r>
      <w:r w:rsidR="00CA2C2A">
        <w:rPr>
          <w:rFonts w:ascii="Times New Roman" w:hAnsi="Times New Roman" w:cs="Times New Roman"/>
          <w:sz w:val="24"/>
          <w:szCs w:val="24"/>
        </w:rPr>
        <w:t xml:space="preserve"> (fuels treatments)</w:t>
      </w:r>
      <w:r w:rsidR="00C71D67">
        <w:rPr>
          <w:rFonts w:ascii="Times New Roman" w:hAnsi="Times New Roman" w:cs="Times New Roman"/>
          <w:sz w:val="24"/>
          <w:szCs w:val="24"/>
        </w:rPr>
        <w:t>, and is not as good for comparing relative benefits of treating different stands</w:t>
      </w:r>
      <w:r w:rsidR="00CA2C2A">
        <w:rPr>
          <w:rFonts w:ascii="Times New Roman" w:hAnsi="Times New Roman" w:cs="Times New Roman"/>
          <w:sz w:val="24"/>
          <w:szCs w:val="24"/>
        </w:rPr>
        <w:t xml:space="preserve"> (restoration treatments)</w:t>
      </w:r>
      <w:r w:rsidR="00C71D67">
        <w:rPr>
          <w:rFonts w:ascii="Times New Roman" w:hAnsi="Times New Roman" w:cs="Times New Roman"/>
          <w:sz w:val="24"/>
          <w:szCs w:val="24"/>
        </w:rPr>
        <w:t xml:space="preserve">.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xml:space="preserve">.  </w:t>
      </w:r>
      <w:r w:rsidR="00CA2C2A">
        <w:rPr>
          <w:rFonts w:ascii="Times New Roman" w:hAnsi="Times New Roman" w:cs="Times New Roman"/>
          <w:sz w:val="24"/>
          <w:szCs w:val="24"/>
        </w:rPr>
        <w:t>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w:t>
      </w:r>
      <w:r w:rsidR="00CA2C2A">
        <w:rPr>
          <w:rFonts w:ascii="Times New Roman" w:hAnsi="Times New Roman" w:cs="Times New Roman"/>
          <w:sz w:val="24"/>
          <w:szCs w:val="24"/>
        </w:rPr>
        <w:t>T</w:t>
      </w:r>
      <w:r w:rsidR="001732AF">
        <w:rPr>
          <w:rFonts w:ascii="Times New Roman" w:hAnsi="Times New Roman" w:cs="Times New Roman"/>
          <w:sz w:val="24"/>
          <w:szCs w:val="24"/>
        </w:rPr>
        <w:t xml:space="preserve">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 xml:space="preserve">adds another aspect to the risk assessment process, </w:t>
      </w:r>
      <w:r w:rsidR="001732AF">
        <w:rPr>
          <w:rFonts w:ascii="Times New Roman" w:hAnsi="Times New Roman" w:cs="Times New Roman"/>
          <w:sz w:val="24"/>
          <w:szCs w:val="24"/>
        </w:rPr>
        <w:lastRenderedPageBreak/>
        <w:t>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w:t>
      </w:r>
      <w:r w:rsidR="00BA077F">
        <w:rPr>
          <w:rFonts w:ascii="Times New Roman" w:hAnsi="Times New Roman" w:cs="Times New Roman"/>
          <w:sz w:val="24"/>
          <w:szCs w:val="24"/>
        </w:rPr>
        <w:t>V</w:t>
      </w:r>
      <w:r w:rsidR="00983CD0">
        <w:rPr>
          <w:rFonts w:ascii="Times New Roman" w:hAnsi="Times New Roman" w:cs="Times New Roman"/>
          <w:sz w:val="24"/>
          <w:szCs w:val="24"/>
        </w:rPr>
        <w:t xml:space="preserve">ery extreme conditions are </w:t>
      </w:r>
      <w:r w:rsidR="001732AF">
        <w:rPr>
          <w:rFonts w:ascii="Times New Roman" w:hAnsi="Times New Roman" w:cs="Times New Roman"/>
          <w:sz w:val="24"/>
          <w:szCs w:val="24"/>
        </w:rPr>
        <w:t>becoming more common with climate chang</w:t>
      </w:r>
      <w:r w:rsidR="00967D91">
        <w:rPr>
          <w:rFonts w:ascii="Times New Roman" w:hAnsi="Times New Roman" w:cs="Times New Roman"/>
          <w:sz w:val="24"/>
          <w:szCs w:val="24"/>
        </w:rPr>
        <w:t>e</w:t>
      </w:r>
      <w:r w:rsidR="00983CD0">
        <w:rPr>
          <w:rFonts w:ascii="Times New Roman" w:hAnsi="Times New Roman" w:cs="Times New Roman"/>
          <w:sz w:val="24"/>
          <w:szCs w:val="24"/>
        </w:rPr>
        <w:t xml:space="preserve">, so it is probably </w:t>
      </w:r>
      <w:r w:rsidR="00B163D1">
        <w:rPr>
          <w:rFonts w:ascii="Times New Roman" w:hAnsi="Times New Roman" w:cs="Times New Roman"/>
          <w:sz w:val="24"/>
          <w:szCs w:val="24"/>
        </w:rPr>
        <w:t>infeasible</w:t>
      </w:r>
      <w:r w:rsidR="00983CD0">
        <w:rPr>
          <w:rFonts w:ascii="Times New Roman" w:hAnsi="Times New Roman" w:cs="Times New Roman"/>
          <w:sz w:val="24"/>
          <w:szCs w:val="24"/>
        </w:rPr>
        <w:t xml:space="preserve"> and/or inefficient to plan fuels treatments to control fire behavior in the most extreme possible conditions. </w:t>
      </w:r>
    </w:p>
    <w:p w14:paraId="31A23820" w14:textId="1ED1423A" w:rsidR="006902D6" w:rsidRDefault="00983CD0"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 xml:space="preserve">rotation is shorter than longevity.  The literature on traditional knowledge of fire use has many examples of pre-colonial tribes deciding cultural burning frequency based on non-fuels resources, such as </w:t>
      </w:r>
      <w:r w:rsidR="002E51DD">
        <w:rPr>
          <w:rFonts w:ascii="Times New Roman" w:hAnsi="Times New Roman" w:cs="Times New Roman"/>
          <w:sz w:val="24"/>
          <w:szCs w:val="24"/>
        </w:rPr>
        <w:t xml:space="preserve">favoring </w:t>
      </w:r>
      <w:proofErr w:type="spellStart"/>
      <w:r w:rsidR="002E51DD">
        <w:rPr>
          <w:rFonts w:ascii="Times New Roman" w:hAnsi="Times New Roman" w:cs="Times New Roman"/>
          <w:sz w:val="24"/>
          <w:szCs w:val="24"/>
        </w:rPr>
        <w:t>beargrass</w:t>
      </w:r>
      <w:proofErr w:type="spellEnd"/>
      <w:r w:rsidR="002E51DD">
        <w:rPr>
          <w:rFonts w:ascii="Times New Roman" w:hAnsi="Times New Roman" w:cs="Times New Roman"/>
          <w:sz w:val="24"/>
          <w:szCs w:val="24"/>
        </w:rPr>
        <w:t xml:space="preserve"> (</w:t>
      </w:r>
      <w:proofErr w:type="spellStart"/>
      <w:r w:rsidR="002E51DD">
        <w:rPr>
          <w:rFonts w:ascii="Times New Roman" w:hAnsi="Times New Roman" w:cs="Times New Roman"/>
          <w:i/>
          <w:iCs/>
          <w:sz w:val="24"/>
          <w:szCs w:val="24"/>
        </w:rPr>
        <w:t>Xerophyllum</w:t>
      </w:r>
      <w:proofErr w:type="spellEnd"/>
      <w:r w:rsidR="002E51DD">
        <w:rPr>
          <w:rFonts w:ascii="Times New Roman" w:hAnsi="Times New Roman" w:cs="Times New Roman"/>
          <w:i/>
          <w:iCs/>
          <w:sz w:val="24"/>
          <w:szCs w:val="24"/>
        </w:rPr>
        <w:t xml:space="preserve"> </w:t>
      </w:r>
      <w:proofErr w:type="spellStart"/>
      <w:r w:rsidR="002E51DD">
        <w:rPr>
          <w:rFonts w:ascii="Times New Roman" w:hAnsi="Times New Roman" w:cs="Times New Roman"/>
          <w:i/>
          <w:iCs/>
          <w:sz w:val="24"/>
          <w:szCs w:val="24"/>
        </w:rPr>
        <w:t>tenax</w:t>
      </w:r>
      <w:proofErr w:type="spellEnd"/>
      <w:r w:rsidR="002E51DD">
        <w:rPr>
          <w:rFonts w:ascii="Times New Roman" w:hAnsi="Times New Roman" w:cs="Times New Roman"/>
          <w:sz w:val="24"/>
          <w:szCs w:val="24"/>
        </w:rPr>
        <w:t>) growth</w:t>
      </w:r>
      <w:r w:rsidR="0045151A">
        <w:rPr>
          <w:rFonts w:ascii="Times New Roman" w:hAnsi="Times New Roman" w:cs="Times New Roman"/>
          <w:sz w:val="24"/>
          <w:szCs w:val="24"/>
        </w:rPr>
        <w:t xml:space="preserve"> or quality of hazelnut</w:t>
      </w:r>
      <w:r w:rsidR="002E51DD">
        <w:rPr>
          <w:rFonts w:ascii="Times New Roman" w:hAnsi="Times New Roman" w:cs="Times New Roman"/>
          <w:sz w:val="24"/>
          <w:szCs w:val="24"/>
        </w:rPr>
        <w:t xml:space="preserve"> (</w:t>
      </w:r>
      <w:r w:rsidR="002E51DD">
        <w:rPr>
          <w:rFonts w:ascii="Times New Roman" w:hAnsi="Times New Roman" w:cs="Times New Roman"/>
          <w:i/>
          <w:iCs/>
          <w:sz w:val="24"/>
          <w:szCs w:val="24"/>
        </w:rPr>
        <w:t xml:space="preserve">Corylus </w:t>
      </w:r>
      <w:proofErr w:type="spellStart"/>
      <w:r w:rsidR="002E51DD">
        <w:rPr>
          <w:rFonts w:ascii="Times New Roman" w:hAnsi="Times New Roman" w:cs="Times New Roman"/>
          <w:i/>
          <w:iCs/>
          <w:sz w:val="24"/>
          <w:szCs w:val="24"/>
        </w:rPr>
        <w:t>cornuta</w:t>
      </w:r>
      <w:proofErr w:type="spellEnd"/>
      <w:r w:rsidR="002E51DD">
        <w:rPr>
          <w:rFonts w:ascii="Times New Roman" w:hAnsi="Times New Roman" w:cs="Times New Roman"/>
          <w:sz w:val="24"/>
          <w:szCs w:val="24"/>
        </w:rPr>
        <w:t>)</w:t>
      </w:r>
      <w:r w:rsidR="0045151A">
        <w:rPr>
          <w:rFonts w:ascii="Times New Roman" w:hAnsi="Times New Roman" w:cs="Times New Roman"/>
          <w:sz w:val="24"/>
          <w:szCs w:val="24"/>
        </w:rPr>
        <w:t xml:space="preserve"> shoots, in ways that likely kept the wildfire hazard low</w:t>
      </w:r>
      <w:r w:rsidR="002E51DD">
        <w:rPr>
          <w:rFonts w:ascii="Times New Roman" w:hAnsi="Times New Roman" w:cs="Times New Roman"/>
          <w:sz w:val="24"/>
          <w:szCs w:val="24"/>
        </w:rPr>
        <w:t xml:space="preserve"> </w:t>
      </w:r>
      <w:r w:rsidR="002E51DD">
        <w:rPr>
          <w:rFonts w:ascii="Times New Roman" w:hAnsi="Times New Roman" w:cs="Times New Roman"/>
          <w:sz w:val="24"/>
          <w:szCs w:val="24"/>
        </w:rPr>
        <w:fldChar w:fldCharType="begin" w:fldLock="1"/>
      </w:r>
      <w:r w:rsidR="00803735">
        <w:rPr>
          <w:rFonts w:ascii="Times New Roman" w:hAnsi="Times New Roman" w:cs="Times New Roman"/>
          <w:sz w:val="24"/>
          <w:szCs w:val="24"/>
        </w:rPr>
        <w:instrText>ADDIN CSL_CITATION {"citationItems":[{"id":"ITEM-1","itemData":{"DOI":"10.1016/j.foreco.2019.117517","ISSN":"03781127","abstract":"Before widespread fire exclusion policies, American Indians used broadcast understory fires or cultural burns to enhance resources integral for their livelihood and cultural practices. To restore ecocultural resources depleted from decades of fire exclusion and to reduce wildfire risks, the Karuk and the Yurok Tribes of Northwest California are leading regional collaborative efforts to expand broadcast fires and fuel reduction treatments on public, private, and Tribal lands in their ancestral territories. Through collaboration with Karuk and Yurok Tribal members and basketweavers, we evaluated the effects of broadcast fires and three fire proxy treatments on California hazelnut shrubs (Corylus cornuta var. californica) that produce highly valued ecocultural resources for basketry materials. Across a 10 ha Douglas-fir and mixed hardwood forest (500 m a.s.l.) in the Klamath mountains, we established 27 stratified blocks (16 m2) and within each block applied three fire proxy treatments designed and used by Tribal members with an untreated control. These treatments involved manual hazelnut stem cutting, directly blistering hazelnut stems via propane torch, and igniting surface fuels piled within hazelnut shrubs to top-kill stems. Broadcast fire was applied to 12 separate blocks. After a full growing season (12–18 months post-treatment/burn), shrubs were re-measured. We then harvested these stems (n = 604; 50 shrubs) across treatments and compared results with stems gathered independently by two experienced Karuk/Yurok basketweavers (n = 396 and n = 73) from an adjacent broadcast burned site. Compared to the untreated shrubs, pile burning, propane torching, and broadcast burning increased basketry stem production by 7–10 fold (p &lt; 0.001), while the cutting treatment increased production by 4-fold (p = 0.006). Shrubs with relatively greater access to sunlight (southern aspect, ≥51% and &lt;70% canopy cover) produced fewer quality stems when compared to shrubs with an eastern aspect (p &lt; 0.01) and ≥70% canopy cover (p &lt; 0.05). Harvested stems across all treatments displayed similar stem length distributions to those gathered by one of the two basketweavers (p &gt; 0.05). Our results demonstrate that these fire-proxy methods are an effective means to increase the production and quality of basketry materials. Expanding the area and frequency of targeted understory fire-based forest treatments on private, public and Tribal lands in California and the Pacific Northwest …","author":[{"dropping-particle":"","family":"Marks-Block","given":"Tony","non-dropping-particle":"","parse-names":false,"suffix":""},{"dropping-particle":"","family":"Lake","given":"Frank K.","non-dropping-particle":"","parse-names":false,"suffix":""},{"dropping-particle":"","family":"Curran","given":"Lisa M.","non-dropping-particle":"","parse-names":false,"suffix":""}],"container-title":"Forest Ecology and Management","id":"ITEM-1","issued":{"date-parts":[["2019","10","15"]]},"page":"117517","publisher":"Elsevier B.V.","title":"Effects of understory fire management treatments on California Hazelnut, an ecocultural resource of the Karuk and Yurok Indians in the Pacific Northwest","type":"article-journal","volume":"450"},"uris":["http://www.mendeley.com/documents/?uuid=49423158-9774-325a-a4a9-d04e516d5535"]},{"id":"ITEM-2","itemData":{"DOI":"10.1111/1365-2745.13542","ISSN":"13652745","abstract":"Understanding how plant populations respond to multiple drivers is increasingly critical for biodiversity conservation under global change. Indigenous knowledge can provide guidance for sustainable management, but the outcome of its application in novel ecosystems is rarely known. Simulating the re-introduction of Indigenous stewardship in contemporary contexts with population models allows for the comparison of different management scenarios and the elucidation of the mechanisms driving population outcomes. Beargrass Xerophyllum tenax is an ecologically and culturally important understorey plant managed through fire and leaf harvest by Native Americans. We collected demographic and abiotic data on beargrass over 3 years across fire severities in nine populations and conducted an experiment to simulate Native American leaf gathering. These data were used to build integral projections models (IPMs) with soil moisture and light availability as covariates. With these IPMs, we simulated stochastic population growth rates across future fire and leaf harvest scenarios. We then decomposed our simulation results using stochastic life table response experiments (SLTREs). The ‘no fire’ and ‘business as usual’ (180-year fire return interval, 58% probability of high-severity fire) scenarios resulted in lower population growth rates than ‘Indigenous fire stewardship’ (10-year fire return interval, 10% chance of high-severity fire). SLTREs revealed that Indigenous stewardship led to higher beargrass population growth rates due to greater fire frequency, higher adult survival and increased vegetative reproduction. Fire also interacted with harvest in the simulations; leaf harvest increased population growth rate only in combination with Indigenous fire stewardship. Synthesis. Stochastic and retrospective population dynamics tools combined with an understanding of Indigenous management practices allow for the comparison of future socio-ecological scenarios as well as mechanistic understanding of differences between scenarios. Simulated Indigenous stewardship supported the long-term persistence of X. tenax populations while business as usual and no fire did not. The benefits of Indigenous stewardship to population dynamics, and the complexity of interactive effects of multiple drivers, provide further impetus for collaboration across Indigenous and western knowledge systems. Xerophyllum tenax is presented as a model system to explore the influence of Indigenous stewards…","author":[{"dropping-particle":"","family":"Hart-Fredeluces","given":"G. M.","non-dropping-particle":"","parse-names":false,"suffix":""},{"dropping-particle":"","family":"Ticktin","given":"Tamara","non-dropping-particle":"","parse-names":false,"suffix":""},{"dropping-particle":"","family":"Lake","given":"Frank K.","non-dropping-particle":"","parse-names":false,"suffix":""}],"container-title":"Journal of Ecology","id":"ITEM-2","issue":"3","issued":{"date-parts":[["2021","3","1"]]},"page":"1133-1147","publisher":"Blackwell Publishing Ltd","title":"Simulated Indigenous fire stewardship increases the population growth rate of an understorey herb","type":"article-journal","volume":"109"},"uris":["http://www.mendeley.com/documents/?uuid=1c810dd8-7028-319c-a0f1-d7dedd211516"]},{"id":"ITEM-3","itemData":{"DOI":"10.1093/jof/99.11.36","ISSN":"00221201","abstract":"This article highlights the findings of the literature on aboriginal fire from the human-and the land-centered disciplines, and suggests that the traditional knowledge of indigenous peoples be incorporated into plans for reintroducing fire to the nation's forests. Traditional knowledge represents the outcome of long experimentation with application of fire by indigenous people, which can inform contemporary policy discussions.","author":[{"dropping-particle":"","family":"Kimmerer","given":"R. W.","non-dropping-particle":"","parse-names":false,"suffix":""},{"dropping-particle":"","family":"Lake","given":"F. K.","non-dropping-particle":"","parse-names":false,"suffix":""}],"container-title":"Journal of Forestry","id":"ITEM-3","issue":"11","issued":{"date-parts":[["2001","11","1"]]},"page":"36-41","publisher":"Oxford Academic","title":"Maintaining the Mosaic: The role of indigenous burning in land management","type":"article-journal","volume":"99"},"uris":["http://www.mendeley.com/documents/?uuid=447f3afe-6106-3445-b8f8-2420fcc38ee6"]}],"mendeley":{"formattedCitation":"(Kimmerer and Lake 2001, Marks-Block et al. 2019, Hart-Fredeluces et al. 2021)","plainTextFormattedCitation":"(Kimmerer and Lake 2001, Marks-Block et al. 2019, Hart-Fredeluces et al. 2021)","previouslyFormattedCitation":"(Kimmerer and Lake 2001, Marks-Block et al. 2019, Hart-Fredeluces et al. 2021)"},"properties":{"noteIndex":0},"schema":"https://github.com/citation-style-language/schema/raw/master/csl-citation.json"}</w:instrText>
      </w:r>
      <w:r w:rsidR="002E51DD">
        <w:rPr>
          <w:rFonts w:ascii="Times New Roman" w:hAnsi="Times New Roman" w:cs="Times New Roman"/>
          <w:sz w:val="24"/>
          <w:szCs w:val="24"/>
        </w:rPr>
        <w:fldChar w:fldCharType="separate"/>
      </w:r>
      <w:r w:rsidR="002E51DD" w:rsidRPr="002E51DD">
        <w:rPr>
          <w:rFonts w:ascii="Times New Roman" w:hAnsi="Times New Roman" w:cs="Times New Roman"/>
          <w:noProof/>
          <w:sz w:val="24"/>
          <w:szCs w:val="24"/>
        </w:rPr>
        <w:t>(Kimmerer and Lake 2001, Marks-Block et al. 2019, Hart-Fredeluces et al. 2021)</w:t>
      </w:r>
      <w:r w:rsidR="002E51DD">
        <w:rPr>
          <w:rFonts w:ascii="Times New Roman" w:hAnsi="Times New Roman" w:cs="Times New Roman"/>
          <w:sz w:val="24"/>
          <w:szCs w:val="24"/>
        </w:rPr>
        <w:fldChar w:fldCharType="end"/>
      </w:r>
      <w:r w:rsidR="0045151A">
        <w:rPr>
          <w:rFonts w:ascii="Times New Roman" w:hAnsi="Times New Roman" w:cs="Times New Roman"/>
          <w:sz w:val="24"/>
          <w:szCs w:val="24"/>
        </w:rPr>
        <w:t xml:space="preserve">.  Examples from </w:t>
      </w:r>
      <w:r w:rsidR="00CA2C2A">
        <w:rPr>
          <w:rFonts w:ascii="Times New Roman" w:hAnsi="Times New Roman" w:cs="Times New Roman"/>
          <w:sz w:val="24"/>
          <w:szCs w:val="24"/>
        </w:rPr>
        <w:t xml:space="preserve">scientific </w:t>
      </w:r>
      <w:r w:rsidR="005412BF">
        <w:rPr>
          <w:rFonts w:ascii="Times New Roman" w:hAnsi="Times New Roman" w:cs="Times New Roman"/>
          <w:sz w:val="24"/>
          <w:szCs w:val="24"/>
        </w:rPr>
        <w:t>paradigms</w:t>
      </w:r>
      <w:r w:rsidR="0045151A">
        <w:rPr>
          <w:rFonts w:ascii="Times New Roman" w:hAnsi="Times New Roman" w:cs="Times New Roman"/>
          <w:sz w:val="24"/>
          <w:szCs w:val="24"/>
        </w:rPr>
        <w:t xml:space="preserve"> include endangered species management, like red-cockaded woodpecker habitat in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w:t>
      </w:r>
      <w:r w:rsidR="002150F1">
        <w:rPr>
          <w:rFonts w:ascii="Times New Roman" w:hAnsi="Times New Roman" w:cs="Times New Roman"/>
          <w:sz w:val="24"/>
          <w:szCs w:val="24"/>
        </w:rPr>
        <w:t xml:space="preserve"> </w:t>
      </w:r>
      <w:r w:rsidR="002150F1">
        <w:rPr>
          <w:rFonts w:ascii="Times New Roman" w:hAnsi="Times New Roman" w:cs="Times New Roman"/>
          <w:sz w:val="24"/>
          <w:szCs w:val="24"/>
        </w:rPr>
        <w:fldChar w:fldCharType="begin" w:fldLock="1"/>
      </w:r>
      <w:r w:rsidR="002150F1">
        <w:rPr>
          <w:rFonts w:ascii="Times New Roman" w:hAnsi="Times New Roman" w:cs="Times New Roman"/>
          <w:sz w:val="24"/>
          <w:szCs w:val="24"/>
        </w:rPr>
        <w:instrText>ADDIN CSL_CITATION {"citationItems":[{"id":"ITEM-1","itemData":{"DOI":"10.1002/fee.2076","ISSN":"1540-9295","abstract":"The US Endangered Species Act has enabled species conservation but has differentially impacted fire management and rare bird conservation in the southern and western US. In the South, prescribed fire and restoration-based forest thinning are commonly used to conserve the endangered red-cockaded woodpecker (Picoides borealis; RCW), whereas in the West, land managers continue to suppress fire across the diverse habitats of the northern, Californian, and Mexican spotted owls (Strix occidentalis subspecies; SO). Although the habitat needs of the RCW and SO are not identical, substantial portions of both species’ ranges have historically been exposed to relatively frequent, low- to moderate-intensity fires. Active management with fire and thinning has benefited the RCW but proves challenging in the western US. We suggest the western US could benefit from the adoption of a similar innovative approach through policy, public–private partnerships, and complementarity of endangered species management with multiple objectives. These changes would likely balance long-term goals of SO conservation and enhance forest resilience.","author":[{"dropping-particle":"","family":"Stephens","given":"Scott L","non-dropping-particle":"","parse-names":false,"suffix":""},{"dropping-particle":"","family":"Kobziar","given":"Leda N","non-dropping-particle":"","parse-names":false,"suffix":""},{"dropping-particle":"","family":"Collins","given":"Brandon M","non-dropping-particle":"","parse-names":false,"suffix":""},{"dropping-particle":"","family":"Davis","given":"Raymond","non-dropping-particle":"","parse-names":false,"suffix":""},{"dropping-particle":"","family":"Fulé","given":"Peter Z","non-dropping-particle":"","parse-names":false,"suffix":""},{"dropping-particle":"","family":"Gaines","given":"William","non-dropping-particle":"","parse-names":false,"suffix":""},{"dropping-particle":"","family":"Ganey","given":"Joseph","non-dropping-particle":"","parse-names":false,"suffix":""},{"dropping-particle":"","family":"Guldin","given":"James M","non-dropping-particle":"","parse-names":false,"suffix":""},{"dropping-particle":"","family":"Hessburg","given":"Paul F","non-dropping-particle":"","parse-names":false,"suffix":""},{"dropping-particle":"","family":"Hiers","given":"Kevin","non-dropping-particle":"","parse-names":false,"suffix":""},{"dropping-particle":"","family":"Hoagland","given":"Serra","non-dropping-particle":"","parse-names":false,"suffix":""},{"dropping-particle":"","family":"Keane","given":"John J","non-dropping-particle":"","parse-names":false,"suffix":""},{"dropping-particle":"","family":"Masters","given":"Ronald E","non-dropping-particle":"","parse-names":false,"suffix":""},{"dropping-particle":"","family":"McKellar","given":"Ann E","non-dropping-particle":"","parse-names":false,"suffix":""},{"dropping-particle":"","family":"Montague","given":"Warren","non-dropping-particle":"","parse-names":false,"suffix":""},{"dropping-particle":"","family":"North","given":"Malcolm","non-dropping-particle":"","parse-names":false,"suffix":""},{"dropping-particle":"","family":"Spies","given":"Thomas A","non-dropping-particle":"","parse-names":false,"suffix":""}],"container-title":"Frontiers in Ecology and the Environment","id":"ITEM-1","issue":"7","issued":{"date-parts":[["2019","9","2"]]},"page":"391-399","publisher":"Wiley Blackwell","title":"Is fire “for the birds”? How two rare species influence fire management across the &lt;scp&gt;US&lt;/scp&gt;","type":"article-journal","volume":"17"},"uris":["http://www.mendeley.com/documents/?uuid=b9ae2c26-3c34-3393-a8c3-a8125fb15d8e"]}],"mendeley":{"formattedCitation":"(Stephens et al. 2019)","plainTextFormattedCitation":"(Stephens et al. 2019)","previouslyFormattedCitation":"(Stephens et al. 2019)"},"properties":{"noteIndex":0},"schema":"https://github.com/citation-style-language/schema/raw/master/csl-citation.json"}</w:instrText>
      </w:r>
      <w:r w:rsidR="002150F1">
        <w:rPr>
          <w:rFonts w:ascii="Times New Roman" w:hAnsi="Times New Roman" w:cs="Times New Roman"/>
          <w:sz w:val="24"/>
          <w:szCs w:val="24"/>
        </w:rPr>
        <w:fldChar w:fldCharType="separate"/>
      </w:r>
      <w:r w:rsidR="002150F1" w:rsidRPr="002150F1">
        <w:rPr>
          <w:rFonts w:ascii="Times New Roman" w:hAnsi="Times New Roman" w:cs="Times New Roman"/>
          <w:noProof/>
          <w:sz w:val="24"/>
          <w:szCs w:val="24"/>
        </w:rPr>
        <w:t>(Stephens et al. 2019)</w:t>
      </w:r>
      <w:r w:rsidR="002150F1">
        <w:rPr>
          <w:rFonts w:ascii="Times New Roman" w:hAnsi="Times New Roman" w:cs="Times New Roman"/>
          <w:sz w:val="24"/>
          <w:szCs w:val="24"/>
        </w:rPr>
        <w:fldChar w:fldCharType="end"/>
      </w:r>
      <w:r w:rsidR="0045151A">
        <w:rPr>
          <w:rFonts w:ascii="Times New Roman" w:hAnsi="Times New Roman" w:cs="Times New Roman"/>
          <w:sz w:val="24"/>
          <w:szCs w:val="24"/>
        </w:rPr>
        <w:t xml:space="preserve">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stands of the upper Midwest</w:t>
      </w:r>
      <w:r w:rsidR="002150F1">
        <w:rPr>
          <w:rFonts w:ascii="Times New Roman" w:hAnsi="Times New Roman" w:cs="Times New Roman"/>
          <w:sz w:val="24"/>
          <w:szCs w:val="24"/>
        </w:rPr>
        <w:t xml:space="preserve"> </w:t>
      </w:r>
      <w:r w:rsidR="002150F1">
        <w:rPr>
          <w:rFonts w:ascii="Times New Roman" w:hAnsi="Times New Roman" w:cs="Times New Roman"/>
          <w:sz w:val="24"/>
          <w:szCs w:val="24"/>
        </w:rPr>
        <w:fldChar w:fldCharType="begin" w:fldLock="1"/>
      </w:r>
      <w:r w:rsidR="002E51DD">
        <w:rPr>
          <w:rFonts w:ascii="Times New Roman" w:hAnsi="Times New Roman" w:cs="Times New Roman"/>
          <w:sz w:val="24"/>
          <w:szCs w:val="24"/>
        </w:rPr>
        <w:instrText>ADDIN CSL_CITATION {"citationItems":[{"id":"ITEM-1","itemData":{"DOI":"10.1017/S0959270900001271","ISSN":"09592709","abstract":"Kirtland's Warbler Dendroica kirtlandii breeds in young jack pine Pinus banksiana forests on sandy soils in Michigan's lower peninsula, where there were 502 censused singing males in 1951 and 167 in 1974 and 1987. An ongoing control programme for the Brown-headed Cowbird Molothrus ater, a nest parasite, resulted in immediate and continued improvement in warbler reproductive success which was not, however, matched by an increase in warbler numbers until the 1990s. From three 1,000 ha reserves in the 1960s, currently over 54,000 ha are managed for the warbler. Despite the establishment of managed plantations, over 70% of warblers censused in the past 15 years have occupied habitat created by wildfires. Optimal habitat consists of more than 5,000 trees per hectare in a mosaic of dense patches interspersed with small openings. Nearly 70% of adult and 30% of juvenile warblers departing for the Bahamian wintering grounds return each spring, and the Michigan singing male population increased from 212 (1989) to 397 (1992) as abundant habitat, resulting from a 1980 wildfire, became available at Mack Lake. This suggests that lack of optimal habitat in Michigan has been the species's major problem.","author":[{"dropping-particle":"","family":"Kepler","given":"Cameron B.","non-dropping-particle":"","parse-names":false,"suffix":""},{"dropping-particle":"","family":"Irvine","given":"G. William","non-dropping-particle":"","parse-names":false,"suffix":""},{"dropping-particle":"","family":"DeCapita","given":"Michael E.","non-dropping-particle":"","parse-names":false,"suffix":""},{"dropping-particle":"","family":"Weinrich","given":"Jerry","non-dropping-particle":"","parse-names":false,"suffix":""}],"container-title":"Bird Conservation International","id":"ITEM-1","issue":"1","issued":{"date-parts":[["1996"]]},"page":"11-22","publisher":"Cambridge University Press","title":"The conservation management of Kirtland's Warbler Dendroica kirtlandii","type":"article-journal","volume":"6"},"uris":["http://www.mendeley.com/documents/?uuid=904ecbb3-b03d-3730-a289-e6b2a60844a3"]}],"mendeley":{"formattedCitation":"(Kepler et al. 1996)","plainTextFormattedCitation":"(Kepler et al. 1996)","previouslyFormattedCitation":"(Kepler et al. 1996)"},"properties":{"noteIndex":0},"schema":"https://github.com/citation-style-language/schema/raw/master/csl-citation.json"}</w:instrText>
      </w:r>
      <w:r w:rsidR="002150F1">
        <w:rPr>
          <w:rFonts w:ascii="Times New Roman" w:hAnsi="Times New Roman" w:cs="Times New Roman"/>
          <w:sz w:val="24"/>
          <w:szCs w:val="24"/>
        </w:rPr>
        <w:fldChar w:fldCharType="separate"/>
      </w:r>
      <w:r w:rsidR="002150F1" w:rsidRPr="002150F1">
        <w:rPr>
          <w:rFonts w:ascii="Times New Roman" w:hAnsi="Times New Roman" w:cs="Times New Roman"/>
          <w:noProof/>
          <w:sz w:val="24"/>
          <w:szCs w:val="24"/>
        </w:rPr>
        <w:t>(Kepler et al. 1996)</w:t>
      </w:r>
      <w:r w:rsidR="002150F1">
        <w:rPr>
          <w:rFonts w:ascii="Times New Roman" w:hAnsi="Times New Roman" w:cs="Times New Roman"/>
          <w:sz w:val="24"/>
          <w:szCs w:val="24"/>
        </w:rPr>
        <w:fldChar w:fldCharType="end"/>
      </w:r>
      <w:r w:rsidR="00BA077F">
        <w:rPr>
          <w:rFonts w:ascii="Times New Roman" w:hAnsi="Times New Roman" w:cs="Times New Roman"/>
          <w:sz w:val="24"/>
          <w:szCs w:val="24"/>
        </w:rPr>
        <w:t xml:space="preserve">; in both cases </w:t>
      </w:r>
      <w:r w:rsidR="002E51DD">
        <w:rPr>
          <w:rFonts w:ascii="Times New Roman" w:hAnsi="Times New Roman" w:cs="Times New Roman"/>
          <w:sz w:val="24"/>
          <w:szCs w:val="24"/>
        </w:rPr>
        <w:t xml:space="preserve">thinning and </w:t>
      </w:r>
      <w:r w:rsidR="00BA077F">
        <w:rPr>
          <w:rFonts w:ascii="Times New Roman" w:hAnsi="Times New Roman" w:cs="Times New Roman"/>
          <w:sz w:val="24"/>
          <w:szCs w:val="24"/>
        </w:rPr>
        <w:t>prescribed burn rotation</w:t>
      </w:r>
      <w:r w:rsidR="002E51DD">
        <w:rPr>
          <w:rFonts w:ascii="Times New Roman" w:hAnsi="Times New Roman" w:cs="Times New Roman"/>
          <w:sz w:val="24"/>
          <w:szCs w:val="24"/>
        </w:rPr>
        <w:t>s</w:t>
      </w:r>
      <w:r w:rsidR="00BA077F">
        <w:rPr>
          <w:rFonts w:ascii="Times New Roman" w:hAnsi="Times New Roman" w:cs="Times New Roman"/>
          <w:sz w:val="24"/>
          <w:szCs w:val="24"/>
        </w:rPr>
        <w:t xml:space="preserve"> </w:t>
      </w:r>
      <w:r w:rsidR="002E51DD">
        <w:rPr>
          <w:rFonts w:ascii="Times New Roman" w:hAnsi="Times New Roman" w:cs="Times New Roman"/>
          <w:sz w:val="24"/>
          <w:szCs w:val="24"/>
        </w:rPr>
        <w:t>are</w:t>
      </w:r>
      <w:r w:rsidR="00BA077F">
        <w:rPr>
          <w:rFonts w:ascii="Times New Roman" w:hAnsi="Times New Roman" w:cs="Times New Roman"/>
          <w:sz w:val="24"/>
          <w:szCs w:val="24"/>
        </w:rPr>
        <w:t xml:space="preserve"> largely dictated by species habitat preferences, and </w:t>
      </w:r>
      <w:r w:rsidR="00803735">
        <w:rPr>
          <w:rFonts w:ascii="Times New Roman" w:hAnsi="Times New Roman" w:cs="Times New Roman"/>
          <w:sz w:val="24"/>
          <w:szCs w:val="24"/>
        </w:rPr>
        <w:t>are frequent enough to keep</w:t>
      </w:r>
      <w:r w:rsidR="00BA077F">
        <w:rPr>
          <w:rFonts w:ascii="Times New Roman" w:hAnsi="Times New Roman" w:cs="Times New Roman"/>
          <w:sz w:val="24"/>
          <w:szCs w:val="24"/>
        </w:rPr>
        <w:t xml:space="preserve"> fuel loads at low levels</w:t>
      </w:r>
      <w:r w:rsidR="0045151A">
        <w:rPr>
          <w:rFonts w:ascii="Times New Roman" w:hAnsi="Times New Roman" w:cs="Times New Roman"/>
          <w:sz w:val="24"/>
          <w:szCs w:val="24"/>
        </w:rPr>
        <w:t>.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management because </w:t>
      </w:r>
      <w:r w:rsidR="00803735">
        <w:rPr>
          <w:rFonts w:ascii="Times New Roman" w:hAnsi="Times New Roman" w:cs="Times New Roman"/>
          <w:sz w:val="24"/>
          <w:szCs w:val="24"/>
        </w:rPr>
        <w:t xml:space="preserve">of resource limitation in combination with </w:t>
      </w:r>
      <w:r w:rsidR="0087151C">
        <w:rPr>
          <w:rFonts w:ascii="Times New Roman" w:hAnsi="Times New Roman" w:cs="Times New Roman"/>
          <w:sz w:val="24"/>
          <w:szCs w:val="24"/>
        </w:rPr>
        <w:t>the legacy of fire suppr</w:t>
      </w:r>
      <w:r w:rsidR="00803735">
        <w:rPr>
          <w:rFonts w:ascii="Times New Roman" w:hAnsi="Times New Roman" w:cs="Times New Roman"/>
          <w:sz w:val="24"/>
          <w:szCs w:val="24"/>
        </w:rPr>
        <w:t>ession</w:t>
      </w:r>
      <w:r w:rsidR="0087151C">
        <w:rPr>
          <w:rFonts w:ascii="Times New Roman" w:hAnsi="Times New Roman" w:cs="Times New Roman"/>
          <w:sz w:val="24"/>
          <w:szCs w:val="24"/>
        </w:rPr>
        <w:t xml:space="preserve">.  However, we want to emphasize that fuels management is not the only consideration in planning thinning and/or prescribed burning rotations, and that in some cases other ecosystem management goals can be fundamentally compatible with fuel management. </w:t>
      </w:r>
    </w:p>
    <w:p w14:paraId="1DDD15F9" w14:textId="5CE67AB8" w:rsidR="006902D6" w:rsidRDefault="006902D6"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3E599108" w14:textId="10FEC1E8" w:rsidR="00BA077F" w:rsidRDefault="006902D6"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fuels metrics</w:t>
      </w:r>
      <w:r w:rsidR="00803735">
        <w:rPr>
          <w:rFonts w:ascii="Times New Roman" w:hAnsi="Times New Roman" w:cs="Times New Roman"/>
          <w:sz w:val="24"/>
          <w:szCs w:val="24"/>
        </w:rPr>
        <w:t xml:space="preserve"> and treatment combinations</w:t>
      </w:r>
      <w:r>
        <w:rPr>
          <w:rFonts w:ascii="Times New Roman" w:hAnsi="Times New Roman" w:cs="Times New Roman"/>
          <w:sz w:val="24"/>
          <w:szCs w:val="24"/>
        </w:rPr>
        <w:t>, but this does not necessarily mean t</w:t>
      </w:r>
      <w:r w:rsidR="005412BF">
        <w:rPr>
          <w:rFonts w:ascii="Times New Roman" w:hAnsi="Times New Roman" w:cs="Times New Roman"/>
          <w:sz w:val="24"/>
          <w:szCs w:val="24"/>
        </w:rPr>
        <w:t>reatment is not giving any benefits</w:t>
      </w:r>
      <w:r>
        <w:rPr>
          <w:rFonts w:ascii="Times New Roman" w:hAnsi="Times New Roman" w:cs="Times New Roman"/>
          <w:sz w:val="24"/>
          <w:szCs w:val="24"/>
        </w:rPr>
        <w:t xml:space="preserve">.  </w:t>
      </w:r>
      <w:r w:rsidR="00E51FD8">
        <w:rPr>
          <w:rFonts w:ascii="Times New Roman" w:hAnsi="Times New Roman" w:cs="Times New Roman"/>
          <w:sz w:val="24"/>
          <w:szCs w:val="24"/>
        </w:rPr>
        <w:t xml:space="preserve">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w:t>
      </w:r>
      <w:r w:rsidR="005412BF">
        <w:rPr>
          <w:rFonts w:ascii="Times New Roman" w:hAnsi="Times New Roman" w:cs="Times New Roman"/>
          <w:sz w:val="24"/>
          <w:szCs w:val="24"/>
        </w:rPr>
        <w:t>average</w:t>
      </w:r>
      <w:r w:rsidR="00E51FD8">
        <w:rPr>
          <w:rFonts w:ascii="Times New Roman" w:hAnsi="Times New Roman" w:cs="Times New Roman"/>
          <w:sz w:val="24"/>
          <w:szCs w:val="24"/>
        </w:rPr>
        <w:t xml:space="preserve"> basal area as lying somewhere between 80 and 100</w:t>
      </w:r>
      <w:r w:rsidR="00C75C2F">
        <w:rPr>
          <w:rFonts w:ascii="Times New Roman" w:hAnsi="Times New Roman" w:cs="Times New Roman"/>
          <w:sz w:val="24"/>
          <w:szCs w:val="24"/>
        </w:rPr>
        <w:t xml:space="preserve">, because </w:t>
      </w:r>
      <w:r w:rsidR="00C75C2F">
        <w:rPr>
          <w:rFonts w:ascii="Times New Roman" w:hAnsi="Times New Roman" w:cs="Times New Roman"/>
          <w:sz w:val="24"/>
          <w:szCs w:val="24"/>
        </w:rPr>
        <w:lastRenderedPageBreak/>
        <w:t>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the number of plots</w:t>
      </w:r>
      <w:r w:rsidR="005412BF">
        <w:rPr>
          <w:rFonts w:ascii="Times New Roman" w:hAnsi="Times New Roman" w:cs="Times New Roman"/>
          <w:sz w:val="24"/>
          <w:szCs w:val="24"/>
        </w:rPr>
        <w:t>, and how ‘confident’ the manager wants to be in having the right answer</w:t>
      </w:r>
      <w:r w:rsidR="00192D72">
        <w:rPr>
          <w:rFonts w:ascii="Times New Roman" w:hAnsi="Times New Roman" w:cs="Times New Roman"/>
          <w:sz w:val="24"/>
          <w:szCs w:val="24"/>
        </w:rPr>
        <w:t xml:space="preserve"> </w:t>
      </w:r>
      <w:r w:rsidR="00192D72">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1002/jor.1100080221","author":[{"dropping-particle":"","family":"Lieber","given":"Richard L.","non-dropping-particle":"","parse-names":false,"suffix":""}],"container-title":"Journal of Orthopaedic Research","id":"ITEM-1","issue":"2","issued":{"date-parts":[["1990","3","1"]]},"page":"304-309","publisher":"John Wiley &amp; Sons, Ltd","title":"Statistical significance and statistical power in hypothesis testing","type":"article-journal","volume":"8"},"uris":["http://www.mendeley.com/documents/?uuid=b32a852b-3c20-3bcb-8470-5339dcaa9a23"]}],"mendeley":{"formattedCitation":"(Lieber 1990)","plainTextFormattedCitation":"(Lieber 1990)","previouslyFormattedCitation":"(Lieber 1990)"},"properties":{"noteIndex":0},"schema":"https://github.com/citation-style-language/schema/raw/master/csl-citation.json"}</w:instrText>
      </w:r>
      <w:r w:rsidR="00192D72">
        <w:rPr>
          <w:rFonts w:ascii="Times New Roman" w:hAnsi="Times New Roman" w:cs="Times New Roman"/>
          <w:sz w:val="24"/>
          <w:szCs w:val="24"/>
        </w:rPr>
        <w:fldChar w:fldCharType="separate"/>
      </w:r>
      <w:r w:rsidR="00192D72" w:rsidRPr="00192D72">
        <w:rPr>
          <w:rFonts w:ascii="Times New Roman" w:hAnsi="Times New Roman" w:cs="Times New Roman"/>
          <w:noProof/>
          <w:sz w:val="24"/>
          <w:szCs w:val="24"/>
        </w:rPr>
        <w:t>(Lieber 1990)</w:t>
      </w:r>
      <w:r w:rsidR="00192D72">
        <w:rPr>
          <w:rFonts w:ascii="Times New Roman" w:hAnsi="Times New Roman" w:cs="Times New Roman"/>
          <w:sz w:val="24"/>
          <w:szCs w:val="24"/>
        </w:rPr>
        <w:fldChar w:fldCharType="end"/>
      </w:r>
      <w:r w:rsidR="00E51FD8">
        <w:rPr>
          <w:rFonts w:ascii="Times New Roman" w:hAnsi="Times New Roman" w:cs="Times New Roman"/>
          <w:sz w:val="24"/>
          <w:szCs w:val="24"/>
        </w:rPr>
        <w:t xml:space="preserve">.  </w:t>
      </w:r>
    </w:p>
    <w:p w14:paraId="33CE8D58" w14:textId="094F6494" w:rsidR="007E469D" w:rsidRDefault="00E51FD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is is important to keep in mind for fuels surveys because many fuels </w:t>
      </w:r>
      <w:r w:rsidR="005123E5">
        <w:rPr>
          <w:rFonts w:ascii="Times New Roman" w:hAnsi="Times New Roman" w:cs="Times New Roman"/>
          <w:sz w:val="24"/>
          <w:szCs w:val="24"/>
        </w:rPr>
        <w:t xml:space="preserve">components are highly </w:t>
      </w:r>
      <w:r>
        <w:rPr>
          <w:rFonts w:ascii="Times New Roman" w:hAnsi="Times New Roman" w:cs="Times New Roman"/>
          <w:sz w:val="24"/>
          <w:szCs w:val="24"/>
        </w:rPr>
        <w:t>variability</w:t>
      </w:r>
      <w:r w:rsidR="005123E5">
        <w:rPr>
          <w:rFonts w:ascii="Times New Roman" w:hAnsi="Times New Roman" w:cs="Times New Roman"/>
          <w:sz w:val="24"/>
          <w:szCs w:val="24"/>
        </w:rPr>
        <w:t xml:space="preserve"> in space </w:t>
      </w:r>
      <w:r w:rsidR="005123E5">
        <w:rPr>
          <w:rFonts w:ascii="Times New Roman" w:hAnsi="Times New Roman" w:cs="Times New Roman"/>
          <w:sz w:val="24"/>
          <w:szCs w:val="24"/>
        </w:rPr>
        <w:fldChar w:fldCharType="begin" w:fldLock="1"/>
      </w:r>
      <w:r w:rsidR="001E054D">
        <w:rPr>
          <w:rFonts w:ascii="Times New Roman" w:hAnsi="Times New Roman" w:cs="Times New Roman"/>
          <w:sz w:val="24"/>
          <w:szCs w:val="24"/>
        </w:rPr>
        <w:instrText>ADDIN CSL_CITATION {"citationItems":[{"id":"ITEM-1","itemData":{"DOI":"10.1071/WF13066","ISSN":"1049-8001","abstract":"&lt;p&gt;Although knowledge of surface fuel loads is critical for evaluating potential fire behaviour and effects, their inherent variability makes these difficult to quantify. Several studies relate fuel loads to vegetation type, topography and spectral imaging, but little work has been done examining relationships between forest overstorey variables and surface fuel characteristics on a small scale (&amp;lt;0.05 ha). Within-stand differences in structure and composition would be expected to influence fuel bed characteristics, and thus affect fire behaviour and effects. We used intensive tree and fuel measurements in a fire-excluded Sierra Nevada mixed conifer forest to assess relationships and build predictive models for loads of duff, litter and four size classes of downed woody fuels to overstorey structure and composition. Overstorey variables explained a significant but somewhat small percentage of variation in fuel load, with marginal R2 values for predictive models ranging from 0.16 to 0.29. Canopy cover was a relatively important predictor for all fuel components, although relationships varied with tree species. White fir abundance had a positive relationship with total fine woody fuel load. Greater pine abundance was associated with lower load of fine woody fuels and greater load of litter. Duff load was positively associated with total basal area and negatively associated with oak abundance. Knowledge of relationships contributing to within-stand variation in fuel loads can increase our understanding of fuel accumulation and improve our ability to anticipate fine-scale variability in fire behaviour and effects in heterogeneous mixed species stands.&lt;/p&gt;","author":[{"dropping-particle":"","family":"Lydersen","given":"Jamie M.","non-dropping-particle":"","parse-names":false,"suffix":""},{"dropping-particle":"","family":"Collins","given":"Brandon M.","non-dropping-particle":"","parse-names":false,"suffix":""},{"dropping-particle":"","family":"Knapp","given":"Eric E.","non-dropping-particle":"","parse-names":false,"suffix":""},{"dropping-particle":"","family":"Roller","given":"Gary B.","non-dropping-particle":"","parse-names":false,"suffix":""},{"dropping-particle":"","family":"Stephens","given":"Scott","non-dropping-particle":"","parse-names":false,"suffix":""}],"container-title":"International Journal of Wildland Fire","id":"ITEM-1","issue":"4","issued":{"date-parts":[["2015","6","25"]]},"note":"Basal area was more important than density\nIs generally a better predictor of biomass\n\nSig relationships between canopy and ground fuels, but only 23% of the variation could be explained with it\n\nThere could be a scale mismatch between smapling surface and canopy\n\n1 hour fuels + correlated with white fir, - with pp\n\nLit: Components of surface fuels vary at different scales, and different size classes tend to be uncorrelated\n\nIn the absence of fire, litter and duff loads reach saturation point at about 30 yers in the Sierra Nevada - until then correlated with time\n\nRelationships are likely stronger with active fire regime\n\nThey found a low correlation with litter, 0.16, but hall 2006 found 0.70 correlation of litter with canopy cover and ba\n\nMultiple linear regression SAS\n\n~\n\nfascicled pines less dense fuelbed\n\nmapped tree locations combined with intensive overstory fuel surveys\n\n24 units each with a total of 240 m of transect\n\n6 year fri pre set\n\nshrubs and herbs low abundance, not sampled here\n\nRight skewed fuel data\n\n100 and 1000 hour fuels have a particularly right skewed distribution, which indicates patchiness\n- often oberved with coarse fuels: fry and stephens, keane et al 2012\n\nimportance of ba but not density suggests that larger trees disprop contribute to surface fuel\n\nOne relatively small study site (100 ha) in central Sierra Nevada\n\nTalk about needing substantially longer transects to adequately characterize fuel","page":"484","publisher":"CSIRO","title":"Relating fuel loads to overstorey structure and composition in a fire-excluded Sierra Nevada mixed conifer forest","type":"article-journal","volume":"24"},"uris":["http://www.mendeley.com/documents/?uuid=b2dc3db6-7349-3b35-8769-c520cd770f4d"]},{"id":"ITEM-2","itemData":{"DOI":"10.1007/s10980-012-9773-9","ISSN":"09212973","abstract":"Wildland fuels are important to fire managers because they can be manipulated to achieve management goals, such as restoring ecosystems, decreasing fire intensity, minimizing plant mortality, and reducing erosion. However, it is difficult to accurately measure, describe, and map wildland fuels because of the great variability of wildland fuelbed properties over space and time. Few have quantified the scale of this variability across space to understand its effect on fire spread, burning intensity, and ecological effects. This study investigated the spatial variability of loading (biomass) across major surface and canopy fuel components in low elevation northern Rocky Mountain forest and rangeland ecosystems to determine the inherent scale of surface fuel and canopy fuel distributions. Biomass loadings (kg m -2) were measured for seven surface fuel components-four downed dead woody fuel size classes (0-6 mm, 6-25 mm, 25-75 mm, and 75 + mm), duff plus litter, shrub, and herb-using a spatially nested plot sampling design within a 1 km 2 square sampling grid installed at six sites in the northern US Rocky Mountains. Bulk density, biomass, and cover of the forest canopy were also measured for each plot in the grid. Surface fuel loadings were estimated using a combination of photoload and destructive collection methods at many distances within the grid. We quantified spatial variability of fuel component loading using spatial variograms, and found that each fuel component had its own inherent scale with fine fuels varying at scales of 1-5 m, coarse fuels at 10-150 m, and canopy fuels from 100 to 500 m. Using regression analyses, we computed a scaling factor of 4.6 m for fuel particle diameter (4.6 m increase in scale with each cm increase in particle diameter). Findings from this study can be used to design fuel sampling projects, classify fuelbeds, and map fuel characteristics, such as loading, to account for the inherent scale of fuel distributions to get more accurate fuel loading estimations. © 2012 Springer Science+Business Media B.V. (outside the USA).","author":[{"dropping-particle":"","family":"Keane","given":"Robert E.","non-dropping-particle":"","parse-names":false,"suffix":""},{"dropping-particle":"","family":"Gray","given":"Kathy","non-dropping-particle":"","parse-names":false,"suffix":""},{"dropping-particle":"","family":"Bacciu","given":"Valentina","non-dropping-particle":"","parse-names":false,"suffix":""},{"dropping-particle":"","family":"Leirfallom","given":"Signe","non-dropping-particle":"","parse-names":false,"suffix":""}],"container-title":"Landscape Ecology","id":"ITEM-2","issue":"8","issued":{"date-parts":[["2012","9","11"]]},"note":"Spatially nested plot sampling design\n\nEach fuel component had its own inherent scale\n-fine fuels vary 1-5m, course 10-150, canopy 100-500\n-scaling factor of 4.6m per cm of particle\n- strong site to site variation\n\n~\n\nThaxton and Platt 2006 - manipulation of het in grassland fuels\nRocca 2009 ditto\n\nVan Mantgem and Schwik 2009 found insignificant SA but 50m sampling grid prolly too coarse\n\n'canopy and surface fuels were sampled differently in this stuent because of meth, logsitcial and scale issues\n\n1000 100 1 m squared plot nested\n\nPhotoload method for fine woody fuels \n\nDuff and litter loading much higher than other fuel compoonents at all 6 sits\n\nJenkins et al 2008 - bark beetles and fuel\n\nPage and Jenkins 2007\n\nThe pj stand in utah showed that all particle classes varied at smae scale\n\nNeither range nor loading of fuel correlated with canopy charactersitcs\n\nIt took over a month to sample any one of these sites","page":"1213-1234","publisher":"Springer","title":"Spatial scaling of wildland fuels for six forest and rangeland ecosystems of the northern Rocky Mountains, USA","type":"article-journal","volume":"27"},"uris":["http://www.mendeley.com/documents/?uuid=2618256a-4ba1-33f5-89a8-b5fc6d2d9f47"]},{"id":"ITEM-3","itemData":{"DOI":"10.1071/wf01028","ISSN":"10498001","abstract":"Fuel maps are essential for computing spatial fire hazard and risk and simulating fire growth and intensity across a landscape. However, fuel mapping is an extremely difficult and complex process requiring expertise in remotely sensed image classification, fire behavior, fuels modeling, ecology, and geographical information systems (GIS). This paper first presents the challenges of mapping fuels: canopy concealment, fuelbed complexity, fuel type diversity, fuel variability, and fuel model generalization. Then, four approaches to mapping fuels are discussed with examples provided from the literature: (1) field reconnaissance; (2) direct mapping methods; (3) indirect mapping methods; and (4) gradient modeling. A fuel mapping method is proposed that uses current remote sensing and image processing technology. Future fuel mapping needs are also discussed which include better field data and fuel models, accurate GIS reference layers, improved satellite imagery, and comprehensive ecosystem models.","author":[{"dropping-particle":"","family":"Keane","given":"Robert E.","non-dropping-particle":"","parse-names":false,"suffix":""},{"dropping-particle":"","family":"Burgan","given":"Robert","non-dropping-particle":"","parse-names":false,"suffix":""},{"dropping-particle":"","family":"Wagtendonk","given":"Jan","non-dropping-particle":"Van","parse-names":false,"suffix":""}],"container-title":"International Journal of Wildland Fire","id":"ITEM-3","issue":"3-4","issued":{"date-parts":[["2001"]]},"page":"301-319","publisher":"CSIRO PUBLISHING","title":"Mapping wildland fuels for fire management across multiple scales: Integrating remote sensing, GIS, and biophysical modeling","type":"article-journal","volume":"10"},"uris":["http://www.mendeley.com/documents/?uuid=2a847846-fa1a-3966-b43e-ae333b120e00"]}],"mendeley":{"formattedCitation":"(Keane et al. 2001, 2012, Lydersen et al. 2015)","plainTextFormattedCitation":"(Keane et al. 2001, 2012, Lydersen et al. 2015)","previouslyFormattedCitation":"(Keane et al. 2001, 2012, Lydersen et al. 2015)"},"properties":{"noteIndex":0},"schema":"https://github.com/citation-style-language/schema/raw/master/csl-citation.json"}</w:instrText>
      </w:r>
      <w:r w:rsidR="005123E5">
        <w:rPr>
          <w:rFonts w:ascii="Times New Roman" w:hAnsi="Times New Roman" w:cs="Times New Roman"/>
          <w:sz w:val="24"/>
          <w:szCs w:val="24"/>
        </w:rPr>
        <w:fldChar w:fldCharType="separate"/>
      </w:r>
      <w:r w:rsidR="005123E5" w:rsidRPr="005123E5">
        <w:rPr>
          <w:rFonts w:ascii="Times New Roman" w:hAnsi="Times New Roman" w:cs="Times New Roman"/>
          <w:noProof/>
          <w:sz w:val="24"/>
          <w:szCs w:val="24"/>
        </w:rPr>
        <w:t>(Keane et al. 2001, 2012, Lydersen et al. 2015)</w:t>
      </w:r>
      <w:r w:rsidR="005123E5">
        <w:rPr>
          <w:rFonts w:ascii="Times New Roman" w:hAnsi="Times New Roman" w:cs="Times New Roman"/>
          <w:sz w:val="24"/>
          <w:szCs w:val="24"/>
        </w:rPr>
        <w:fldChar w:fldCharType="end"/>
      </w:r>
      <w:r w:rsidR="00234037">
        <w:rPr>
          <w:rFonts w:ascii="Times New Roman" w:hAnsi="Times New Roman" w:cs="Times New Roman"/>
          <w:sz w:val="24"/>
          <w:szCs w:val="24"/>
        </w:rPr>
        <w:t>, and fuels surveys are intensive so there often is</w:t>
      </w:r>
      <w:r w:rsidR="00B163D1">
        <w:rPr>
          <w:rFonts w:ascii="Times New Roman" w:hAnsi="Times New Roman" w:cs="Times New Roman"/>
          <w:sz w:val="24"/>
          <w:szCs w:val="24"/>
        </w:rPr>
        <w:t xml:space="preserve"> not </w:t>
      </w:r>
      <w:r w:rsidR="00234037">
        <w:rPr>
          <w:rFonts w:ascii="Times New Roman" w:hAnsi="Times New Roman" w:cs="Times New Roman"/>
          <w:sz w:val="24"/>
          <w:szCs w:val="24"/>
        </w:rPr>
        <w:t xml:space="preserve">money to sample </w:t>
      </w:r>
      <w:r w:rsidR="00CA2C2A">
        <w:rPr>
          <w:rFonts w:ascii="Times New Roman" w:hAnsi="Times New Roman" w:cs="Times New Roman"/>
          <w:sz w:val="24"/>
          <w:szCs w:val="24"/>
        </w:rPr>
        <w:t>the number of</w:t>
      </w:r>
      <w:r w:rsidR="00234037">
        <w:rPr>
          <w:rFonts w:ascii="Times New Roman" w:hAnsi="Times New Roman" w:cs="Times New Roman"/>
          <w:sz w:val="24"/>
          <w:szCs w:val="24"/>
        </w:rPr>
        <w:t xml:space="preserve"> plots</w:t>
      </w:r>
      <w:r w:rsidR="00CA2C2A">
        <w:rPr>
          <w:rFonts w:ascii="Times New Roman" w:hAnsi="Times New Roman" w:cs="Times New Roman"/>
          <w:sz w:val="24"/>
          <w:szCs w:val="24"/>
        </w:rPr>
        <w:t xml:space="preserve"> needed for tight confidence intervals</w:t>
      </w:r>
      <w:r w:rsidR="00234037">
        <w:rPr>
          <w:rFonts w:ascii="Times New Roman" w:hAnsi="Times New Roman" w:cs="Times New Roman"/>
          <w:sz w:val="24"/>
          <w:szCs w:val="24"/>
        </w:rPr>
        <w:t xml:space="preserve">.  Statistical significance is inherently conservative in that it tries to minimize the chance of </w:t>
      </w:r>
      <w:r w:rsidR="00C75C2F">
        <w:rPr>
          <w:rFonts w:ascii="Times New Roman" w:hAnsi="Times New Roman" w:cs="Times New Roman"/>
          <w:sz w:val="24"/>
          <w:szCs w:val="24"/>
        </w:rPr>
        <w:t xml:space="preserve">falsely </w:t>
      </w:r>
      <w:r w:rsidR="00234037">
        <w:rPr>
          <w:rFonts w:ascii="Times New Roman" w:hAnsi="Times New Roman" w:cs="Times New Roman"/>
          <w:sz w:val="24"/>
          <w:szCs w:val="24"/>
        </w:rPr>
        <w:t>declaring a difference between two tested entities, such as different types of fuels treatments</w:t>
      </w:r>
      <w:r w:rsidR="00CA2C2A">
        <w:rPr>
          <w:rFonts w:ascii="Times New Roman" w:hAnsi="Times New Roman" w:cs="Times New Roman"/>
          <w:sz w:val="24"/>
          <w:szCs w:val="24"/>
        </w:rPr>
        <w:t xml:space="preserve">.  </w:t>
      </w:r>
      <w:r w:rsidR="00C75C2F">
        <w:rPr>
          <w:rFonts w:ascii="Times New Roman" w:hAnsi="Times New Roman" w:cs="Times New Roman"/>
          <w:sz w:val="24"/>
          <w:szCs w:val="24"/>
        </w:rPr>
        <w:t>In a fuels treatment longevity context, the conservati</w:t>
      </w:r>
      <w:r w:rsidR="005412BF">
        <w:rPr>
          <w:rFonts w:ascii="Times New Roman" w:hAnsi="Times New Roman" w:cs="Times New Roman"/>
          <w:sz w:val="24"/>
          <w:szCs w:val="24"/>
        </w:rPr>
        <w:t>sm</w:t>
      </w:r>
      <w:r w:rsidR="00C75C2F">
        <w:rPr>
          <w:rFonts w:ascii="Times New Roman" w:hAnsi="Times New Roman" w:cs="Times New Roman"/>
          <w:sz w:val="24"/>
          <w:szCs w:val="24"/>
        </w:rPr>
        <w:t xml:space="preser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w:t>
      </w:r>
      <w:r w:rsidR="00D6691C">
        <w:rPr>
          <w:rFonts w:ascii="Times New Roman" w:hAnsi="Times New Roman" w:cs="Times New Roman"/>
          <w:sz w:val="24"/>
          <w:szCs w:val="24"/>
        </w:rPr>
        <w:t>1</w:t>
      </w:r>
      <w:r w:rsidR="008B5550">
        <w:rPr>
          <w:rFonts w:ascii="Times New Roman" w:hAnsi="Times New Roman" w:cs="Times New Roman"/>
          <w:sz w:val="24"/>
          <w:szCs w:val="24"/>
        </w:rPr>
        <w:t xml:space="preserve">. Underestimating treatment longevity could lead to inefficient use of limited resources, such as treating some stands more often than necessary while leaving other stands untreated.  </w:t>
      </w:r>
    </w:p>
    <w:p w14:paraId="581C39B6" w14:textId="48F63474" w:rsidR="002862C4" w:rsidRDefault="007E469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S</w:t>
      </w:r>
      <w:r w:rsidR="008D6390">
        <w:rPr>
          <w:rFonts w:ascii="Times New Roman" w:hAnsi="Times New Roman" w:cs="Times New Roman"/>
          <w:sz w:val="24"/>
          <w:szCs w:val="24"/>
        </w:rPr>
        <w:t xml:space="preserve">tatistical significance is an important tool that helps managers and researchers account for uncertainty in sampling, but in the context of fuels treatment longevity it needs to be used with caution and as one piece in a holistic strategy for thinking about the problem. </w:t>
      </w:r>
      <w:r w:rsidR="00BA077F">
        <w:rPr>
          <w:rFonts w:ascii="Times New Roman" w:hAnsi="Times New Roman" w:cs="Times New Roman"/>
          <w:sz w:val="24"/>
          <w:szCs w:val="24"/>
        </w:rPr>
        <w:t xml:space="preserve"> When asking whether a nonsignificant result is meaningful</w:t>
      </w:r>
      <w:r w:rsidR="002862C4">
        <w:rPr>
          <w:rFonts w:ascii="Times New Roman" w:hAnsi="Times New Roman" w:cs="Times New Roman"/>
          <w:sz w:val="24"/>
          <w:szCs w:val="24"/>
        </w:rPr>
        <w:t>, it is useful to look at the absolute difference of the estimated means between, for example, a treated and an untreated stand.  If the estimated difference</w:t>
      </w:r>
      <w:r w:rsidR="00CA2C2A">
        <w:rPr>
          <w:rFonts w:ascii="Times New Roman" w:hAnsi="Times New Roman" w:cs="Times New Roman"/>
          <w:sz w:val="24"/>
          <w:szCs w:val="24"/>
        </w:rPr>
        <w:t xml:space="preserve"> between treatment and control or pretreatment and posttreatment</w:t>
      </w:r>
      <w:r w:rsidR="002862C4">
        <w:rPr>
          <w:rFonts w:ascii="Times New Roman" w:hAnsi="Times New Roman" w:cs="Times New Roman"/>
          <w:sz w:val="24"/>
          <w:szCs w:val="24"/>
        </w:rPr>
        <w:t xml:space="preserve"> would result in meaningful differences in fire behavior or fire management, but confidence intervals overlap</w:t>
      </w:r>
      <w:r w:rsidR="00CA2C2A">
        <w:rPr>
          <w:rFonts w:ascii="Times New Roman" w:hAnsi="Times New Roman" w:cs="Times New Roman"/>
          <w:sz w:val="24"/>
          <w:szCs w:val="24"/>
        </w:rPr>
        <w:t>,</w:t>
      </w:r>
      <w:r w:rsidR="002862C4">
        <w:rPr>
          <w:rFonts w:ascii="Times New Roman" w:hAnsi="Times New Roman" w:cs="Times New Roman"/>
          <w:sz w:val="24"/>
          <w:szCs w:val="24"/>
        </w:rPr>
        <w:t xml:space="preserve"> the result should still be taken seriously by managers and policy makers.  In scientific terms, such a result would be ecologically significant, but not statistically significant.  This means a meaningful difference is likely, but without a large enough sample size to say so confidently.  Similarly, two groups can be different in a statistically significant way, but the difference can be </w:t>
      </w:r>
      <w:r>
        <w:rPr>
          <w:rFonts w:ascii="Times New Roman" w:hAnsi="Times New Roman" w:cs="Times New Roman"/>
          <w:sz w:val="24"/>
          <w:szCs w:val="24"/>
        </w:rPr>
        <w:t>s</w:t>
      </w:r>
      <w:r w:rsidR="002862C4">
        <w:rPr>
          <w:rFonts w:ascii="Times New Roman" w:hAnsi="Times New Roman" w:cs="Times New Roman"/>
          <w:sz w:val="24"/>
          <w:szCs w:val="24"/>
        </w:rPr>
        <w:t>mall in ecological significance, if the sample size is high enough and/or the variability is low</w:t>
      </w:r>
      <w:r>
        <w:rPr>
          <w:rFonts w:ascii="Times New Roman" w:hAnsi="Times New Roman" w:cs="Times New Roman"/>
          <w:sz w:val="24"/>
          <w:szCs w:val="24"/>
        </w:rPr>
        <w:t xml:space="preserve"> </w:t>
      </w:r>
      <w:r w:rsidR="002862C4">
        <w:rPr>
          <w:rFonts w:ascii="Times New Roman" w:hAnsi="Times New Roman" w:cs="Times New Roman"/>
          <w:sz w:val="24"/>
          <w:szCs w:val="24"/>
        </w:rPr>
        <w:t>enough</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1002/jor.1100080221","author":[{"dropping-particle":"","family":"Lieber","given":"Richard L.","non-dropping-particle":"","parse-names":false,"suffix":""}],"container-title":"Journal of Orthopaedic Research","id":"ITEM-1","issue":"2","issued":{"date-parts":[["1990","3","1"]]},"page":"304-309","publisher":"John Wiley &amp; Sons, Ltd","title":"Statistical significance and statistical power in hypothesis testing","type":"article-journal","volume":"8"},"uris":["http://www.mendeley.com/documents/?uuid=b32a852b-3c20-3bcb-8470-5339dcaa9a23"]},{"id":"ITEM-2","itemData":{"DOI":"10.1080/00031305.2018.1543136","ISSN":"0003-1305","abstract":"It is now widely accepted that the techniques of null hypothesis significance testing (NHST) are routinely misused and misinterpreted by researchers seeking insight from data. There is, however, no consensus on acceptable alternatives, leaving researchers with little choice but to continue using NHST, regardless of its failings. I examine the potential for the Analysis of Credibility (AnCred) to resolve this impasse. Using real-life examples, I assess the ability of AnCred to provide researchers with a simple but robust framework for assessing study findings that goes beyond the standard dichotomy of statistical significance/nonsignificance. By extracting more insight from standard summary statistics while offering more protection against inferential fallacies, AnCred may encourage researchers to move toward the post p &lt; 0.05 era.","author":[{"dropping-particle":"","family":"Matthews","given":"Robert A. J.","non-dropping-particle":"","parse-names":false,"suffix":""}],"container-title":"The American Statistician","id":"ITEM-2","issue":"sup1","issued":{"date-parts":[["2019","3","29"]]},"page":"202-212","publisher":"American Statistical Association","title":"Moving Towards the Post &lt;i&gt;p&lt;/i&gt;  &amp;lt; 0.05 Era via the Analysis of Credibility","type":"article-journal","volume":"73"},"uris":["http://www.mendeley.com/documents/?uuid=3e2a7325-7e49-38fc-8df7-158a29e773db"]}],"mendeley":{"formattedCitation":"(Lieber 1990, Matthews 2019)","plainTextFormattedCitation":"(Lieber 1990, Matthews 2019)","previouslyFormattedCitation":"(Lieber 1990, Matthews 2019)"},"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Lieber 1990, Matthews 2019)</w:t>
      </w:r>
      <w:r w:rsidR="001B3379">
        <w:rPr>
          <w:rFonts w:ascii="Times New Roman" w:hAnsi="Times New Roman" w:cs="Times New Roman"/>
          <w:sz w:val="24"/>
          <w:szCs w:val="24"/>
        </w:rPr>
        <w:fldChar w:fldCharType="end"/>
      </w:r>
      <w:r w:rsidR="002862C4">
        <w:rPr>
          <w:rFonts w:ascii="Times New Roman" w:hAnsi="Times New Roman" w:cs="Times New Roman"/>
          <w:sz w:val="24"/>
          <w:szCs w:val="24"/>
        </w:rPr>
        <w:t>.  Additionally, m</w:t>
      </w:r>
      <w:r w:rsidR="00CA2C2A">
        <w:rPr>
          <w:rFonts w:ascii="Times New Roman" w:hAnsi="Times New Roman" w:cs="Times New Roman"/>
          <w:sz w:val="24"/>
          <w:szCs w:val="24"/>
        </w:rPr>
        <w:t>any</w:t>
      </w:r>
      <w:r w:rsidR="002862C4">
        <w:rPr>
          <w:rFonts w:ascii="Times New Roman" w:hAnsi="Times New Roman" w:cs="Times New Roman"/>
          <w:sz w:val="24"/>
          <w:szCs w:val="24"/>
        </w:rPr>
        <w:t xml:space="preserve"> studies of treatment longevity use permanent plot sampling</w:t>
      </w:r>
      <w:r w:rsidR="001F4598">
        <w:rPr>
          <w:rFonts w:ascii="Times New Roman" w:hAnsi="Times New Roman" w:cs="Times New Roman"/>
          <w:sz w:val="24"/>
          <w:szCs w:val="24"/>
        </w:rPr>
        <w:t>, so any observed</w:t>
      </w:r>
      <w:r w:rsidR="002862C4">
        <w:rPr>
          <w:rFonts w:ascii="Times New Roman" w:hAnsi="Times New Roman" w:cs="Times New Roman"/>
          <w:sz w:val="24"/>
          <w:szCs w:val="24"/>
        </w:rPr>
        <w:t xml:space="preserve"> trends are based on revisiting the same plots for sampling</w:t>
      </w:r>
      <w:r w:rsidR="001F4598">
        <w:rPr>
          <w:rFonts w:ascii="Times New Roman" w:hAnsi="Times New Roman" w:cs="Times New Roman"/>
          <w:sz w:val="24"/>
          <w:szCs w:val="24"/>
        </w:rPr>
        <w:t xml:space="preserve"> in different points in time</w:t>
      </w:r>
      <w:r w:rsidR="002862C4">
        <w:rPr>
          <w:rFonts w:ascii="Times New Roman" w:hAnsi="Times New Roman" w:cs="Times New Roman"/>
          <w:sz w:val="24"/>
          <w:szCs w:val="24"/>
        </w:rPr>
        <w:t xml:space="preserve">.  In </w:t>
      </w:r>
      <w:r w:rsidR="00CA2C2A">
        <w:rPr>
          <w:rFonts w:ascii="Times New Roman" w:hAnsi="Times New Roman" w:cs="Times New Roman"/>
          <w:sz w:val="24"/>
          <w:szCs w:val="24"/>
        </w:rPr>
        <w:t>such</w:t>
      </w:r>
      <w:r w:rsidR="002862C4">
        <w:rPr>
          <w:rFonts w:ascii="Times New Roman" w:hAnsi="Times New Roman" w:cs="Times New Roman"/>
          <w:sz w:val="24"/>
          <w:szCs w:val="24"/>
        </w:rPr>
        <w:t xml:space="preserve"> sampling designs,</w:t>
      </w:r>
      <w:r w:rsidR="001F4598">
        <w:rPr>
          <w:rFonts w:ascii="Times New Roman" w:hAnsi="Times New Roman" w:cs="Times New Roman"/>
          <w:sz w:val="24"/>
          <w:szCs w:val="24"/>
        </w:rPr>
        <w:t xml:space="preserve"> relatively</w:t>
      </w:r>
      <w:r w:rsidR="002862C4">
        <w:rPr>
          <w:rFonts w:ascii="Times New Roman" w:hAnsi="Times New Roman" w:cs="Times New Roman"/>
          <w:sz w:val="24"/>
          <w:szCs w:val="24"/>
        </w:rPr>
        <w:t xml:space="preserve"> </w:t>
      </w:r>
      <w:r w:rsidR="001F4598">
        <w:rPr>
          <w:rFonts w:ascii="Times New Roman" w:hAnsi="Times New Roman" w:cs="Times New Roman"/>
          <w:sz w:val="24"/>
          <w:szCs w:val="24"/>
        </w:rPr>
        <w:t>more trust can be placed in the direction of observed trends, even if not in the mean itself</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DOI":"10.2307/3236314","ISSN":"11009233","abstract":"This paper presents a survey of vegetation studies on permanent plots, with an emphasis on the long-term character of these studies. It makes remarks on the external and internal causes of succession, pays attention to the pathways of succession, links up permanent plots studies and chronosequences, discusses internal causes and mechanisms of succession, and finally mentions the significance of long-term vegetation dynamics for nature conservation.","author":[{"dropping-particle":"","family":"Bakker","given":"J.P","non-dropping-particle":"","parse-names":false,"suffix":""},{"dropping-particle":"","family":"Olff","given":"H","non-dropping-particle":"","parse-names":false,"suffix":""},{"dropping-particle":"","family":"Willems","given":"J.H","non-dropping-particle":"","parse-names":false,"suffix":""},{"dropping-particle":"","family":"Zobel","given":"M","non-dropping-particle":"","parse-names":false,"suffix":""}],"container-title":"Journal of Vegetation Science","id":"ITEM-1","issue":"2","issued":{"date-parts":[["1996","4","1"]]},"page":"147-156","publisher":"Wiley","title":"Why do we need permanent plots in the study of long-term vegetation dynamics?","type":"article-journal","volume":"7"},"uris":["http://www.mendeley.com/documents/?uuid=8eb380ec-658c-3fa3-9ff0-84af601dc05c"]},{"id":"ITEM-2","itemData":{"DOI":"10.2307/3236319","ISSN":"11009233","abstract":"Permanent plots provide information on spatio-temporal patterns in plant communities, which could be analyzed to yield correlated changes in pairs of species and informtion on species replacemants in space. The potential use of permanent plots to study underlying processes of interspecific interactions (namely competition) is discussed. Two examples (one simulated, using a cellular automaton model, and one from a removal experiment in grasslands) are used to demonstrate that this use is not traightforward, since (1) radically different underlying mechanisms (symmetric founder control with little competitive replacement vs. asymmetric dominance control strongly structured by competition) may produce very similar spatio-temporal patterns; and (2) topology of species replacements in space may be very different from the competitive hierarchy as determined by the removal experiment. Permanent plot data can be used to study interspecific interactions in the following ways: (1) if there is additional information to decide which of the potential underlying models is acceptable, permanent plot data may enable further articulation of the model, such as estimation of the model parameters; this approach is similar to that used in many other plant ecology fields (fine scale pattern, chronosequences, plant size distribution and dynamics); (2) data from permanent plots constrain the number of feasible underlying models; (3) permanent plot data provide verification of predictions of experimental studies; in this respect, they are much superior to non-repeated studies of pattern","author":[{"dropping-particle":"","family":"Herben","given":"Tomáš","non-dropping-particle":"","parse-names":false,"suffix":""}],"container-title":"Journal of Vegetation Science","id":"ITEM-2","issue":"2","issued":{"date-parts":[["1996","4","1"]]},"page":"195-202","publisher":"Wiley","title":"Permanent plots as tools for plant community ecology","type":"article-journal","volume":"7"},"uris":["http://www.mendeley.com/documents/?uuid=fc665481-8904-384b-b44a-fbc7be893729"]}],"mendeley":{"formattedCitation":"(Bakker et al. 1996, Herben 1996)","plainTextFormattedCitation":"(Bakker et al. 1996, Herben 1996)","previouslyFormattedCitation":"(Bakker et al. 1996, Herben 1996)"},"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Bakker et al. 1996, Herben 1996)</w:t>
      </w:r>
      <w:r w:rsidR="001B3379">
        <w:rPr>
          <w:rFonts w:ascii="Times New Roman" w:hAnsi="Times New Roman" w:cs="Times New Roman"/>
          <w:sz w:val="24"/>
          <w:szCs w:val="24"/>
        </w:rPr>
        <w:fldChar w:fldCharType="end"/>
      </w:r>
      <w:r w:rsidR="001F4598">
        <w:rPr>
          <w:rFonts w:ascii="Times New Roman" w:hAnsi="Times New Roman" w:cs="Times New Roman"/>
          <w:sz w:val="24"/>
          <w:szCs w:val="24"/>
        </w:rPr>
        <w:t xml:space="preserve">.  However, </w:t>
      </w:r>
      <w:r w:rsidR="001B3379">
        <w:rPr>
          <w:rFonts w:ascii="Times New Roman" w:hAnsi="Times New Roman" w:cs="Times New Roman"/>
          <w:sz w:val="24"/>
          <w:szCs w:val="24"/>
        </w:rPr>
        <w:t xml:space="preserve">many studies based on permanent plots </w:t>
      </w:r>
      <w:r w:rsidR="001F4598">
        <w:rPr>
          <w:rFonts w:ascii="Times New Roman" w:hAnsi="Times New Roman" w:cs="Times New Roman"/>
          <w:sz w:val="24"/>
          <w:szCs w:val="24"/>
        </w:rPr>
        <w:t xml:space="preserve">still rely on significance tests </w:t>
      </w:r>
      <w:r w:rsidR="003D3523">
        <w:rPr>
          <w:rFonts w:ascii="Times New Roman" w:hAnsi="Times New Roman" w:cs="Times New Roman"/>
          <w:noProof/>
          <w:sz w:val="24"/>
          <w:szCs w:val="24"/>
        </w:rPr>
        <w:lastRenderedPageBreak/>
        <mc:AlternateContent>
          <mc:Choice Requires="wpg">
            <w:drawing>
              <wp:anchor distT="0" distB="0" distL="114300" distR="114300" simplePos="0" relativeHeight="251664384" behindDoc="1" locked="0" layoutInCell="1" allowOverlap="1" wp14:anchorId="28471471" wp14:editId="390C6449">
                <wp:simplePos x="0" y="0"/>
                <wp:positionH relativeFrom="margin">
                  <wp:align>right</wp:align>
                </wp:positionH>
                <wp:positionV relativeFrom="paragraph">
                  <wp:posOffset>288</wp:posOffset>
                </wp:positionV>
                <wp:extent cx="5943600" cy="5586095"/>
                <wp:effectExtent l="0" t="0" r="0" b="0"/>
                <wp:wrapTight wrapText="bothSides">
                  <wp:wrapPolygon edited="0">
                    <wp:start x="0" y="0"/>
                    <wp:lineTo x="0" y="21509"/>
                    <wp:lineTo x="21531" y="21509"/>
                    <wp:lineTo x="21531" y="0"/>
                    <wp:lineTo x="0" y="0"/>
                  </wp:wrapPolygon>
                </wp:wrapTight>
                <wp:docPr id="10" name="Group 10"/>
                <wp:cNvGraphicFramePr/>
                <a:graphic xmlns:a="http://schemas.openxmlformats.org/drawingml/2006/main">
                  <a:graphicData uri="http://schemas.microsoft.com/office/word/2010/wordprocessingGroup">
                    <wpg:wgp>
                      <wpg:cNvGrpSpPr/>
                      <wpg:grpSpPr>
                        <a:xfrm>
                          <a:off x="0" y="0"/>
                          <a:ext cx="5943600" cy="5586095"/>
                          <a:chOff x="0" y="0"/>
                          <a:chExt cx="5943600" cy="5586153"/>
                        </a:xfrm>
                      </wpg:grpSpPr>
                      <pic:pic xmlns:pic="http://schemas.openxmlformats.org/drawingml/2006/picture">
                        <pic:nvPicPr>
                          <pic:cNvPr id="1"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wps:wsp>
                        <wps:cNvPr id="2" name="Text Box 2"/>
                        <wps:cNvSpPr txBox="1"/>
                        <wps:spPr>
                          <a:xfrm>
                            <a:off x="0" y="3345873"/>
                            <a:ext cx="5928360" cy="2240280"/>
                          </a:xfrm>
                          <a:prstGeom prst="rect">
                            <a:avLst/>
                          </a:prstGeom>
                          <a:solidFill>
                            <a:sysClr val="window" lastClr="FFFFFF"/>
                          </a:solidFill>
                          <a:ln w="6350">
                            <a:noFill/>
                          </a:ln>
                        </wps:spPr>
                        <wps:txbx>
                          <w:txbxContent>
                            <w:p w14:paraId="402AE73F" w14:textId="77777777" w:rsidR="003D3523" w:rsidRPr="008B5550" w:rsidRDefault="003D3523" w:rsidP="003D3523">
                              <w:pPr>
                                <w:rPr>
                                  <w:rFonts w:ascii="Times New Roman" w:hAnsi="Times New Roman" w:cs="Times New Roman"/>
                                </w:rPr>
                              </w:pPr>
                              <w:r w:rsidRPr="008B5550">
                                <w:rPr>
                                  <w:rFonts w:ascii="Times New Roman" w:hAnsi="Times New Roman" w:cs="Times New Roman"/>
                                </w:rPr>
                                <w:t xml:space="preserve">Figure </w:t>
                              </w:r>
                              <w:r>
                                <w:rPr>
                                  <w:rFonts w:ascii="Times New Roman" w:hAnsi="Times New Roman" w:cs="Times New Roman"/>
                                </w:rPr>
                                <w:t>1</w:t>
                              </w:r>
                              <w:r w:rsidRPr="008B5550">
                                <w:rPr>
                                  <w:rFonts w:ascii="Times New Roman" w:hAnsi="Times New Roman" w:cs="Times New Roman"/>
                                </w:rPr>
                                <w:t xml:space="preserve">: </w:t>
                              </w:r>
                              <w:r>
                                <w:rPr>
                                  <w:rFonts w:ascii="Times New Roman" w:hAnsi="Times New Roman" w:cs="Times New Roman"/>
                                </w:rPr>
                                <w:t>A simplified, hypothetical example of how statistical significance could lead to underestimating treatment longevity.  Dots represent the true average fuel value of the stands, and the bars around them represent the confidence intervals, which account for uncertainty about the true average, 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8471471" id="Group 10" o:spid="_x0000_s1026" style="position:absolute;margin-left:416.8pt;margin-top:0;width:468pt;height:439.85pt;z-index:-251652096;mso-position-horizontal:right;mso-position-horizontal-relative:margin" coordsize="59436,5586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8L+JH7UPxisv2rz+yr8FvgjoevXlr8P4&#10;fFOpa54k8aTaTaQRy3strHbL5On3jNKTC78hRtB5yOTrYD3SivBP2gv2tPib+zd8D9J8V+N/g9o9&#10;/wCPvFHjCx8MeEfBugeLpZrTUdSu5dsMZv57GDyl8tJZGZ4Qq+Xt3chqqfAb9pX9o7Tvjlb/ALL/&#10;AO2X8OfCul+KNY8N3Wu+FvEngPU7iXR9Wht5447izC3iJOl1Cs8DkAOro7N+72hWP6/C4H0MelfP&#10;3/BM/wD5Nx8Rf9l++LH/AKsLxDXv5ljwQzqCFyw3dK8A/wCCZ/8Aybj4i/7L98WP/VheIaAPoG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D0r5+/wCCZ/8Aybj4i/7L98WP/VheIa+g&#10;T0r5+/4Jn/8AJuPiL/sv3xY/9WF4hoA+gaKKKACiiigAooooAKKKKACiiigAooooAKKKKACiiigA&#10;ooooAKKKKACiiigAooooAKKKKACmyjcu31p1FAHxV/w4y/ZQB/5KF8RP/BtY/wDyFXpf7Kn/AATc&#10;+Cv7IPxJuvid8NfFnim+vbzRZdMmg1y8tpIhE8sUpZRFbxkNuhXqSME8cgj6Kor5nC8G8L4HFRxN&#10;DCQjUi7qSWqfc+2x/iRx3mmXzwOLzGrOjNcsouV012t8gX7tFFFfTHxI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B6V8/f8Ez/+&#10;TcfEX/Zfvix/6sLxDX0CelfP3/BM/wD5Nx8Rf9l++LH/AKsLxDQB9A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Aelf&#10;P3/BM/8A5Nx8Rf8AZfvix/6sLxDX0CelfP3/AATP/wCTcfEX/Zfvix/6sLxDQB9A0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AelfP3/BM//k3HxF/2X74sf+rC8Q19AnpXz9/wTP8A+TcfEX/Zfvix/wCrC8Q0AfQN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TWkRBl2x9ap6H4m8OeJ7T+0PDXiCx1C3LMonsbpJk3A4IyhIyD19KALx6V8/f8Ez/+&#10;TcfEX/Zfvix/6sLxDX0CelfP3/BM/wD5Nx8Rf9l++LH/AKsLxDQB9A0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PSvn7/gmf8A8m4+Iv8Asv3xY/8AVheIa+gT0r5+/wCCZ/8Aybj4i/7L98WP/VheIaAP&#10;oG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436;height:33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">
                  <v:imagedata r:id="rId9" o:title=""/>
                </v:shape>
                <v:shapetype id="_x0000_t202" coordsize="21600,21600" o:spt="202" path="m,l,21600r21600,l21600,xe">
                  <v:stroke joinstyle="miter"/>
                  <v:path gradientshapeok="t" o:connecttype="rect"/>
                </v:shapetype>
                <v:shape id="Text Box 2" o:spid="_x0000_s1028" type="#_x0000_t202" style="position:absolute;top:33458;width:59283;height:224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" fillcolor="window" stroked="f" strokeweight=".5pt">
                  <v:textbox>
                    <w:txbxContent>
                      <w:p w14:paraId="402AE73F" w14:textId="77777777" w:rsidR="003D3523" w:rsidRPr="008B5550" w:rsidRDefault="003D3523" w:rsidP="003D3523">
                        <w:pPr>
                          <w:rPr>
                            <w:rFonts w:ascii="Times New Roman" w:hAnsi="Times New Roman" w:cs="Times New Roman"/>
                          </w:rPr>
                        </w:pPr>
                        <w:r w:rsidRPr="008B5550">
                          <w:rPr>
                            <w:rFonts w:ascii="Times New Roman" w:hAnsi="Times New Roman" w:cs="Times New Roman"/>
                          </w:rPr>
                          <w:t xml:space="preserve">Figure </w:t>
                        </w:r>
                        <w:r>
                          <w:rPr>
                            <w:rFonts w:ascii="Times New Roman" w:hAnsi="Times New Roman" w:cs="Times New Roman"/>
                          </w:rPr>
                          <w:t>1</w:t>
                        </w:r>
                        <w:r w:rsidRPr="008B5550">
                          <w:rPr>
                            <w:rFonts w:ascii="Times New Roman" w:hAnsi="Times New Roman" w:cs="Times New Roman"/>
                          </w:rPr>
                          <w:t xml:space="preserve">: </w:t>
                        </w:r>
                        <w:r>
                          <w:rPr>
                            <w:rFonts w:ascii="Times New Roman" w:hAnsi="Times New Roman" w:cs="Times New Roman"/>
                          </w:rPr>
                          <w:t>A simplified, hypothetical example of how statistical significance could lead to underestimating treatment longevity.  Dots represent the true average fuel value of the stands, and the bars around them represent the confidence intervals, which account for uncertainty about the true average, 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stand.</w:t>
                        </w:r>
                      </w:p>
                    </w:txbxContent>
                  </v:textbox>
                </v:shape>
                <w10:wrap type="tight" anchorx="margin"/>
              </v:group>
            </w:pict>
          </mc:Fallback>
        </mc:AlternateContent>
      </w:r>
      <w:r w:rsidR="001F4598">
        <w:rPr>
          <w:rFonts w:ascii="Times New Roman" w:hAnsi="Times New Roman" w:cs="Times New Roman"/>
          <w:sz w:val="24"/>
          <w:szCs w:val="24"/>
        </w:rPr>
        <w:t xml:space="preserve">to judge differences between pretreatment and posttreatment fuel loads. </w:t>
      </w:r>
      <w:r w:rsidR="00B8391D">
        <w:rPr>
          <w:rFonts w:ascii="Times New Roman" w:hAnsi="Times New Roman" w:cs="Times New Roman"/>
          <w:sz w:val="24"/>
          <w:szCs w:val="24"/>
        </w:rPr>
        <w:t xml:space="preserve"> Additionally, meta-analytical efforts that combine results of multiple studies, such as our graphs in part 2, can illuminate whether treatments produce similar patterns across multiple studies.  Even if many contributing studies produce a statistically insignificant result for a certain treatment/variable combination, consistent patterns across multiple studies can be considered good evidence of a trend, more so than a single study with significant results. </w:t>
      </w:r>
    </w:p>
    <w:p w14:paraId="06524C38" w14:textId="77777777" w:rsidR="003D3523" w:rsidRDefault="003D3523" w:rsidP="00081667">
      <w:pPr>
        <w:spacing w:after="240" w:line="360" w:lineRule="auto"/>
        <w:rPr>
          <w:rFonts w:ascii="Times New Roman" w:hAnsi="Times New Roman" w:cs="Times New Roman"/>
          <w:b/>
          <w:bCs/>
          <w:sz w:val="24"/>
          <w:szCs w:val="24"/>
        </w:rPr>
      </w:pPr>
    </w:p>
    <w:p w14:paraId="0146C1F7" w14:textId="77777777" w:rsidR="003D3523" w:rsidRDefault="003D3523" w:rsidP="00081667">
      <w:pPr>
        <w:spacing w:after="240" w:line="360" w:lineRule="auto"/>
        <w:rPr>
          <w:rFonts w:ascii="Times New Roman" w:hAnsi="Times New Roman" w:cs="Times New Roman"/>
          <w:b/>
          <w:bCs/>
          <w:sz w:val="24"/>
          <w:szCs w:val="24"/>
        </w:rPr>
      </w:pPr>
    </w:p>
    <w:p w14:paraId="208F1FD6" w14:textId="1E42BC83" w:rsidR="006902D6" w:rsidRDefault="0087151C"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actors that affect fuels treatment longevity</w:t>
      </w:r>
    </w:p>
    <w:p w14:paraId="7EF377E9" w14:textId="1C2E25BD" w:rsidR="008D6390" w:rsidRPr="00081667" w:rsidRDefault="00901F1E"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49C8AB43" w14:textId="316A9183" w:rsidR="00B85743" w:rsidRPr="00081667" w:rsidRDefault="00901F1E"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uel treatment longevity is integrally linked to site productivity, which heavily influences vegetation growth and decay rates, as well as twig and litterfall rates</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B3379">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id":"ITEM-2","itemData":{"author":[{"dropping-particle":"","family":"Franklin","given":"Jerry F.","non-dropping-particle":"","parse-names":false,"suffix":""},{"dropping-particle":"","family":"Johnson","given":"Norman K.","non-dropping-particle":"","parse-names":false,"suffix":""},{"dropping-particle":"","family":"Johnson","given":"Debora L.","non-dropping-particle":"","parse-names":false,"suffix":""}],"edition":"1","id":"ITEM-2","issued":{"date-parts":[["2018"]]},"number-of-pages":"646","publisher":"Waveland Press","publisher-place":"Long Grove, IL","title":"Ecological Forest Management","type":"book"},"uris":["http://www.mendeley.com/documents/?uuid=fc7cb422-e47a-3b86-85c8-141c5a67ac0a"]},{"id":"ITEM-3","itemData":{"DOI":"10.1186/s13021-019-0136-6","ISSN":"17500680","abstract":"Background: Recent increases in forest tree mortality should increase the abundance coarse woody detritus (CWD) and ultimately lead to increased atmospheric carbon dioxide. However, the time course of carbon release from CWD is not well understood. We compiled CWD decomposition rate-constants (i.e., k) to examine how tree species, piece diameter, position (i.e., standing versus downed), canopy openness, and macroclimate influenced k. To illustrate their implications we modeled the effect of species and position on estimates of decomposition-related carbon flux. We examined a subset of currently used models to determine if their structure accounted for these factors. Results: Globally k of downed CWD varied at least 244-fold with interspecies variation at individual sites up to 76-fold. While k generally decreased with increasing piece diameter, under open canopies the opposite occurred. Standing CWD sometimes exhibited little decomposition, but sometimes had k values up to 3 times faster than downed CWD. There was a clear response of k to mean annual temperature of ≈ 2.6 times per 10 °C; however, there was considerable variation for a given mean annual temperature related to species, diameter, and position. A key feature of carbon release from CWD after disturbance was the \"evolution\" of the ecosystem-level k value as positions and species mixtures of the remaining CWD changed. Variations in decomposition caused by disturbance (e.g., changes in species, positions, sizes, and microclimate) had the potential to cause net carbon fluxes to the atmosphere to be highly nonlinear. While several models currently being used for carbon accounting and assessing land-use/climate change would potentially capture some of these post disturbance changes in fluxes and carbon balances, many would not. Conclusions: While much has been learned in the last 5 decades about CWD decomposition, to fully understand the time course of carbon release from increased mortality and other aspects of global change a new phase of global CWD research that is more systematic, experimental, and replicated needs to be initiated. If our findings are to be fully applied in modeling, an approach acknowledging how the rate of carbon release evolves over time should be implemented.","author":[{"dropping-particle":"","family":"Harmon","given":"Mark E.","non-dropping-particle":"","parse-names":false,"suffix":""},{"dropping-particle":"","family":"Fasth","given":"Becky G.","non-dropping-particle":"","parse-names":false,"suffix":""},{"dropping-particle":"","family":"Yatskov","given":"Misha","non-dropping-particle":"","parse-names":false,"suffix":""},{"dropping-particle":"","family":"Kastendick","given":"Douglas","non-dropping-particle":"","parse-names":false,"suffix":""},{"dropping-particle":"","family":"Rock","given":"Joachim","non-dropping-particle":"","parse-names":false,"suffix":""},{"dropping-particle":"","family":"Woodall","given":"Christopher W.","non-dropping-particle":"","parse-names":false,"suffix":""}],"container-title":"Carbon Balance and Management","id":"ITEM-3","issue":"1","issued":{"date-parts":[["2020","1","15"]]},"note":"Compiled CWD decomp rate constants (k)\nTo see how tree spp, piece diameter, position, canopy openess and macroclimate affect it\n\nGlobally k varied 244 fold! (downed)\n\nInterspecific variation at individual sites varies up to 76 fold! (downed)\n\nk increases about 2.6x / 10 deg c\nBut with considerable variance around other factors\n\nKey feature was evolution of carbon flux rates as position, species, sizes change\n\nNeed a more systematically replicated approach\n\n~\n\nInflux in carbon with widespread increases in mortality\n\nSalvage logging releases more carbon than it stores\n\nDecomp losses can be divided into resp, frag, leqching\nprop in each unkonwn, most assumed to be respiration\n\n35-38 good papers on decay\nparticularly conelissen et al 2012\n\nAnalyzed all k values found, whether mass, volume, or densiy\nwouldn't affected relative ranking except by climate because studied within site\n\nThey feel the sum of data is too unbalanced to use metaanalysis\n\nMean annual temp, total annual precip, initial wood desnity possible to use regreassion\n\n71% of studies chronosequence based, 20% time series, 5% decomp vector, 3% steady state, 1% mix\n\nSlowest rates of decomp for snages of conifer species, w k effectively 0\nSome species had very low downed decomp ragtes, ecuaplyts \n\nThere are thuja plicata logs in bc over 1200 years old\ncould vary up to 400 x globally\n\n114 species in 59 genera of trees have had a k estimate\n\n50% of repeated values pinaceae\n\nDirection of decay rate variation with initial density depends on species\n\nSapwood for most species at a site decompose at relatively similar rate\ns, it's the hearwood that varies \nsimilar tissue but chemical var\n\nPropo of heart3wood can make a big diff\n\n22/27 studies found a size effect\n\n5% of studies have found a size effect (19%)\nall in areas following a harvest\n\nMeg of sa/v change similar for 1 to 10 cm diaeter and 10-100 cm \n\nOne pnw study found no diff in open and closed canopy forest, but a boreal study found gr4eater decomp in open\n\nClimate cinferences often limited by narrow climatic envelope of species\n\nHeteroscadastic position relationship with mean annual temp\n\nPositionve relationship with precip with huge heterscadastic range\n\nOver time the k will decarease to that of the slowest decomp rate, on sigte level\nMost models single exp","page":"1","publisher":"BioMed Central Ltd.","title":"Release of coarse woody detritus-related carbon: A synthesis across forest biomes","type":"article","volume":"15"},"uris":["http://www.mendeley.com/documents/?uuid=5867ff52-c9d8-3d54-ab9a-19a9e2dcc8f2"]}],"mendeley":{"formattedCitation":"(Jain et al. 2012, Franklin et al. 2018, Harmon et al. 2020)","plainTextFormattedCitation":"(Jain et al. 2012, Franklin et al. 2018, Harmon et al. 2020)","previouslyFormattedCitation":"(Jain et al. 2012, Franklin et al. 2018, Harmon et al. 2020)"},"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Jain et al. 2012, Franklin et al. 2018, Harmon et al. 2020)</w:t>
      </w:r>
      <w:r w:rsidR="001B337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also greater rates of litterfall, greater recruitment of ladder fuels, and faster canopy response to openings.  Therefore, longevity is likely to be greater on drier sites, shallower soils, and nutrient-poor soils, as well as drier regions</w:t>
      </w:r>
      <w:r w:rsidR="00304F2E">
        <w:rPr>
          <w:rFonts w:ascii="Times New Roman" w:hAnsi="Times New Roman" w:cs="Times New Roman"/>
          <w:sz w:val="24"/>
          <w:szCs w:val="24"/>
        </w:rPr>
        <w:t>.</w:t>
      </w:r>
      <w:r w:rsidR="00A36350">
        <w:rPr>
          <w:rFonts w:ascii="Times New Roman" w:hAnsi="Times New Roman" w:cs="Times New Roman"/>
          <w:sz w:val="24"/>
          <w:szCs w:val="24"/>
        </w:rPr>
        <w:t xml:space="preserve">  Managers can take advantage of this knowledge, by preferentially treating stands with relatively low productivity to increase average longevity over a landscape, when overall landscape resiliency to fire is the primary goal.  Topography was</w:t>
      </w:r>
      <w:r w:rsidR="00097D98">
        <w:rPr>
          <w:rFonts w:ascii="Times New Roman" w:hAnsi="Times New Roman" w:cs="Times New Roman"/>
          <w:sz w:val="24"/>
          <w:szCs w:val="24"/>
        </w:rPr>
        <w:t xml:space="preserve"> and is</w:t>
      </w:r>
      <w:r w:rsidR="00A36350">
        <w:rPr>
          <w:rFonts w:ascii="Times New Roman" w:hAnsi="Times New Roman" w:cs="Times New Roman"/>
          <w:sz w:val="24"/>
          <w:szCs w:val="24"/>
        </w:rPr>
        <w:t xml:space="preserve">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w:t>
      </w:r>
      <w:r w:rsidR="00097D98">
        <w:rPr>
          <w:rFonts w:ascii="Times New Roman" w:hAnsi="Times New Roman" w:cs="Times New Roman"/>
          <w:sz w:val="24"/>
          <w:szCs w:val="24"/>
        </w:rPr>
        <w:t xml:space="preserve"> and modern</w:t>
      </w:r>
      <w:r w:rsidR="00A36350">
        <w:rPr>
          <w:rFonts w:ascii="Times New Roman" w:hAnsi="Times New Roman" w:cs="Times New Roman"/>
          <w:sz w:val="24"/>
          <w:szCs w:val="24"/>
        </w:rPr>
        <w:t xml:space="preserve"> forests</w:t>
      </w:r>
      <w:r w:rsidR="006902D6">
        <w:rPr>
          <w:rFonts w:ascii="Times New Roman" w:hAnsi="Times New Roman" w:cs="Times New Roman"/>
          <w:sz w:val="24"/>
          <w:szCs w:val="24"/>
        </w:rPr>
        <w:t>, with ridgetops and drier south/west facing mountainsides sustaining lower fuel loads, so topography is good starting point for local/landscape scale planning</w:t>
      </w:r>
      <w:r w:rsidR="001B3379">
        <w:rPr>
          <w:rFonts w:ascii="Times New Roman" w:hAnsi="Times New Roman" w:cs="Times New Roman"/>
          <w:sz w:val="24"/>
          <w:szCs w:val="24"/>
        </w:rPr>
        <w:t xml:space="preserve"> </w:t>
      </w:r>
      <w:r w:rsidR="001B3379">
        <w:rPr>
          <w:rFonts w:ascii="Times New Roman" w:hAnsi="Times New Roman" w:cs="Times New Roman"/>
          <w:sz w:val="24"/>
          <w:szCs w:val="24"/>
        </w:rPr>
        <w:fldChar w:fldCharType="begin" w:fldLock="1"/>
      </w:r>
      <w:r w:rsidR="001E1216">
        <w:rPr>
          <w:rFonts w:ascii="Times New Roman" w:hAnsi="Times New Roman" w:cs="Times New Roman"/>
          <w:sz w:val="24"/>
          <w:szCs w:val="24"/>
        </w:rPr>
        <w:instrText>ADDIN CSL_CITATION {"citationItems":[{"id":"ITEM-1","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1","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mendeley":{"formattedCitation":"(Hessburg et al. 2015)","plainTextFormattedCitation":"(Hessburg et al. 2015)","previouslyFormattedCitation":"(Hessburg et al. 2015)"},"properties":{"noteIndex":0},"schema":"https://github.com/citation-style-language/schema/raw/master/csl-citation.json"}</w:instrText>
      </w:r>
      <w:r w:rsidR="001B3379">
        <w:rPr>
          <w:rFonts w:ascii="Times New Roman" w:hAnsi="Times New Roman" w:cs="Times New Roman"/>
          <w:sz w:val="24"/>
          <w:szCs w:val="24"/>
        </w:rPr>
        <w:fldChar w:fldCharType="separate"/>
      </w:r>
      <w:r w:rsidR="001B3379" w:rsidRPr="001B3379">
        <w:rPr>
          <w:rFonts w:ascii="Times New Roman" w:hAnsi="Times New Roman" w:cs="Times New Roman"/>
          <w:noProof/>
          <w:sz w:val="24"/>
          <w:szCs w:val="24"/>
        </w:rPr>
        <w:t>(Hessburg et al. 2015)</w:t>
      </w:r>
      <w:r w:rsidR="001B3379">
        <w:rPr>
          <w:rFonts w:ascii="Times New Roman" w:hAnsi="Times New Roman" w:cs="Times New Roman"/>
          <w:sz w:val="24"/>
          <w:szCs w:val="24"/>
        </w:rPr>
        <w:fldChar w:fldCharType="end"/>
      </w:r>
      <w:r w:rsidR="006902D6">
        <w:rPr>
          <w:rFonts w:ascii="Times New Roman" w:hAnsi="Times New Roman" w:cs="Times New Roman"/>
          <w:sz w:val="24"/>
          <w:szCs w:val="24"/>
        </w:rPr>
        <w:t xml:space="preserve">.  In areas where high value assets coincide with productive sites, managers will likely need to treat stands often to maintain low fire hazard.  </w:t>
      </w:r>
    </w:p>
    <w:p w14:paraId="15BE00A1" w14:textId="605D1DDD" w:rsidR="00E3590B" w:rsidRDefault="00B85743"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B363A2">
        <w:rPr>
          <w:rFonts w:ascii="Times New Roman" w:hAnsi="Times New Roman" w:cs="Times New Roman"/>
          <w:i/>
          <w:iCs/>
          <w:sz w:val="24"/>
          <w:szCs w:val="24"/>
        </w:rPr>
        <w:t>type</w:t>
      </w:r>
    </w:p>
    <w:p w14:paraId="769D0ED4" w14:textId="3391AE02" w:rsidR="00B8391D" w:rsidRDefault="00127BA4"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reduction standpoint.</w:t>
      </w:r>
      <w:r w:rsidR="006E29B3">
        <w:rPr>
          <w:rFonts w:ascii="Times New Roman" w:hAnsi="Times New Roman" w:cs="Times New Roman"/>
          <w:sz w:val="24"/>
          <w:szCs w:val="24"/>
        </w:rPr>
        <w:t xml:space="preserve">  </w:t>
      </w:r>
      <w:r w:rsidR="00803735">
        <w:rPr>
          <w:rFonts w:ascii="Times New Roman" w:hAnsi="Times New Roman" w:cs="Times New Roman"/>
          <w:sz w:val="24"/>
          <w:szCs w:val="24"/>
        </w:rPr>
        <w:t>G</w:t>
      </w:r>
      <w:r w:rsidR="006E29B3">
        <w:rPr>
          <w:rFonts w:ascii="Times New Roman" w:hAnsi="Times New Roman" w:cs="Times New Roman"/>
          <w:sz w:val="24"/>
          <w:szCs w:val="24"/>
        </w:rPr>
        <w:t>eneralities about treatment categories</w:t>
      </w:r>
      <w:r w:rsidR="00803735">
        <w:rPr>
          <w:rFonts w:ascii="Times New Roman" w:hAnsi="Times New Roman" w:cs="Times New Roman"/>
          <w:sz w:val="24"/>
          <w:szCs w:val="24"/>
        </w:rPr>
        <w:t xml:space="preserve"> can be misleading</w:t>
      </w:r>
      <w:r w:rsidR="006E29B3">
        <w:rPr>
          <w:rFonts w:ascii="Times New Roman" w:hAnsi="Times New Roman" w:cs="Times New Roman"/>
          <w:sz w:val="24"/>
          <w:szCs w:val="24"/>
        </w:rPr>
        <w:t xml:space="preserve"> because</w:t>
      </w:r>
      <w:r w:rsidR="00803735">
        <w:rPr>
          <w:rFonts w:ascii="Times New Roman" w:hAnsi="Times New Roman" w:cs="Times New Roman"/>
          <w:sz w:val="24"/>
          <w:szCs w:val="24"/>
        </w:rPr>
        <w:t xml:space="preserve"> treatments can</w:t>
      </w:r>
      <w:r w:rsidR="006E29B3">
        <w:rPr>
          <w:rFonts w:ascii="Times New Roman" w:hAnsi="Times New Roman" w:cs="Times New Roman"/>
          <w:sz w:val="24"/>
          <w:szCs w:val="24"/>
        </w:rPr>
        <w:t xml:space="preserve"> vary widely in intensity, implementation details, and site context</w:t>
      </w:r>
      <w:r w:rsidR="00803735">
        <w:rPr>
          <w:rFonts w:ascii="Times New Roman" w:hAnsi="Times New Roman" w:cs="Times New Roman"/>
          <w:sz w:val="24"/>
          <w:szCs w:val="24"/>
        </w:rPr>
        <w:t>.  However, s</w:t>
      </w:r>
      <w:r w:rsidR="006E29B3">
        <w:rPr>
          <w:rFonts w:ascii="Times New Roman" w:hAnsi="Times New Roman" w:cs="Times New Roman"/>
          <w:sz w:val="24"/>
          <w:szCs w:val="24"/>
        </w:rPr>
        <w:t xml:space="preserve">ome patterns </w:t>
      </w:r>
      <w:r w:rsidR="005463F8">
        <w:rPr>
          <w:rFonts w:ascii="Times New Roman" w:hAnsi="Times New Roman" w:cs="Times New Roman"/>
          <w:sz w:val="24"/>
          <w:szCs w:val="24"/>
        </w:rPr>
        <w:t xml:space="preserve">of short term responses </w:t>
      </w:r>
      <w:r w:rsidR="006E29B3">
        <w:rPr>
          <w:rFonts w:ascii="Times New Roman" w:hAnsi="Times New Roman" w:cs="Times New Roman"/>
          <w:sz w:val="24"/>
          <w:szCs w:val="24"/>
        </w:rPr>
        <w:t>have been established by researchers</w:t>
      </w:r>
      <w:r w:rsidR="00803735">
        <w:rPr>
          <w:rFonts w:ascii="Times New Roman" w:hAnsi="Times New Roman" w:cs="Times New Roman"/>
          <w:sz w:val="24"/>
          <w:szCs w:val="24"/>
        </w:rPr>
        <w:t xml:space="preserve"> </w:t>
      </w:r>
      <w:r w:rsidR="00803735">
        <w:rPr>
          <w:rFonts w:ascii="Times New Roman" w:hAnsi="Times New Roman" w:cs="Times New Roman"/>
          <w:sz w:val="24"/>
          <w:szCs w:val="24"/>
        </w:rPr>
        <w:fldChar w:fldCharType="begin" w:fldLock="1"/>
      </w:r>
      <w:r w:rsidR="00192D72">
        <w:rPr>
          <w:rFonts w:ascii="Times New Roman" w:hAnsi="Times New Roman" w:cs="Times New Roman"/>
          <w:sz w:val="24"/>
          <w:szCs w:val="24"/>
        </w:rPr>
        <w:instrText>ADDIN CSL_CITATION {"citationItems":[{"id":"ITEM-1","itemData":{"DOI":"10.1016/j.foreco.2011.12.025","ISSN":"03781127","abstract":"We carried out a systematic review and meta-analysis of the effects of forest thinning and burning treatments on restoring fire behavior attributes in western USA pine forests. Ponderosa pine (Pinus ponderosa) and Jeffrey pine (Pinus jeffreyi), with co-occurring species, are adapted to a disturbance regime of frequent surface fires, but extended fire exclusion and other factors have led to historically uncharacteristically dense stands and high fuel loadings, supporting high-severity fires. Treatments to begin to reverse these changes and reduce fuel hazards have been tested experimentally and observations of wildfire behavior in treated stands have also been reported. Using a systematic review methodology, we found 54 studies with quantitative data suitable for meta-analysis. Combined treatments (thinning. +. burning) tended to have the greatest effect on reducing surface fuels and stand density, and raising modeled crowning and torching indices, as compared to burning or thinning alone. However, changes in canopy base height and canopy bulk density were not consistently related to treatment intensity, as measured by basal area reduction. There are a number of qualifications to the findings. First, because it is not feasible to subject treated areas to severe fire experimentally, inferences about potential fire behavior rely on imperfect modeling techniques. Second, research has not been carried uniformly over the ranges of the pine forests, although we found no significant differences in treatment effects between regions or forest types. Overall, however, meta-analysis of the literature to date strongly indicates that thinning and/or burning treatments do have effects consistent with the restoration of low-severity fire behavior. © 2011 Elsevier B.V.","author":[{"dropping-particle":"","family":"Fulé","given":"Peter Z.","non-dropping-particle":"","parse-names":false,"suffix":""},{"dropping-particle":"","family":"Crouse","given":"Joseph E.","non-dropping-particle":"","parse-names":false,"suffix":""},{"dropping-particle":"","family":"Roccaforte","given":"John Paul","non-dropping-particle":"","parse-names":false,"suffix":""},{"dropping-particle":"","family":"Kalies","given":"Elizabeth L.","non-dropping-particle":"","parse-names":false,"suffix":""}],"container-title":"Forest Ecology and Management","id":"ITEM-1","issued":{"date-parts":[["2012","4","1"]]},"note":"Meta-analysis of 54 studies in pondo/jeffrey forest\n\nCombined treatments (tb) had greatest effect on reducing surface fuels and stand density, and raising modelled crowning and toching indices, compared to t or b alone\n\nsurface fuel pattern\nreduced by burn units\nincreased by thin units\nno change t+b\n\ntreatment mattered more than forest type or region\n\nchanges in cbh and cbd not related to treatment intensity\n\nCaveats\ncan't experiment with high sev fire\nresearch not done uniformly across pine range\n\n~\n\nFire exclusion in northern Mexico began mid 20th century\n\nEarly 1950's experiments in rx burning were poorly received by some managers, who preferred intense silv cutting\n\n108 of 139 studies published after 2000\nonly 54 suitable for meta\n\nHigh variablity in canopy fuel results\nlack of standardization?\nlower number of studies reporting\n\nAll treatments resulted in significant reduction of thinning index and torching index reletive to controls\n\nlack of difference between forest types likely related to similar historical processes with fire\n\nStudies that reported actual fire behavior corroborated these results","page":"68-81","title":"Do thinning and/or burning treatments in western USA ponderosa or Jeffrey pine-dominated forests help restore natural fire behavior?","type":"article","volume":"269"},"uris":["http://www.mendeley.com/documents/?uuid=538f848f-7d0c-3a86-86bd-e21057794e4b"]},{"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Fulé et al. 2012)","plainTextFormattedCitation":"(Schwilk et al. 2009, Fulé et al. 2012)","previouslyFormattedCitation":"(Schwilk et al. 2009, Fulé et al. 2012)"},"properties":{"noteIndex":0},"schema":"https://github.com/citation-style-language/schema/raw/master/csl-citation.json"}</w:instrText>
      </w:r>
      <w:r w:rsidR="00803735">
        <w:rPr>
          <w:rFonts w:ascii="Times New Roman" w:hAnsi="Times New Roman" w:cs="Times New Roman"/>
          <w:sz w:val="24"/>
          <w:szCs w:val="24"/>
        </w:rPr>
        <w:fldChar w:fldCharType="separate"/>
      </w:r>
      <w:r w:rsidR="00803735" w:rsidRPr="00803735">
        <w:rPr>
          <w:rFonts w:ascii="Times New Roman" w:hAnsi="Times New Roman" w:cs="Times New Roman"/>
          <w:noProof/>
          <w:sz w:val="24"/>
          <w:szCs w:val="24"/>
        </w:rPr>
        <w:t>(Schwilk et al. 2009, Fulé et al. 2012)</w:t>
      </w:r>
      <w:r w:rsidR="00803735">
        <w:rPr>
          <w:rFonts w:ascii="Times New Roman" w:hAnsi="Times New Roman" w:cs="Times New Roman"/>
          <w:sz w:val="24"/>
          <w:szCs w:val="24"/>
        </w:rPr>
        <w:fldChar w:fldCharType="end"/>
      </w:r>
      <w:r w:rsidR="00B363A2">
        <w:rPr>
          <w:rFonts w:ascii="Times New Roman" w:hAnsi="Times New Roman" w:cs="Times New Roman"/>
          <w:sz w:val="24"/>
          <w:szCs w:val="24"/>
        </w:rPr>
        <w:t>:</w:t>
      </w:r>
    </w:p>
    <w:p w14:paraId="6F394582" w14:textId="2B6ABF4C" w:rsidR="008D4251" w:rsidRPr="00081667" w:rsidRDefault="00127BA4" w:rsidP="00671139">
      <w:pPr>
        <w:pStyle w:val="ListParagraph"/>
        <w:numPr>
          <w:ilvl w:val="0"/>
          <w:numId w:val="22"/>
        </w:numPr>
        <w:spacing w:after="0" w:line="360" w:lineRule="auto"/>
        <w:contextualSpacing w:val="0"/>
        <w:rPr>
          <w:rFonts w:ascii="Times New Roman" w:hAnsi="Times New Roman" w:cs="Times New Roman"/>
          <w:sz w:val="24"/>
          <w:szCs w:val="24"/>
        </w:rPr>
      </w:pPr>
      <w:r w:rsidRPr="00B8391D">
        <w:rPr>
          <w:rFonts w:ascii="Times New Roman" w:hAnsi="Times New Roman" w:cs="Times New Roman"/>
          <w:sz w:val="24"/>
          <w:szCs w:val="24"/>
        </w:rPr>
        <w:t>Prescribed burning is generally good at reducing surface fuels</w:t>
      </w:r>
      <w:r w:rsidR="001F4598" w:rsidRPr="00B8391D">
        <w:rPr>
          <w:rFonts w:ascii="Times New Roman" w:hAnsi="Times New Roman" w:cs="Times New Roman"/>
          <w:sz w:val="24"/>
          <w:szCs w:val="24"/>
        </w:rPr>
        <w:t xml:space="preserve">, seedling, and saplings </w:t>
      </w:r>
      <w:r w:rsidRPr="00B8391D">
        <w:rPr>
          <w:rFonts w:ascii="Times New Roman" w:hAnsi="Times New Roman" w:cs="Times New Roman"/>
          <w:sz w:val="24"/>
          <w:szCs w:val="24"/>
        </w:rPr>
        <w:t>in the short term, but often does</w:t>
      </w:r>
      <w:r w:rsidR="00B8391D" w:rsidRPr="00B8391D">
        <w:rPr>
          <w:rFonts w:ascii="Times New Roman" w:hAnsi="Times New Roman" w:cs="Times New Roman"/>
          <w:sz w:val="24"/>
          <w:szCs w:val="24"/>
        </w:rPr>
        <w:t xml:space="preserve"> not</w:t>
      </w:r>
      <w:r w:rsidRPr="00B8391D">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sidRPr="00B8391D">
        <w:rPr>
          <w:rFonts w:ascii="Times New Roman" w:hAnsi="Times New Roman" w:cs="Times New Roman"/>
          <w:sz w:val="24"/>
          <w:szCs w:val="24"/>
        </w:rPr>
        <w:t xml:space="preserve">  More intense prescribed burning may produce more desirable changes in canopy fuels but will be infeasible in most cases.</w:t>
      </w:r>
      <w:r w:rsidRPr="00B8391D">
        <w:rPr>
          <w:rFonts w:ascii="Times New Roman" w:hAnsi="Times New Roman" w:cs="Times New Roman"/>
          <w:sz w:val="24"/>
          <w:szCs w:val="24"/>
        </w:rPr>
        <w:t xml:space="preserve">  </w:t>
      </w:r>
    </w:p>
    <w:p w14:paraId="2DE080AE" w14:textId="77777777" w:rsidR="001E1216" w:rsidRDefault="00127BA4" w:rsidP="00671139">
      <w:pPr>
        <w:pStyle w:val="ListParagraph"/>
        <w:numPr>
          <w:ilvl w:val="0"/>
          <w:numId w:val="22"/>
        </w:numPr>
        <w:spacing w:after="0" w:line="360" w:lineRule="auto"/>
        <w:contextualSpacing w:val="0"/>
        <w:rPr>
          <w:rFonts w:ascii="Times New Roman" w:hAnsi="Times New Roman" w:cs="Times New Roman"/>
          <w:sz w:val="24"/>
          <w:szCs w:val="24"/>
        </w:rPr>
      </w:pPr>
      <w:r w:rsidRPr="001E1216">
        <w:rPr>
          <w:rFonts w:ascii="Times New Roman" w:hAnsi="Times New Roman" w:cs="Times New Roman"/>
          <w:sz w:val="24"/>
          <w:szCs w:val="24"/>
        </w:rPr>
        <w:lastRenderedPageBreak/>
        <w:t xml:space="preserve">Thinning alone is effective at reducing canopy fuels, but can increase short term fire hazard because it moves many twigs and branches </w:t>
      </w:r>
      <w:r w:rsidR="00FF437C" w:rsidRPr="001E1216">
        <w:rPr>
          <w:rFonts w:ascii="Times New Roman" w:hAnsi="Times New Roman" w:cs="Times New Roman"/>
          <w:sz w:val="24"/>
          <w:szCs w:val="24"/>
        </w:rPr>
        <w:t>to</w:t>
      </w:r>
      <w:r w:rsidRPr="001E1216">
        <w:rPr>
          <w:rFonts w:ascii="Times New Roman" w:hAnsi="Times New Roman" w:cs="Times New Roman"/>
          <w:sz w:val="24"/>
          <w:szCs w:val="24"/>
        </w:rPr>
        <w:t xml:space="preserve"> the ground.</w:t>
      </w:r>
      <w:r w:rsidR="00E3590B" w:rsidRPr="001E1216">
        <w:rPr>
          <w:rFonts w:ascii="Times New Roman" w:hAnsi="Times New Roman" w:cs="Times New Roman"/>
          <w:sz w:val="24"/>
          <w:szCs w:val="24"/>
        </w:rPr>
        <w:t xml:space="preserve">  These excess fuels caused by harvesting are called ‘activity fuels.’  Activity fuels</w:t>
      </w:r>
      <w:r w:rsidRPr="001E1216">
        <w:rPr>
          <w:rFonts w:ascii="Times New Roman" w:hAnsi="Times New Roman" w:cs="Times New Roman"/>
          <w:sz w:val="24"/>
          <w:szCs w:val="24"/>
        </w:rPr>
        <w:t xml:space="preserve"> can be addressed by additional measures such as whole tree harvest, mastication, or prescribed burning.</w:t>
      </w:r>
    </w:p>
    <w:p w14:paraId="2F65E40A" w14:textId="77777777" w:rsidR="001E1216" w:rsidRDefault="00FF437C" w:rsidP="00671139">
      <w:pPr>
        <w:pStyle w:val="ListParagraph"/>
        <w:numPr>
          <w:ilvl w:val="1"/>
          <w:numId w:val="22"/>
        </w:numPr>
        <w:spacing w:after="0" w:line="360" w:lineRule="auto"/>
        <w:contextualSpacing w:val="0"/>
        <w:rPr>
          <w:rFonts w:ascii="Times New Roman" w:hAnsi="Times New Roman" w:cs="Times New Roman"/>
          <w:sz w:val="24"/>
          <w:szCs w:val="24"/>
        </w:rPr>
      </w:pPr>
      <w:r w:rsidRPr="001E1216">
        <w:rPr>
          <w:rFonts w:ascii="Times New Roman" w:hAnsi="Times New Roman" w:cs="Times New Roman"/>
          <w:sz w:val="24"/>
          <w:szCs w:val="24"/>
        </w:rPr>
        <w:t xml:space="preserve">Whole tree harvest may be more economically viable than other options in areas with biomass markets.  However, it may cause problems for forest nutrient cycling and small animal habitat.  </w:t>
      </w:r>
    </w:p>
    <w:p w14:paraId="7DA08435" w14:textId="07952C2C" w:rsidR="00B8391D" w:rsidRPr="001E1216" w:rsidRDefault="00FF437C" w:rsidP="00671139">
      <w:pPr>
        <w:pStyle w:val="ListParagraph"/>
        <w:numPr>
          <w:ilvl w:val="1"/>
          <w:numId w:val="22"/>
        </w:numPr>
        <w:spacing w:after="0" w:line="360" w:lineRule="auto"/>
        <w:contextualSpacing w:val="0"/>
        <w:rPr>
          <w:rFonts w:ascii="Times New Roman" w:hAnsi="Times New Roman" w:cs="Times New Roman"/>
          <w:sz w:val="24"/>
          <w:szCs w:val="24"/>
        </w:rPr>
      </w:pPr>
      <w:r w:rsidRPr="001E1216">
        <w:rPr>
          <w:rFonts w:ascii="Times New Roman" w:hAnsi="Times New Roman" w:cs="Times New Roman"/>
          <w:sz w:val="24"/>
          <w:szCs w:val="24"/>
        </w:rPr>
        <w:t>Mastication is primarily aimed at increasing decomposition rates of surface fuels, so it could be seen as a strategy for increasing longevity.  It is relatively new as a widespread practice</w:t>
      </w:r>
      <w:r w:rsidR="001E1216" w:rsidRPr="001E1216">
        <w:rPr>
          <w:rFonts w:ascii="Times New Roman" w:hAnsi="Times New Roman" w:cs="Times New Roman"/>
          <w:sz w:val="24"/>
          <w:szCs w:val="24"/>
        </w:rPr>
        <w:t xml:space="preserve">, so fire behavior models aren’t well developed for masticated </w:t>
      </w:r>
      <w:proofErr w:type="spellStart"/>
      <w:r w:rsidR="001E1216" w:rsidRPr="001E1216">
        <w:rPr>
          <w:rFonts w:ascii="Times New Roman" w:hAnsi="Times New Roman" w:cs="Times New Roman"/>
          <w:sz w:val="24"/>
          <w:szCs w:val="24"/>
        </w:rPr>
        <w:t>fuelbeds</w:t>
      </w:r>
      <w:proofErr w:type="spellEnd"/>
      <w:r w:rsidR="005463F8" w:rsidRPr="001E1216">
        <w:rPr>
          <w:rFonts w:ascii="Times New Roman" w:hAnsi="Times New Roman" w:cs="Times New Roman"/>
          <w:sz w:val="24"/>
          <w:szCs w:val="24"/>
        </w:rPr>
        <w:t>.  R</w:t>
      </w:r>
      <w:r w:rsidRPr="001E1216">
        <w:rPr>
          <w:rFonts w:ascii="Times New Roman" w:hAnsi="Times New Roman" w:cs="Times New Roman"/>
          <w:sz w:val="24"/>
          <w:szCs w:val="24"/>
        </w:rPr>
        <w:t xml:space="preserve">esearch thus far suggests that </w:t>
      </w:r>
      <w:r w:rsidR="005463F8" w:rsidRPr="001E1216">
        <w:rPr>
          <w:rFonts w:ascii="Times New Roman" w:hAnsi="Times New Roman" w:cs="Times New Roman"/>
          <w:sz w:val="24"/>
          <w:szCs w:val="24"/>
        </w:rPr>
        <w:t>mastication may result in more smoldering combustion</w:t>
      </w:r>
      <w:r w:rsidR="001E1216" w:rsidRPr="001E1216">
        <w:rPr>
          <w:rFonts w:ascii="Times New Roman" w:hAnsi="Times New Roman" w:cs="Times New Roman"/>
          <w:sz w:val="24"/>
          <w:szCs w:val="24"/>
        </w:rPr>
        <w:t xml:space="preserve">, and that fire behavior can vary widely because of variation in size and shape of masticated pieces </w:t>
      </w:r>
      <w:r w:rsidR="001E1216" w:rsidRPr="001E1216">
        <w:rPr>
          <w:rFonts w:ascii="Times New Roman" w:hAnsi="Times New Roman" w:cs="Times New Roman"/>
          <w:sz w:val="24"/>
          <w:szCs w:val="24"/>
        </w:rPr>
        <w:fldChar w:fldCharType="begin" w:fldLock="1"/>
      </w:r>
      <w:r w:rsidR="006F6E22">
        <w:rPr>
          <w:rFonts w:ascii="Times New Roman" w:hAnsi="Times New Roman" w:cs="Times New Roman"/>
          <w:sz w:val="24"/>
          <w:szCs w:val="24"/>
        </w:rPr>
        <w:instrText>ADDIN CSL_CITATION {"citationItems":[{"id":"ITEM-1","itemData":{"DOI":"10.1002/ecs2.2078","ISSN":"2150-8925","author":[{"dropping-particle":"","family":"Kreye","given":"Jesse K.","non-dropping-particle":"","parse-names":false,"suffix":""},{"dropping-particle":"","family":"Varner","given":"J. Morgan","non-dropping-particle":"","parse-names":false,"suffix":""},{"dropping-particle":"","family":"Hamby","given":"Gregory W.","non-dropping-particle":"","parse-names":false,"suffix":""},{"dropping-particle":"","family":"Kane","given":"Jeffrey M.","non-dropping-particle":"","parse-names":false,"suffix":""}],"container-title":"Ecosphere","id":"ITEM-1","issue":"1","issued":{"date-parts":[["2018","1","8"]]},"title":"Mesophytic litter dampens flammability in fire‐excluded pyrophytic oak–hickory woodlands","type":"article-journal","volume":"9"},"uris":["http://www.mendeley.com/documents/?uuid=ea622357-6fd1-3e37-9a09-4bd7b6a81142"]}],"mendeley":{"formattedCitation":"(Kreye et al. 2018)","plainTextFormattedCitation":"(Kreye et al. 2018)","previouslyFormattedCitation":"(Kreye et al. 2018)"},"properties":{"noteIndex":0},"schema":"https://github.com/citation-style-language/schema/raw/master/csl-citation.json"}</w:instrText>
      </w:r>
      <w:r w:rsidR="001E1216" w:rsidRPr="001E1216">
        <w:rPr>
          <w:rFonts w:ascii="Times New Roman" w:hAnsi="Times New Roman" w:cs="Times New Roman"/>
          <w:sz w:val="24"/>
          <w:szCs w:val="24"/>
        </w:rPr>
        <w:fldChar w:fldCharType="separate"/>
      </w:r>
      <w:r w:rsidR="001E1216" w:rsidRPr="001E1216">
        <w:rPr>
          <w:rFonts w:ascii="Times New Roman" w:hAnsi="Times New Roman" w:cs="Times New Roman"/>
          <w:noProof/>
          <w:sz w:val="24"/>
          <w:szCs w:val="24"/>
        </w:rPr>
        <w:t>(Kreye et al. 2018)</w:t>
      </w:r>
      <w:r w:rsidR="001E1216" w:rsidRPr="001E1216">
        <w:rPr>
          <w:rFonts w:ascii="Times New Roman" w:hAnsi="Times New Roman" w:cs="Times New Roman"/>
          <w:sz w:val="24"/>
          <w:szCs w:val="24"/>
        </w:rPr>
        <w:fldChar w:fldCharType="end"/>
      </w:r>
      <w:r w:rsidR="005463F8" w:rsidRPr="001E1216">
        <w:rPr>
          <w:rFonts w:ascii="Times New Roman" w:hAnsi="Times New Roman" w:cs="Times New Roman"/>
          <w:sz w:val="24"/>
          <w:szCs w:val="24"/>
        </w:rPr>
        <w:t xml:space="preserve">.  </w:t>
      </w:r>
    </w:p>
    <w:p w14:paraId="4459A9CC" w14:textId="0C8B2207" w:rsidR="008D4251" w:rsidRPr="00081667" w:rsidRDefault="00E3590B" w:rsidP="00671139">
      <w:pPr>
        <w:pStyle w:val="ListParagraph"/>
        <w:numPr>
          <w:ilvl w:val="1"/>
          <w:numId w:val="22"/>
        </w:numPr>
        <w:spacing w:after="0" w:line="360" w:lineRule="auto"/>
        <w:contextualSpacing w:val="0"/>
        <w:rPr>
          <w:rFonts w:ascii="Times New Roman" w:hAnsi="Times New Roman" w:cs="Times New Roman"/>
          <w:sz w:val="24"/>
          <w:szCs w:val="24"/>
        </w:rPr>
      </w:pPr>
      <w:r w:rsidRPr="00B8391D">
        <w:rPr>
          <w:rFonts w:ascii="Times New Roman" w:hAnsi="Times New Roman" w:cs="Times New Roman"/>
          <w:sz w:val="24"/>
          <w:szCs w:val="24"/>
        </w:rPr>
        <w:t xml:space="preserve">Burning after thinning is often preferred where feasible, both because </w:t>
      </w:r>
      <w:r w:rsidR="00B8391D">
        <w:rPr>
          <w:rFonts w:ascii="Times New Roman" w:hAnsi="Times New Roman" w:cs="Times New Roman"/>
          <w:sz w:val="24"/>
          <w:szCs w:val="24"/>
        </w:rPr>
        <w:t>burning</w:t>
      </w:r>
      <w:r w:rsidRPr="00B8391D">
        <w:rPr>
          <w:rFonts w:ascii="Times New Roman" w:hAnsi="Times New Roman" w:cs="Times New Roman"/>
          <w:sz w:val="24"/>
          <w:szCs w:val="24"/>
        </w:rPr>
        <w:t xml:space="preserve"> most closely mimics natural processes for restoration purposes and because the fuels it consumes are those that would be most available to a wildfire.   </w:t>
      </w:r>
    </w:p>
    <w:p w14:paraId="00AE37A5" w14:textId="6602BCC3" w:rsidR="005C42A6" w:rsidRPr="00081667" w:rsidRDefault="00E3590B" w:rsidP="00081667">
      <w:pPr>
        <w:pStyle w:val="ListParagraph"/>
        <w:numPr>
          <w:ilvl w:val="0"/>
          <w:numId w:val="22"/>
        </w:numPr>
        <w:spacing w:after="240" w:line="360" w:lineRule="auto"/>
        <w:contextualSpacing w:val="0"/>
        <w:rPr>
          <w:rFonts w:ascii="Times New Roman" w:hAnsi="Times New Roman" w:cs="Times New Roman"/>
          <w:sz w:val="24"/>
          <w:szCs w:val="24"/>
        </w:rPr>
      </w:pPr>
      <w:r w:rsidRPr="001E1216">
        <w:rPr>
          <w:rFonts w:ascii="Times New Roman" w:hAnsi="Times New Roman" w:cs="Times New Roman"/>
          <w:sz w:val="24"/>
          <w:szCs w:val="24"/>
        </w:rPr>
        <w:t xml:space="preserve">Thinning followed by burning has the </w:t>
      </w:r>
      <w:r w:rsidR="001F4598" w:rsidRPr="001E1216">
        <w:rPr>
          <w:rFonts w:ascii="Times New Roman" w:hAnsi="Times New Roman" w:cs="Times New Roman"/>
          <w:sz w:val="24"/>
          <w:szCs w:val="24"/>
        </w:rPr>
        <w:t xml:space="preserve">triple </w:t>
      </w:r>
      <w:r w:rsidRPr="001E1216">
        <w:rPr>
          <w:rFonts w:ascii="Times New Roman" w:hAnsi="Times New Roman" w:cs="Times New Roman"/>
          <w:sz w:val="24"/>
          <w:szCs w:val="24"/>
        </w:rPr>
        <w:t xml:space="preserve">benefit of </w:t>
      </w:r>
      <w:r w:rsidR="000F6FB0" w:rsidRPr="001E1216">
        <w:rPr>
          <w:rFonts w:ascii="Times New Roman" w:hAnsi="Times New Roman" w:cs="Times New Roman"/>
          <w:sz w:val="24"/>
          <w:szCs w:val="24"/>
        </w:rPr>
        <w:t xml:space="preserve">large </w:t>
      </w:r>
      <w:r w:rsidRPr="001E1216">
        <w:rPr>
          <w:rFonts w:ascii="Times New Roman" w:hAnsi="Times New Roman" w:cs="Times New Roman"/>
          <w:sz w:val="24"/>
          <w:szCs w:val="24"/>
        </w:rPr>
        <w:t>reduc</w:t>
      </w:r>
      <w:r w:rsidR="000F6FB0" w:rsidRPr="001E1216">
        <w:rPr>
          <w:rFonts w:ascii="Times New Roman" w:hAnsi="Times New Roman" w:cs="Times New Roman"/>
          <w:sz w:val="24"/>
          <w:szCs w:val="24"/>
        </w:rPr>
        <w:t>tions in</w:t>
      </w:r>
      <w:r w:rsidRPr="001E1216">
        <w:rPr>
          <w:rFonts w:ascii="Times New Roman" w:hAnsi="Times New Roman" w:cs="Times New Roman"/>
          <w:sz w:val="24"/>
          <w:szCs w:val="24"/>
        </w:rPr>
        <w:t xml:space="preserve"> canopy fuels</w:t>
      </w:r>
      <w:r w:rsidR="001F4598" w:rsidRPr="001E1216">
        <w:rPr>
          <w:rFonts w:ascii="Times New Roman" w:hAnsi="Times New Roman" w:cs="Times New Roman"/>
          <w:sz w:val="24"/>
          <w:szCs w:val="24"/>
        </w:rPr>
        <w:t>, established tree regeneration,</w:t>
      </w:r>
      <w:r w:rsidRPr="001E1216">
        <w:rPr>
          <w:rFonts w:ascii="Times New Roman" w:hAnsi="Times New Roman" w:cs="Times New Roman"/>
          <w:sz w:val="24"/>
          <w:szCs w:val="24"/>
        </w:rPr>
        <w:t xml:space="preserve"> and </w:t>
      </w:r>
      <w:r w:rsidR="000F6FB0" w:rsidRPr="001E1216">
        <w:rPr>
          <w:rFonts w:ascii="Times New Roman" w:hAnsi="Times New Roman" w:cs="Times New Roman"/>
          <w:sz w:val="24"/>
          <w:szCs w:val="24"/>
        </w:rPr>
        <w:t>su</w:t>
      </w:r>
      <w:r w:rsidRPr="001E1216">
        <w:rPr>
          <w:rFonts w:ascii="Times New Roman" w:hAnsi="Times New Roman" w:cs="Times New Roman"/>
          <w:sz w:val="24"/>
          <w:szCs w:val="24"/>
        </w:rPr>
        <w:t>rface fuels</w:t>
      </w:r>
      <w:r w:rsidR="000F6FB0" w:rsidRPr="001E1216">
        <w:rPr>
          <w:rFonts w:ascii="Times New Roman" w:hAnsi="Times New Roman" w:cs="Times New Roman"/>
          <w:sz w:val="24"/>
          <w:szCs w:val="24"/>
        </w:rPr>
        <w:t>, including activity fuels.</w:t>
      </w:r>
      <w:r w:rsidR="001F4598" w:rsidRPr="001E1216">
        <w:rPr>
          <w:rFonts w:ascii="Times New Roman" w:hAnsi="Times New Roman" w:cs="Times New Roman"/>
          <w:sz w:val="24"/>
          <w:szCs w:val="24"/>
        </w:rPr>
        <w:t xml:space="preserve">  In combination, this could result in greater overall longevity in thinburn units than thin only or burn only units.</w:t>
      </w:r>
      <w:r w:rsidR="000F6FB0" w:rsidRPr="001E1216">
        <w:rPr>
          <w:rFonts w:ascii="Times New Roman" w:hAnsi="Times New Roman" w:cs="Times New Roman"/>
          <w:sz w:val="24"/>
          <w:szCs w:val="24"/>
        </w:rPr>
        <w:t xml:space="preserve">  </w:t>
      </w:r>
      <w:r w:rsidR="00C80580" w:rsidRPr="001E1216">
        <w:rPr>
          <w:rFonts w:ascii="Times New Roman" w:hAnsi="Times New Roman" w:cs="Times New Roman"/>
          <w:sz w:val="24"/>
          <w:szCs w:val="24"/>
        </w:rPr>
        <w:t xml:space="preserve">Within a given set of fire weather parameters, prescribed fire is often more intense in recently thinned units because of the recent </w:t>
      </w:r>
      <w:r w:rsidR="00803735" w:rsidRPr="001E1216">
        <w:rPr>
          <w:rFonts w:ascii="Times New Roman" w:hAnsi="Times New Roman" w:cs="Times New Roman"/>
          <w:sz w:val="24"/>
          <w:szCs w:val="24"/>
        </w:rPr>
        <w:t>movement of twigs and litter to the surface fuel layer</w:t>
      </w:r>
      <w:r w:rsidR="00C80580" w:rsidRPr="001E1216">
        <w:rPr>
          <w:rFonts w:ascii="Times New Roman" w:hAnsi="Times New Roman" w:cs="Times New Roman"/>
          <w:sz w:val="24"/>
          <w:szCs w:val="24"/>
        </w:rPr>
        <w:t xml:space="preserve">, which may result in greater fuel consumption and ladder fuel mortality, but can also cause greater damage to timber value.  </w:t>
      </w:r>
    </w:p>
    <w:p w14:paraId="07D9814E" w14:textId="12106D38" w:rsidR="001E1216" w:rsidRDefault="006E29B3"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p>
    <w:p w14:paraId="205E0774" w14:textId="77777777" w:rsidR="00B363A2" w:rsidRDefault="005F53C0" w:rsidP="00671139">
      <w:pPr>
        <w:pStyle w:val="ListParagraph"/>
        <w:numPr>
          <w:ilvl w:val="0"/>
          <w:numId w:val="24"/>
        </w:numPr>
        <w:spacing w:after="0" w:line="360" w:lineRule="auto"/>
        <w:contextualSpacing w:val="0"/>
        <w:rPr>
          <w:rFonts w:ascii="Times New Roman" w:hAnsi="Times New Roman" w:cs="Times New Roman"/>
          <w:sz w:val="24"/>
          <w:szCs w:val="24"/>
        </w:rPr>
      </w:pPr>
      <w:r w:rsidRPr="00B363A2">
        <w:rPr>
          <w:rFonts w:ascii="Times New Roman" w:hAnsi="Times New Roman" w:cs="Times New Roman"/>
          <w:sz w:val="24"/>
          <w:szCs w:val="24"/>
        </w:rPr>
        <w:t xml:space="preserve">In </w:t>
      </w:r>
      <w:r w:rsidR="00C80580" w:rsidRPr="00B363A2">
        <w:rPr>
          <w:rFonts w:ascii="Times New Roman" w:hAnsi="Times New Roman" w:cs="Times New Roman"/>
          <w:sz w:val="24"/>
          <w:szCs w:val="24"/>
        </w:rPr>
        <w:t xml:space="preserve">most cases, burning and thinning plus burning </w:t>
      </w:r>
      <w:r w:rsidR="00222B15" w:rsidRPr="00B363A2">
        <w:rPr>
          <w:rFonts w:ascii="Times New Roman" w:hAnsi="Times New Roman" w:cs="Times New Roman"/>
          <w:sz w:val="24"/>
          <w:szCs w:val="24"/>
        </w:rPr>
        <w:t xml:space="preserve">units </w:t>
      </w:r>
      <w:r w:rsidR="00AD66DB" w:rsidRPr="00B363A2">
        <w:rPr>
          <w:rFonts w:ascii="Times New Roman" w:hAnsi="Times New Roman" w:cs="Times New Roman"/>
          <w:sz w:val="24"/>
          <w:szCs w:val="24"/>
        </w:rPr>
        <w:t xml:space="preserve">appear to have sustained their fuels reduction benefits into the </w:t>
      </w:r>
      <w:proofErr w:type="spellStart"/>
      <w:r w:rsidR="00AD66DB" w:rsidRPr="00B363A2">
        <w:rPr>
          <w:rFonts w:ascii="Times New Roman" w:hAnsi="Times New Roman" w:cs="Times New Roman"/>
          <w:sz w:val="24"/>
          <w:szCs w:val="24"/>
        </w:rPr>
        <w:t>longterm</w:t>
      </w:r>
      <w:proofErr w:type="spellEnd"/>
      <w:r w:rsidR="00AD66DB" w:rsidRPr="00B363A2">
        <w:rPr>
          <w:rFonts w:ascii="Times New Roman" w:hAnsi="Times New Roman" w:cs="Times New Roman"/>
          <w:sz w:val="24"/>
          <w:szCs w:val="24"/>
        </w:rPr>
        <w:t xml:space="preserve"> period compared to pretreatment values</w:t>
      </w:r>
      <w:r w:rsidR="005E4AC9" w:rsidRPr="00B363A2">
        <w:rPr>
          <w:rFonts w:ascii="Times New Roman" w:hAnsi="Times New Roman" w:cs="Times New Roman"/>
          <w:sz w:val="24"/>
          <w:szCs w:val="24"/>
        </w:rPr>
        <w:t xml:space="preserve">. </w:t>
      </w:r>
      <w:r w:rsidR="005C42A6" w:rsidRPr="00B363A2">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sidRPr="00B363A2">
        <w:rPr>
          <w:rFonts w:ascii="Times New Roman" w:hAnsi="Times New Roman" w:cs="Times New Roman"/>
          <w:sz w:val="24"/>
          <w:szCs w:val="24"/>
        </w:rPr>
        <w:t xml:space="preserve"> The differences are not always </w:t>
      </w:r>
      <w:r w:rsidR="005E4AC9" w:rsidRPr="00B363A2">
        <w:rPr>
          <w:rFonts w:ascii="Times New Roman" w:hAnsi="Times New Roman" w:cs="Times New Roman"/>
          <w:sz w:val="24"/>
          <w:szCs w:val="24"/>
        </w:rPr>
        <w:lastRenderedPageBreak/>
        <w:t xml:space="preserve">statistically significant, but </w:t>
      </w:r>
      <w:r w:rsidR="00304F2E" w:rsidRPr="00B363A2">
        <w:rPr>
          <w:rFonts w:ascii="Times New Roman" w:hAnsi="Times New Roman" w:cs="Times New Roman"/>
          <w:sz w:val="24"/>
          <w:szCs w:val="24"/>
        </w:rPr>
        <w:t xml:space="preserve">multiple </w:t>
      </w:r>
      <w:r w:rsidR="004E2C5B" w:rsidRPr="00B363A2">
        <w:rPr>
          <w:rFonts w:ascii="Times New Roman" w:hAnsi="Times New Roman" w:cs="Times New Roman"/>
          <w:sz w:val="24"/>
          <w:szCs w:val="24"/>
        </w:rPr>
        <w:t>studies based on resampling permanent plots</w:t>
      </w:r>
      <w:r w:rsidR="005E4AC9" w:rsidRPr="00B363A2">
        <w:rPr>
          <w:rFonts w:ascii="Times New Roman" w:hAnsi="Times New Roman" w:cs="Times New Roman"/>
          <w:sz w:val="24"/>
          <w:szCs w:val="24"/>
        </w:rPr>
        <w:t xml:space="preserve"> support these relative trends</w:t>
      </w:r>
      <w:r w:rsidR="00AD66DB" w:rsidRPr="00B363A2">
        <w:rPr>
          <w:rFonts w:ascii="Times New Roman" w:hAnsi="Times New Roman" w:cs="Times New Roman"/>
          <w:sz w:val="24"/>
          <w:szCs w:val="24"/>
        </w:rPr>
        <w:t xml:space="preserve"> </w:t>
      </w:r>
      <w:r w:rsidR="00AD66DB" w:rsidRPr="00B363A2">
        <w:rPr>
          <w:rFonts w:ascii="Times New Roman" w:hAnsi="Times New Roman" w:cs="Times New Roman"/>
          <w:sz w:val="24"/>
          <w:szCs w:val="24"/>
        </w:rPr>
        <w:fldChar w:fldCharType="begin" w:fldLock="1"/>
      </w:r>
      <w:r w:rsidR="004E2C5B" w:rsidRPr="00B363A2">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sidRPr="00B363A2">
        <w:rPr>
          <w:rFonts w:ascii="Times New Roman" w:hAnsi="Times New Roman" w:cs="Times New Roman"/>
          <w:sz w:val="24"/>
          <w:szCs w:val="24"/>
        </w:rPr>
        <w:fldChar w:fldCharType="separate"/>
      </w:r>
      <w:r w:rsidR="00222B15" w:rsidRPr="00B363A2">
        <w:rPr>
          <w:rFonts w:ascii="Times New Roman" w:hAnsi="Times New Roman" w:cs="Times New Roman"/>
          <w:noProof/>
          <w:sz w:val="24"/>
          <w:szCs w:val="24"/>
        </w:rPr>
        <w:t>(Stephens et al. 2012, Morici 2017, Hood et al. 2020)</w:t>
      </w:r>
      <w:r w:rsidR="00AD66DB" w:rsidRPr="00B363A2">
        <w:rPr>
          <w:rFonts w:ascii="Times New Roman" w:hAnsi="Times New Roman" w:cs="Times New Roman"/>
          <w:sz w:val="24"/>
          <w:szCs w:val="24"/>
        </w:rPr>
        <w:fldChar w:fldCharType="end"/>
      </w:r>
      <w:r w:rsidRPr="00B363A2">
        <w:rPr>
          <w:rFonts w:ascii="Times New Roman" w:hAnsi="Times New Roman" w:cs="Times New Roman"/>
          <w:sz w:val="24"/>
          <w:szCs w:val="24"/>
        </w:rPr>
        <w:t>.</w:t>
      </w:r>
      <w:r w:rsidR="00D77B62" w:rsidRPr="00B363A2">
        <w:rPr>
          <w:rFonts w:ascii="Times New Roman" w:hAnsi="Times New Roman" w:cs="Times New Roman"/>
          <w:sz w:val="24"/>
          <w:szCs w:val="24"/>
        </w:rPr>
        <w:t xml:space="preserve">  </w:t>
      </w:r>
    </w:p>
    <w:p w14:paraId="73733FB4" w14:textId="071CDF54" w:rsidR="00A20187" w:rsidRDefault="00D77B62" w:rsidP="00671139">
      <w:pPr>
        <w:pStyle w:val="ListParagraph"/>
        <w:numPr>
          <w:ilvl w:val="0"/>
          <w:numId w:val="24"/>
        </w:numPr>
        <w:spacing w:after="0" w:line="360" w:lineRule="auto"/>
        <w:contextualSpacing w:val="0"/>
        <w:rPr>
          <w:rFonts w:ascii="Times New Roman" w:hAnsi="Times New Roman" w:cs="Times New Roman"/>
          <w:sz w:val="24"/>
          <w:szCs w:val="24"/>
        </w:rPr>
      </w:pPr>
      <w:r w:rsidRPr="00B363A2">
        <w:rPr>
          <w:rFonts w:ascii="Times New Roman" w:hAnsi="Times New Roman" w:cs="Times New Roman"/>
          <w:sz w:val="24"/>
          <w:szCs w:val="24"/>
        </w:rPr>
        <w:t>Burning alone and thinning alone do not appear to have the same longevity as thinning and burning in combination</w:t>
      </w:r>
      <w:r w:rsidR="006F6E22">
        <w:rPr>
          <w:rFonts w:ascii="Times New Roman" w:hAnsi="Times New Roman" w:cs="Times New Roman"/>
          <w:sz w:val="24"/>
          <w:szCs w:val="24"/>
        </w:rPr>
        <w:t xml:space="preserve">, although they often appear to produce statistically insignificant effects in longer term sampling periods </w:t>
      </w:r>
    </w:p>
    <w:p w14:paraId="0459EECD" w14:textId="4A5CDA4C" w:rsidR="006F6E22" w:rsidRPr="00081667" w:rsidRDefault="006F6E22" w:rsidP="00081667">
      <w:pPr>
        <w:pStyle w:val="ListParagraph"/>
        <w:numPr>
          <w:ilvl w:val="0"/>
          <w:numId w:val="24"/>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However, t</w:t>
      </w:r>
      <w:r w:rsidR="00A20187">
        <w:rPr>
          <w:rFonts w:ascii="Times New Roman" w:hAnsi="Times New Roman" w:cs="Times New Roman"/>
          <w:sz w:val="24"/>
          <w:szCs w:val="24"/>
        </w:rPr>
        <w:t xml:space="preserve">he influx of twigs caused by thinning </w:t>
      </w:r>
      <w:r>
        <w:rPr>
          <w:rFonts w:ascii="Times New Roman" w:hAnsi="Times New Roman" w:cs="Times New Roman"/>
          <w:sz w:val="24"/>
          <w:szCs w:val="24"/>
        </w:rPr>
        <w:t xml:space="preserve">appears to be short-lived, often decomposing within ten years in both thinned stan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sz w:val="24"/>
          <w:szCs w:val="24"/>
        </w:rPr>
        <w:fldChar w:fldCharType="separate"/>
      </w:r>
      <w:r w:rsidRPr="006F6E22">
        <w:rPr>
          <w:rFonts w:ascii="Times New Roman" w:hAnsi="Times New Roman" w:cs="Times New Roman"/>
          <w:noProof/>
          <w:sz w:val="24"/>
          <w:szCs w:val="24"/>
        </w:rPr>
        <w:t>(Stephen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nd salvage logged stands </w:t>
      </w:r>
      <w:r>
        <w:rPr>
          <w:rFonts w:ascii="Times New Roman" w:hAnsi="Times New Roman" w:cs="Times New Roman"/>
          <w:sz w:val="24"/>
          <w:szCs w:val="24"/>
        </w:rPr>
        <w:fldChar w:fldCharType="begin" w:fldLock="1"/>
      </w:r>
      <w:r w:rsidR="008D4251">
        <w:rPr>
          <w:rFonts w:ascii="Times New Roman" w:hAnsi="Times New Roman" w:cs="Times New Roman"/>
          <w:sz w:val="24"/>
          <w:szCs w:val="24"/>
        </w:rPr>
        <w:instrText>ADDIN CSL_CITATION {"citationItems":[{"id":"ITEM-1","itemData":{"DOI":"10.2737/PNW-GTR-975","author":[{"dropping-particle":"","family":"Nemens","given":"Deborah G.","non-dropping-particle":"","parse-names":false,"suffix":""},{"dropping-particle":"","family":"Varner","given":"J. Morgan","non-dropping-particle":"","parse-names":false,"suffix":""},{"dropping-particle":"","family":"Johnson","given":"Morris C.","non-dropping-particle":"","parse-names":false,"suffix":""}],"container-title":"Gen. Tech. Rep. PNW-GTR-975. Portland, OR: U.S. Department of Agriculture, Forest Service, Pacific Northwest Research Station. 35 p.","id":"ITEM-1","issued":{"date-parts":[["2019"]]},"title":"Environmental effects of postfire logging: an updated literature review and annotated bibliography","type":"report","volume":"975"},"uris":["http://www.mendeley.com/documents/?uuid=a761308a-f998-31e5-938c-a0e67f72f60e"]}],"mendeley":{"formattedCitation":"(Nemens et al. 2019)","plainTextFormattedCitation":"(Nemens et al. 2019)","previouslyFormattedCitation":"(Nemens et al. 2019)"},"properties":{"noteIndex":0},"schema":"https://github.com/citation-style-language/schema/raw/master/csl-citation.json"}</w:instrText>
      </w:r>
      <w:r>
        <w:rPr>
          <w:rFonts w:ascii="Times New Roman" w:hAnsi="Times New Roman" w:cs="Times New Roman"/>
          <w:sz w:val="24"/>
          <w:szCs w:val="24"/>
        </w:rPr>
        <w:fldChar w:fldCharType="separate"/>
      </w:r>
      <w:r w:rsidRPr="006F6E22">
        <w:rPr>
          <w:rFonts w:ascii="Times New Roman" w:hAnsi="Times New Roman" w:cs="Times New Roman"/>
          <w:noProof/>
          <w:sz w:val="24"/>
          <w:szCs w:val="24"/>
        </w:rPr>
        <w:t>(Nemen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92B5DE" w14:textId="672F7F1B" w:rsidR="00BC671D" w:rsidRDefault="006F6E22"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Burning alone or in combination with thinning appears to be a more effective fuel treatment than thinning alone</w:t>
      </w:r>
      <w:r w:rsidR="008D4251">
        <w:rPr>
          <w:rFonts w:ascii="Times New Roman" w:hAnsi="Times New Roman" w:cs="Times New Roman"/>
          <w:sz w:val="24"/>
          <w:szCs w:val="24"/>
        </w:rPr>
        <w:t xml:space="preserve"> </w:t>
      </w:r>
      <w:r w:rsidR="008D4251">
        <w:rPr>
          <w:rFonts w:ascii="Times New Roman" w:hAnsi="Times New Roman" w:cs="Times New Roman"/>
          <w:sz w:val="24"/>
          <w:szCs w:val="24"/>
        </w:rPr>
        <w:fldChar w:fldCharType="begin" w:fldLock="1"/>
      </w:r>
      <w:r w:rsidR="007E730E">
        <w:rPr>
          <w:rFonts w:ascii="Times New Roman" w:hAnsi="Times New Roman" w:cs="Times New Roman"/>
          <w:sz w:val="24"/>
          <w:szCs w:val="24"/>
        </w:rPr>
        <w:instrText>ADDIN CSL_CITATION {"citationItems":[{"id":"ITEM-1","itemData":{"DOI":"10.1071/WF11121","ISSN":"1049-8001","abstract":"&lt;p&gt;Fuel reduction treatments are increasingly used to mitigate future wildfire severity in dry forests, but few opportunities exist to assess their effectiveness. We evaluated the influence of fuel treatment, tree size and species on tree mortality following a large wildfire event in recent thin-only, thin and prescribed burn (thin-Rx) units. Of the trees that died within the first 3 years, most died in the first year regardless of treatment. First-year mortality was much higher in control and thin-only units (65 and 52%) than in thin-Rx units (37%). Cumulative third-year mortality followed a similar trend (78 and 64% in control and thin-only units) v. 43% in thin-Rx units. Percentage crown scorch is a strong predictor of mortality and is highly dependent on fuel treatment. Across all treatments, Pinus ponderosa had a lower probability of post-fire mortality than did Pseudotsuga menziesii. Finally, the probability of beetle attack on surviving trees was highest in large-diameter trees within thin-only treatments and lowest within thin-Rx treatments. This study contributes further evidence supporting the effectiveness of thinning and prescribed burning on mitigating post-fire tree mortality. We also present evidence that a combination of thinning and prescribed burning is associated with lower incidence of post-fire bark beetle attack.&lt;/p&gt;","author":[{"dropping-particle":"","family":"Prichard","given":"Susan J.","non-dropping-particle":"","parse-names":false,"suffix":""},{"dropping-particle":"","family":"Kennedy","given":"Maureen C.","non-dropping-particle":"","parse-names":false,"suffix":""}],"container-title":"International Journal of Wildland Fire","id":"ITEM-1","issue":"8","issued":{"date-parts":[["2012","12","18"]]},"page":"1004","publisher":"CSIRO PUBLISHING","title":"Fuel treatment effects on tree mortality following wildfire in dry mixed conifer forests, Washington State, USA","type":"article-journal","volume":"21"},"uris":["http://www.mendeley.com/documents/?uuid=1606ecfc-8df0-3d09-9e49-9e3bef361f94"]},{"id":"ITEM-2","itemData":{"DOI":"10.1002/eap.2104","ISSN":"1051-0761","abstract":"Large wildfires (&gt;50,000 ha) are becoming increasingly common in semi-arid landscapes of the western United States. Although fuel reduction treatments are used to mitigate potential wildfire effects, they can be overwhelmed in wind-driven wildfire events with extreme fire behavior. We evaluated drivers of fire severity and fuel treatment effectiveness in the 2014 Carlton Complex, a record-setting complex of wildfires in north-central Washington State. Across varied topography, vegetation and distinct fire progressions, we used a combination of simultaneous autoregression (SAR) and random forest (RF) approaches to model drivers of fire severity and evaluated how fuel treatments mitigated fire severity. Predictor variables included fuel treatment type, time since treatment, topographic indices, vegetation and fuels, and weather summarized by progression interval. We found that the two spatial regression methods are generally complementary and are instructive as a combined approach for landscape analyses of fire severity. SAR improves upon traditional linear models by incorporating information about neighboring pixel burn severity, which avoids type I errors in coefficient estimates and incorrect inferences. RF modeling provides a flexible modeling environment capable of capturing complex interactions and non-linearities while still accounting for spatial autocorrelation through the use of spatially explicit predictor variables. All treatment areas burned with higher proportions of moderate and high severity fire during early fire progressions, but thin and underburn, underburn only, and past wildfires were more effective than thin-only and thin and pile burn treatments. Treatment units had much greater percentages of unburned and low severity area in later progressions that burned under milder fire weather conditions, and differences between treatments were less pronounced. Our results provide evidence that strategic placement of fuels reduction treatments can effectively reduce localized fire spread and severity even under severe fire weather. During wind-driven fire spread progressions, fuel treatments that were located on leeward slopes tended to have lower fire severity than treatments located on windward slopes. As fire and fuels managers evaluate options for increasing landscape resilience to future climate change and wildfires, strategic placement of fuel treatments may be guided by retrospective studies of past large wildfire events.","author":[{"dropping-particle":"","family":"Prichard","given":"Susan J.","non-dropping-particle":"","parse-names":false,"suffix":""},{"dropping-particle":"","family":"Povak","given":"Nicholas A.","non-dropping-particle":"","parse-names":false,"suffix":""},{"dropping-particle":"","family":"Kennedy","given":"Maureen C.","non-dropping-particle":"","parse-names":false,"suffix":""},{"dropping-particle":"","family":"Peterson","given":"David W.","non-dropping-particle":"","parse-names":false,"suffix":""}],"container-title":"Ecological Applications","id":"ITEM-2","issued":{"date-parts":[["2020","2","22"]]},"note":"2014 Carleton Complex\n\nComination of simultaneous autoregression and random forest to model drivers of fire sev and effectivenss of fuels\n\nDuring early fire progression in severe weather\n- thin burn, burn, and past wildifres more effective than thin-only and htin pile \nDuring later progressions with milder fire weather\n-differences less pronounced\n\nDuring wind driven fire prog\n- treatments on leeward slope had less severe fire than those on windward\n\nSAR and RF similar results and complemenary\n\nPost burn can act as barrier to fire for 20 years \nPrichard 2017 Tamm review\n\nCarlton complex was more explosive than tripod\nalso 60% nonforested shrub steppe and semi-arid grassland\n'clear outlier' in fire behavior\n\nStudy areas divided into north and south\nnorth more moiutainsous more confier\n\nRecords from FACTS 95-2014\n\nLandfire 2012 for existing veg and fuels\n\nClearcut and broadcast burn and thin+pile burn not sig realted to fire sev\nProbably too low of sample\n\nTime since fire was a sig predictor of fire sever but not included in the final SAR models because of low importance in RF\n\nTime since fire not sig perhaps because of low record time of less than 20 years\n\nHigh spatial autocorrelation and low effect size of spatial covariates\n\nRF can incorporate nonlinear effects and predictor var interaction without a priori\nincluding SA\n\nVariance decomp revealed\nTopography slighly more influencial on fuels than wetaher\nTherefore topo has greater effects than vegetation? Impossible to disassemble covar","page":"eap.2104","publisher":"John Wiley &amp; Sons, Ltd","title":"Fuel treatment effectiveness in the context of landform, vegetation, and large, wind‐driven wildfires","type":"article-journal"},"uris":["http://www.mendeley.com/documents/?uuid=228c6dab-3444-3464-b3ec-d6ec5797a9df"]}],"mendeley":{"formattedCitation":"(Prichard and Kennedy 2012, Prichard et al. 2020)","plainTextFormattedCitation":"(Prichard and Kennedy 2012, Prichard et al. 2020)","previouslyFormattedCitation":"(Prichard and Kennedy 2012, Prichard et al. 2020)"},"properties":{"noteIndex":0},"schema":"https://github.com/citation-style-language/schema/raw/master/csl-citation.json"}</w:instrText>
      </w:r>
      <w:r w:rsidR="008D4251">
        <w:rPr>
          <w:rFonts w:ascii="Times New Roman" w:hAnsi="Times New Roman" w:cs="Times New Roman"/>
          <w:sz w:val="24"/>
          <w:szCs w:val="24"/>
        </w:rPr>
        <w:fldChar w:fldCharType="separate"/>
      </w:r>
      <w:r w:rsidR="008D4251" w:rsidRPr="008D4251">
        <w:rPr>
          <w:rFonts w:ascii="Times New Roman" w:hAnsi="Times New Roman" w:cs="Times New Roman"/>
          <w:noProof/>
          <w:sz w:val="24"/>
          <w:szCs w:val="24"/>
        </w:rPr>
        <w:t>(Prichard and Kennedy 2012, Prichard et al. 2020)</w:t>
      </w:r>
      <w:r w:rsidR="008D4251">
        <w:rPr>
          <w:rFonts w:ascii="Times New Roman" w:hAnsi="Times New Roman" w:cs="Times New Roman"/>
          <w:sz w:val="24"/>
          <w:szCs w:val="24"/>
        </w:rPr>
        <w:fldChar w:fldCharType="end"/>
      </w:r>
      <w:r w:rsidR="008D4251">
        <w:rPr>
          <w:rFonts w:ascii="Times New Roman" w:hAnsi="Times New Roman" w:cs="Times New Roman"/>
          <w:sz w:val="24"/>
          <w:szCs w:val="24"/>
        </w:rPr>
        <w:t>, but because prescribed burn opportunities are severely limited by weather windows, logistical difficulties, resource scarcity, lack of revenue to offset costs, and smoke considerations, thinning alone should be explored further as a possible long term fuel treatment.</w:t>
      </w:r>
      <w:r w:rsidR="004E2C5B">
        <w:rPr>
          <w:rFonts w:ascii="Times New Roman" w:hAnsi="Times New Roman" w:cs="Times New Roman"/>
          <w:sz w:val="24"/>
          <w:szCs w:val="24"/>
        </w:rPr>
        <w:t xml:space="preserve"> </w:t>
      </w:r>
      <w:r w:rsidR="008D4251">
        <w:rPr>
          <w:rFonts w:ascii="Times New Roman" w:hAnsi="Times New Roman" w:cs="Times New Roman"/>
          <w:sz w:val="24"/>
          <w:szCs w:val="24"/>
        </w:rPr>
        <w:t xml:space="preserve"> I</w:t>
      </w:r>
      <w:r w:rsidR="005E4AC9">
        <w:rPr>
          <w:rFonts w:ascii="Times New Roman" w:hAnsi="Times New Roman" w:cs="Times New Roman"/>
          <w:sz w:val="24"/>
          <w:szCs w:val="24"/>
        </w:rPr>
        <w:t>t is possible that t</w:t>
      </w:r>
      <w:r w:rsidR="00222B15">
        <w:rPr>
          <w:rFonts w:ascii="Times New Roman" w:hAnsi="Times New Roman" w:cs="Times New Roman"/>
          <w:sz w:val="24"/>
          <w:szCs w:val="24"/>
        </w:rPr>
        <w:t xml:space="preserve">hinning alone may produce greater fuels reduction benefits than burning alone in </w:t>
      </w:r>
      <w:r w:rsidR="005E4AC9">
        <w:rPr>
          <w:rFonts w:ascii="Times New Roman" w:hAnsi="Times New Roman" w:cs="Times New Roman"/>
          <w:sz w:val="24"/>
          <w:szCs w:val="24"/>
        </w:rPr>
        <w:t xml:space="preserve">a longer term than most studies have been conducted.  Once the activity fuels decompose, units that are thinned at enough intensity </w:t>
      </w:r>
      <w:r w:rsidR="00D77B62">
        <w:rPr>
          <w:rFonts w:ascii="Times New Roman" w:hAnsi="Times New Roman" w:cs="Times New Roman"/>
          <w:sz w:val="24"/>
          <w:szCs w:val="24"/>
        </w:rPr>
        <w:t>could</w:t>
      </w:r>
      <w:r w:rsidR="005E4AC9">
        <w:rPr>
          <w:rFonts w:ascii="Times New Roman" w:hAnsi="Times New Roman" w:cs="Times New Roman"/>
          <w:sz w:val="24"/>
          <w:szCs w:val="24"/>
        </w:rPr>
        <w:t xml:space="preserve"> maintain a lower canopy bulk density</w:t>
      </w:r>
      <w:r w:rsidR="008D4251">
        <w:rPr>
          <w:rFonts w:ascii="Times New Roman" w:hAnsi="Times New Roman" w:cs="Times New Roman"/>
          <w:sz w:val="24"/>
          <w:szCs w:val="24"/>
        </w:rPr>
        <w:t>, particularly on less productive sites</w:t>
      </w:r>
      <w:r w:rsidR="00304F2E">
        <w:rPr>
          <w:rFonts w:ascii="Times New Roman" w:hAnsi="Times New Roman" w:cs="Times New Roman"/>
          <w:sz w:val="24"/>
          <w:szCs w:val="24"/>
        </w:rPr>
        <w:t xml:space="preserve">.  So in the </w:t>
      </w:r>
      <w:proofErr w:type="spellStart"/>
      <w:r w:rsidR="00304F2E">
        <w:rPr>
          <w:rFonts w:ascii="Times New Roman" w:hAnsi="Times New Roman" w:cs="Times New Roman"/>
          <w:sz w:val="24"/>
          <w:szCs w:val="24"/>
        </w:rPr>
        <w:t>longrun</w:t>
      </w:r>
      <w:proofErr w:type="spellEnd"/>
      <w:r w:rsidR="00304F2E">
        <w:rPr>
          <w:rFonts w:ascii="Times New Roman" w:hAnsi="Times New Roman" w:cs="Times New Roman"/>
          <w:sz w:val="24"/>
          <w:szCs w:val="24"/>
        </w:rPr>
        <w:t>, thinning could cause a lowe</w:t>
      </w:r>
      <w:r w:rsidR="005E4AC9">
        <w:rPr>
          <w:rFonts w:ascii="Times New Roman" w:hAnsi="Times New Roman" w:cs="Times New Roman"/>
          <w:sz w:val="24"/>
          <w:szCs w:val="24"/>
        </w:rPr>
        <w:t xml:space="preserve">r rate of litterfall and </w:t>
      </w:r>
      <w:proofErr w:type="spellStart"/>
      <w:r w:rsidR="005E4AC9">
        <w:rPr>
          <w:rFonts w:ascii="Times New Roman" w:hAnsi="Times New Roman" w:cs="Times New Roman"/>
          <w:sz w:val="24"/>
          <w:szCs w:val="24"/>
        </w:rPr>
        <w:t>twigfall</w:t>
      </w:r>
      <w:proofErr w:type="spellEnd"/>
      <w:r w:rsidR="005E4AC9">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w:t>
      </w:r>
      <w:r w:rsidR="00304F2E">
        <w:rPr>
          <w:rFonts w:ascii="Times New Roman" w:hAnsi="Times New Roman" w:cs="Times New Roman"/>
          <w:sz w:val="24"/>
          <w:szCs w:val="24"/>
        </w:rPr>
        <w:t>downed log and twig</w:t>
      </w:r>
      <w:r w:rsidR="005059F1">
        <w:rPr>
          <w:rFonts w:ascii="Times New Roman" w:hAnsi="Times New Roman" w:cs="Times New Roman"/>
          <w:sz w:val="24"/>
          <w:szCs w:val="24"/>
        </w:rPr>
        <w:t xml:space="preserve"> loads than pretreatment values 17 years after thinning, the pattern is driven by an increase in rotten logs, with an accompanying decrease in sound logs and twigs</w:t>
      </w:r>
      <w:r w:rsidR="00304F2E">
        <w:rPr>
          <w:rFonts w:ascii="Times New Roman" w:hAnsi="Times New Roman" w:cs="Times New Roman"/>
          <w:sz w:val="24"/>
          <w:szCs w:val="24"/>
        </w:rPr>
        <w:t xml:space="preserve">.  This </w:t>
      </w:r>
      <w:r w:rsidR="005059F1">
        <w:rPr>
          <w:rFonts w:ascii="Times New Roman" w:hAnsi="Times New Roman" w:cs="Times New Roman"/>
          <w:sz w:val="24"/>
          <w:szCs w:val="24"/>
        </w:rPr>
        <w:t>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w:t>
      </w:r>
      <w:r w:rsidR="00B363A2">
        <w:rPr>
          <w:rFonts w:ascii="Times New Roman" w:hAnsi="Times New Roman" w:cs="Times New Roman"/>
          <w:sz w:val="24"/>
          <w:szCs w:val="24"/>
        </w:rPr>
        <w:t xml:space="preserve">it is possible that </w:t>
      </w:r>
      <w:r w:rsidR="005C42A6">
        <w:rPr>
          <w:rFonts w:ascii="Times New Roman" w:hAnsi="Times New Roman" w:cs="Times New Roman"/>
          <w:sz w:val="24"/>
          <w:szCs w:val="24"/>
        </w:rPr>
        <w:t xml:space="preserve">burn-only units may not sustain the same level of benefit as thin-only units.  Prescribed burns that leave more canopy fuels intact may leave a risk of crown fire in the long run, as well as leaving more litter and twig material to drop to the ground and become surface fuels, in the absence of repeat treatment.  </w:t>
      </w:r>
      <w:r w:rsidR="007E730E">
        <w:rPr>
          <w:rFonts w:ascii="Times New Roman" w:hAnsi="Times New Roman" w:cs="Times New Roman"/>
          <w:sz w:val="24"/>
          <w:szCs w:val="24"/>
        </w:rPr>
        <w:t xml:space="preserve">Ultimately, the long term fuel dynamics of either </w:t>
      </w:r>
      <w:r w:rsidR="007E730E">
        <w:rPr>
          <w:rFonts w:ascii="Times New Roman" w:hAnsi="Times New Roman" w:cs="Times New Roman"/>
          <w:sz w:val="24"/>
          <w:szCs w:val="24"/>
        </w:rPr>
        <w:lastRenderedPageBreak/>
        <w:t xml:space="preserve">thinned or burned stands </w:t>
      </w:r>
      <w:r w:rsidR="009423DD">
        <w:rPr>
          <w:rFonts w:ascii="Times New Roman" w:hAnsi="Times New Roman" w:cs="Times New Roman"/>
          <w:sz w:val="24"/>
          <w:szCs w:val="24"/>
        </w:rPr>
        <w:t>may</w:t>
      </w:r>
      <w:r w:rsidR="007E730E">
        <w:rPr>
          <w:rFonts w:ascii="Times New Roman" w:hAnsi="Times New Roman" w:cs="Times New Roman"/>
          <w:sz w:val="24"/>
          <w:szCs w:val="24"/>
        </w:rPr>
        <w:t xml:space="preserve"> </w:t>
      </w:r>
      <w:r w:rsidR="009423DD">
        <w:rPr>
          <w:rFonts w:ascii="Times New Roman" w:hAnsi="Times New Roman" w:cs="Times New Roman"/>
          <w:sz w:val="24"/>
          <w:szCs w:val="24"/>
        </w:rPr>
        <w:t>be heavily influenced</w:t>
      </w:r>
      <w:r w:rsidR="007E730E">
        <w:rPr>
          <w:rFonts w:ascii="Times New Roman" w:hAnsi="Times New Roman" w:cs="Times New Roman"/>
          <w:sz w:val="24"/>
          <w:szCs w:val="24"/>
        </w:rPr>
        <w:t xml:space="preserve"> shrub and regeneration response </w:t>
      </w:r>
      <w:r w:rsidR="009423DD">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DOI":"10.3390/f7070137","ISSN":"19994907","abstract":"Restoration of pine forests has become a priority for managers who are beginning to embrace ideas of highly heterogeneous forest structures that potentially encourages high levels of regeneration. This study utilizes stem-mapped stands to assess how simulated regeneration timing and magnitude influence longevity of reduced fire behavior by linking growth and yield model outputs to a crown fire prediction model. Treatment longevity was assessed as return time to within 10% of pre-treatment predicted wind speeds for the onset of passive (Torching) and active (Crowning) crown fire behavior. Treatment longevity in terms of Torching and Crowning was reduced 5 years for every 550 and 150 seedlings ha-1, respectively. Introducing regeneration as a single pulse further reduced Torching treatment longevity 10 years compared to other regeneration distributions. Crowning treatment longevity increased at higher site indices, where a 6 m increase in site index increased longevity 4.5 year. This result was contrary to expectations that canopy openings after treatments would close faster on higher productivity sites. Additionally, Torching longevity was influenced by the rate of crown recession, were reducing the recession rate decreased longevity in areas with higher site indices. These dependencies highlight a need for research exploring stand development in heterogeneous sites.","author":[{"dropping-particle":"","family":"Tinkham","given":"Wade T.","non-dropping-particle":"","parse-names":false,"suffix":""},{"dropping-particle":"","family":"Hoffman","given":"Chad M.","non-dropping-particle":"","parse-names":false,"suffix":""},{"dropping-particle":"","family":"Ex","given":"Seth A.","non-dropping-particle":"","parse-names":false,"suffix":""},{"dropping-particle":"","family":"Battaglia","given":"Michael A.","non-dropping-particle":"","parse-names":false,"suffix":""},{"dropping-particle":"","family":"Saralecos","given":"Jarred D.","non-dropping-particle":"","parse-names":false,"suffix":""}],"container-title":"Forests","id":"ITEM-1","issue":"7","issued":{"date-parts":[["2016","7","7"]]},"page":"137","publisher":"MDPI AG","title":"Ponderosa pine forest restoration treatment longevity: Implications of regeneration on fire hazard","type":"article-journal","volume":"7"},"uris":["http://www.mendeley.com/documents/?uuid=38f15607-72af-35c0-b105-19a9ce831ed1"]}],"mendeley":{"formattedCitation":"(Tinkham et al. 2016)","plainTextFormattedCitation":"(Tinkham et al. 2016)","previouslyFormattedCitation":"(Tinkham et al. 2016)"},"properties":{"noteIndex":0},"schema":"https://github.com/citation-style-language/schema/raw/master/csl-citation.json"}</w:instrText>
      </w:r>
      <w:r w:rsidR="009423DD">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Tinkham et al. 2016)</w:t>
      </w:r>
      <w:r w:rsidR="009423DD">
        <w:rPr>
          <w:rFonts w:ascii="Times New Roman" w:hAnsi="Times New Roman" w:cs="Times New Roman"/>
          <w:sz w:val="24"/>
          <w:szCs w:val="24"/>
        </w:rPr>
        <w:fldChar w:fldCharType="end"/>
      </w:r>
      <w:r w:rsidR="007E730E">
        <w:rPr>
          <w:rFonts w:ascii="Times New Roman" w:hAnsi="Times New Roman" w:cs="Times New Roman"/>
          <w:sz w:val="24"/>
          <w:szCs w:val="24"/>
        </w:rPr>
        <w:t xml:space="preserve">, which may depend on treatment intensity and site productivity as much as treatment type. </w:t>
      </w:r>
    </w:p>
    <w:p w14:paraId="5522164F" w14:textId="242C256C" w:rsidR="007B3942" w:rsidRPr="00081667" w:rsidRDefault="007B3942"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Treatment intensity and productivity</w:t>
      </w:r>
    </w:p>
    <w:p w14:paraId="43BB2B82" w14:textId="5A42BB39" w:rsidR="00B363A2" w:rsidRDefault="007E730E"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reatment types are broad categories that can include a range of intensity (often judged by basal area removal), and different levels of intensity can provoke different responses to treatment.</w:t>
      </w:r>
      <w:r w:rsidR="000F6FB0">
        <w:rPr>
          <w:rFonts w:ascii="Times New Roman" w:hAnsi="Times New Roman" w:cs="Times New Roman"/>
          <w:sz w:val="24"/>
          <w:szCs w:val="24"/>
        </w:rPr>
        <w:t xml:space="preserve"> </w:t>
      </w:r>
      <w:r>
        <w:rPr>
          <w:rFonts w:ascii="Times New Roman" w:hAnsi="Times New Roman" w:cs="Times New Roman"/>
          <w:sz w:val="24"/>
          <w:szCs w:val="24"/>
        </w:rPr>
        <w:t xml:space="preserve"> </w:t>
      </w:r>
      <w:r w:rsidR="00D77B62">
        <w:rPr>
          <w:rFonts w:ascii="Times New Roman" w:hAnsi="Times New Roman" w:cs="Times New Roman"/>
          <w:sz w:val="24"/>
          <w:szCs w:val="24"/>
        </w:rPr>
        <w:t>T</w:t>
      </w:r>
      <w:r w:rsidR="000F6FB0">
        <w:rPr>
          <w:rFonts w:ascii="Times New Roman" w:hAnsi="Times New Roman" w:cs="Times New Roman"/>
          <w:sz w:val="24"/>
          <w:szCs w:val="24"/>
        </w:rPr>
        <w:t>wo crucial aspects of treatment</w:t>
      </w:r>
      <w:r w:rsidR="00D77B62">
        <w:rPr>
          <w:rFonts w:ascii="Times New Roman" w:hAnsi="Times New Roman" w:cs="Times New Roman"/>
          <w:sz w:val="24"/>
          <w:szCs w:val="24"/>
        </w:rPr>
        <w:t xml:space="preserve"> intensity</w:t>
      </w:r>
      <w:r w:rsidR="000F6FB0">
        <w:rPr>
          <w:rFonts w:ascii="Times New Roman" w:hAnsi="Times New Roman" w:cs="Times New Roman"/>
          <w:sz w:val="24"/>
          <w:szCs w:val="24"/>
        </w:rPr>
        <w:t xml:space="preserve">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If treatment is not intense enough, it will not change fire behavior.  If treatment is too intense, it may stimulate a strong vegetative understory capable of carrying severe fir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7E730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sidR="00C84393">
        <w:rPr>
          <w:rFonts w:ascii="Times New Roman" w:hAnsi="Times New Roman" w:cs="Times New Roman"/>
          <w:sz w:val="24"/>
          <w:szCs w:val="24"/>
        </w:rPr>
        <w:t>.</w:t>
      </w:r>
      <w:r w:rsidR="00A32375">
        <w:rPr>
          <w:rFonts w:ascii="Times New Roman" w:hAnsi="Times New Roman" w:cs="Times New Roman"/>
          <w:sz w:val="24"/>
          <w:szCs w:val="24"/>
        </w:rPr>
        <w:t xml:space="preserve"> </w:t>
      </w:r>
    </w:p>
    <w:p w14:paraId="73399B13" w14:textId="77777777" w:rsidR="00B363A2" w:rsidRDefault="00A32375" w:rsidP="00671139">
      <w:pPr>
        <w:pStyle w:val="ListParagraph"/>
        <w:numPr>
          <w:ilvl w:val="0"/>
          <w:numId w:val="23"/>
        </w:numPr>
        <w:spacing w:after="0" w:line="360" w:lineRule="auto"/>
        <w:contextualSpacing w:val="0"/>
        <w:rPr>
          <w:rFonts w:ascii="Times New Roman" w:hAnsi="Times New Roman" w:cs="Times New Roman"/>
          <w:sz w:val="24"/>
          <w:szCs w:val="24"/>
        </w:rPr>
      </w:pPr>
      <w:r w:rsidRPr="00B363A2">
        <w:rPr>
          <w:rFonts w:ascii="Times New Roman" w:hAnsi="Times New Roman" w:cs="Times New Roman"/>
          <w:sz w:val="24"/>
          <w:szCs w:val="24"/>
        </w:rPr>
        <w:t>Exposed soil is more favorable for recruitment</w:t>
      </w:r>
      <w:r w:rsidR="00C84393" w:rsidRPr="00B363A2">
        <w:rPr>
          <w:rFonts w:ascii="Times New Roman" w:hAnsi="Times New Roman" w:cs="Times New Roman"/>
          <w:sz w:val="24"/>
          <w:szCs w:val="24"/>
        </w:rPr>
        <w:t xml:space="preserve"> of many tree and shrub species</w:t>
      </w:r>
      <w:r w:rsidRPr="00B363A2">
        <w:rPr>
          <w:rFonts w:ascii="Times New Roman" w:hAnsi="Times New Roman" w:cs="Times New Roman"/>
          <w:sz w:val="24"/>
          <w:szCs w:val="24"/>
        </w:rPr>
        <w:t xml:space="preserve">, so </w:t>
      </w:r>
      <w:r w:rsidR="00097D98" w:rsidRPr="00B363A2">
        <w:rPr>
          <w:rFonts w:ascii="Times New Roman" w:hAnsi="Times New Roman" w:cs="Times New Roman"/>
          <w:sz w:val="24"/>
          <w:szCs w:val="24"/>
        </w:rPr>
        <w:t xml:space="preserve">heavy surface fuel reductions that </w:t>
      </w:r>
      <w:r w:rsidR="00C84393" w:rsidRPr="00B363A2">
        <w:rPr>
          <w:rFonts w:ascii="Times New Roman" w:hAnsi="Times New Roman" w:cs="Times New Roman"/>
          <w:sz w:val="24"/>
          <w:szCs w:val="24"/>
        </w:rPr>
        <w:t>expos</w:t>
      </w:r>
      <w:r w:rsidR="00097D98" w:rsidRPr="00B363A2">
        <w:rPr>
          <w:rFonts w:ascii="Times New Roman" w:hAnsi="Times New Roman" w:cs="Times New Roman"/>
          <w:sz w:val="24"/>
          <w:szCs w:val="24"/>
        </w:rPr>
        <w:t>e</w:t>
      </w:r>
      <w:r w:rsidR="00C84393" w:rsidRPr="00B363A2">
        <w:rPr>
          <w:rFonts w:ascii="Times New Roman" w:hAnsi="Times New Roman" w:cs="Times New Roman"/>
          <w:sz w:val="24"/>
          <w:szCs w:val="24"/>
        </w:rPr>
        <w:t xml:space="preserve"> soil</w:t>
      </w:r>
      <w:r w:rsidRPr="00B363A2">
        <w:rPr>
          <w:rFonts w:ascii="Times New Roman" w:hAnsi="Times New Roman" w:cs="Times New Roman"/>
          <w:sz w:val="24"/>
          <w:szCs w:val="24"/>
        </w:rPr>
        <w:t xml:space="preserve"> may result in more ladder fuels and live surface fuels in the </w:t>
      </w:r>
      <w:proofErr w:type="spellStart"/>
      <w:r w:rsidRPr="00B363A2">
        <w:rPr>
          <w:rFonts w:ascii="Times New Roman" w:hAnsi="Times New Roman" w:cs="Times New Roman"/>
          <w:sz w:val="24"/>
          <w:szCs w:val="24"/>
        </w:rPr>
        <w:t>long</w:t>
      </w:r>
      <w:r w:rsidR="00051D01" w:rsidRPr="00B363A2">
        <w:rPr>
          <w:rFonts w:ascii="Times New Roman" w:hAnsi="Times New Roman" w:cs="Times New Roman"/>
          <w:sz w:val="24"/>
          <w:szCs w:val="24"/>
        </w:rPr>
        <w:t>term</w:t>
      </w:r>
      <w:proofErr w:type="spellEnd"/>
      <w:r w:rsidRPr="00B363A2">
        <w:rPr>
          <w:rFonts w:ascii="Times New Roman" w:hAnsi="Times New Roman" w:cs="Times New Roman"/>
          <w:sz w:val="24"/>
          <w:szCs w:val="24"/>
        </w:rPr>
        <w:t xml:space="preserve">.  Both thinning and burning </w:t>
      </w:r>
      <w:r w:rsidR="00C84393" w:rsidRPr="00B363A2">
        <w:rPr>
          <w:rFonts w:ascii="Times New Roman" w:hAnsi="Times New Roman" w:cs="Times New Roman"/>
          <w:sz w:val="24"/>
          <w:szCs w:val="24"/>
        </w:rPr>
        <w:t>often expose bare soil</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 Logging equipment </w:t>
      </w:r>
      <w:r w:rsidR="000842AE" w:rsidRPr="00B363A2">
        <w:rPr>
          <w:rFonts w:ascii="Times New Roman" w:hAnsi="Times New Roman" w:cs="Times New Roman"/>
          <w:sz w:val="24"/>
          <w:szCs w:val="24"/>
        </w:rPr>
        <w:t xml:space="preserve">locally </w:t>
      </w:r>
      <w:r w:rsidR="00C84393" w:rsidRPr="00B363A2">
        <w:rPr>
          <w:rFonts w:ascii="Times New Roman" w:hAnsi="Times New Roman" w:cs="Times New Roman"/>
          <w:sz w:val="24"/>
          <w:szCs w:val="24"/>
        </w:rPr>
        <w:t>displaces and compacts litter and duff</w:t>
      </w:r>
      <w:r w:rsidR="00051D01" w:rsidRPr="00B363A2">
        <w:rPr>
          <w:rFonts w:ascii="Times New Roman" w:hAnsi="Times New Roman" w:cs="Times New Roman"/>
          <w:sz w:val="24"/>
          <w:szCs w:val="24"/>
        </w:rPr>
        <w:t xml:space="preserve"> with tracks and wheels, and by skidding logs. </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Pr</w:t>
      </w:r>
      <w:r w:rsidRPr="00B363A2">
        <w:rPr>
          <w:rFonts w:ascii="Times New Roman" w:hAnsi="Times New Roman" w:cs="Times New Roman"/>
          <w:sz w:val="24"/>
          <w:szCs w:val="24"/>
        </w:rPr>
        <w:t xml:space="preserve">escribed burning </w:t>
      </w:r>
      <w:r w:rsidR="00051D01" w:rsidRPr="00B363A2">
        <w:rPr>
          <w:rFonts w:ascii="Times New Roman" w:hAnsi="Times New Roman" w:cs="Times New Roman"/>
          <w:sz w:val="24"/>
          <w:szCs w:val="24"/>
        </w:rPr>
        <w:t>can expose large areas of soil</w:t>
      </w:r>
      <w:r w:rsidRPr="00B363A2">
        <w:rPr>
          <w:rFonts w:ascii="Times New Roman" w:hAnsi="Times New Roman" w:cs="Times New Roman"/>
          <w:sz w:val="24"/>
          <w:szCs w:val="24"/>
        </w:rPr>
        <w:t xml:space="preserve"> by consuming surface fuels, although in many cases it will leave large areas of duff intact</w:t>
      </w:r>
      <w:r w:rsidR="00051D01" w:rsidRPr="00B363A2">
        <w:rPr>
          <w:rFonts w:ascii="Times New Roman" w:hAnsi="Times New Roman" w:cs="Times New Roman"/>
          <w:sz w:val="24"/>
          <w:szCs w:val="24"/>
        </w:rPr>
        <w:t>, or litter in very mild burning conditions</w:t>
      </w:r>
      <w:r w:rsidRPr="00B363A2">
        <w:rPr>
          <w:rFonts w:ascii="Times New Roman" w:hAnsi="Times New Roman" w:cs="Times New Roman"/>
          <w:sz w:val="24"/>
          <w:szCs w:val="24"/>
        </w:rPr>
        <w:t xml:space="preserve">.  </w:t>
      </w:r>
      <w:r w:rsidR="00051D01" w:rsidRPr="00B363A2">
        <w:rPr>
          <w:rFonts w:ascii="Times New Roman" w:hAnsi="Times New Roman" w:cs="Times New Roman"/>
          <w:sz w:val="24"/>
          <w:szCs w:val="24"/>
        </w:rPr>
        <w:t xml:space="preserve">Fire has the potential </w:t>
      </w:r>
      <w:r w:rsidR="00C84393" w:rsidRPr="00B363A2">
        <w:rPr>
          <w:rFonts w:ascii="Times New Roman" w:hAnsi="Times New Roman" w:cs="Times New Roman"/>
          <w:sz w:val="24"/>
          <w:szCs w:val="24"/>
        </w:rPr>
        <w:t xml:space="preserve">additional </w:t>
      </w:r>
      <w:r w:rsidR="00051D01" w:rsidRPr="00B363A2">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B363A2">
        <w:rPr>
          <w:rFonts w:ascii="Times New Roman" w:hAnsi="Times New Roman" w:cs="Times New Roman"/>
          <w:i/>
          <w:iCs/>
          <w:sz w:val="24"/>
          <w:szCs w:val="24"/>
        </w:rPr>
        <w:t>Ceanothus</w:t>
      </w:r>
      <w:r w:rsidR="00051D01" w:rsidRPr="00B363A2">
        <w:rPr>
          <w:rFonts w:ascii="Times New Roman" w:hAnsi="Times New Roman" w:cs="Times New Roman"/>
          <w:sz w:val="24"/>
          <w:szCs w:val="24"/>
        </w:rPr>
        <w:t>.</w:t>
      </w:r>
      <w:r w:rsidR="00C84393" w:rsidRPr="00B363A2">
        <w:rPr>
          <w:rFonts w:ascii="Times New Roman" w:hAnsi="Times New Roman" w:cs="Times New Roman"/>
          <w:sz w:val="24"/>
          <w:szCs w:val="24"/>
        </w:rPr>
        <w:t xml:space="preserve">  </w:t>
      </w:r>
    </w:p>
    <w:p w14:paraId="69E879EA" w14:textId="7C16F730" w:rsidR="00097D98" w:rsidRPr="00081667" w:rsidRDefault="00C84393" w:rsidP="00081667">
      <w:pPr>
        <w:pStyle w:val="ListParagraph"/>
        <w:numPr>
          <w:ilvl w:val="0"/>
          <w:numId w:val="23"/>
        </w:numPr>
        <w:spacing w:after="240" w:line="360" w:lineRule="auto"/>
        <w:contextualSpacing w:val="0"/>
        <w:rPr>
          <w:rFonts w:ascii="Times New Roman" w:hAnsi="Times New Roman" w:cs="Times New Roman"/>
          <w:sz w:val="24"/>
          <w:szCs w:val="24"/>
        </w:rPr>
      </w:pPr>
      <w:r w:rsidRPr="00B363A2">
        <w:rPr>
          <w:rFonts w:ascii="Times New Roman" w:hAnsi="Times New Roman" w:cs="Times New Roman"/>
          <w:sz w:val="24"/>
          <w:szCs w:val="24"/>
        </w:rPr>
        <w:t>Likewise, thinning and</w:t>
      </w:r>
      <w:r w:rsidR="000842AE" w:rsidRPr="00B363A2">
        <w:rPr>
          <w:rFonts w:ascii="Times New Roman" w:hAnsi="Times New Roman" w:cs="Times New Roman"/>
          <w:sz w:val="24"/>
          <w:szCs w:val="24"/>
        </w:rPr>
        <w:t>/or</w:t>
      </w:r>
      <w:r w:rsidRPr="00B363A2">
        <w:rPr>
          <w:rFonts w:ascii="Times New Roman" w:hAnsi="Times New Roman" w:cs="Times New Roman"/>
          <w:sz w:val="24"/>
          <w:szCs w:val="24"/>
        </w:rPr>
        <w:t xml:space="preserve"> burning project</w:t>
      </w:r>
      <w:r w:rsidR="000842AE" w:rsidRPr="00B363A2">
        <w:rPr>
          <w:rFonts w:ascii="Times New Roman" w:hAnsi="Times New Roman" w:cs="Times New Roman"/>
          <w:sz w:val="24"/>
          <w:szCs w:val="24"/>
        </w:rPr>
        <w:t xml:space="preserve">s that open large areas of canopy can stimulate heavy germination of trees and shrubs that can reduce fuels treatment effectiveness in the </w:t>
      </w:r>
      <w:proofErr w:type="spellStart"/>
      <w:r w:rsidR="000842AE" w:rsidRPr="00B363A2">
        <w:rPr>
          <w:rFonts w:ascii="Times New Roman" w:hAnsi="Times New Roman" w:cs="Times New Roman"/>
          <w:sz w:val="24"/>
          <w:szCs w:val="24"/>
        </w:rPr>
        <w:t>longrun</w:t>
      </w:r>
      <w:proofErr w:type="spellEnd"/>
      <w:r w:rsidR="000842AE" w:rsidRPr="00B363A2">
        <w:rPr>
          <w:rFonts w:ascii="Times New Roman" w:hAnsi="Times New Roman" w:cs="Times New Roman"/>
          <w:sz w:val="24"/>
          <w:szCs w:val="24"/>
        </w:rPr>
        <w:t xml:space="preserve">, in the absence of subsequent treatment.  </w:t>
      </w:r>
      <w:r w:rsidR="00B363A2" w:rsidRPr="00B363A2">
        <w:rPr>
          <w:rFonts w:ascii="Times New Roman" w:hAnsi="Times New Roman" w:cs="Times New Roman"/>
          <w:sz w:val="24"/>
          <w:szCs w:val="24"/>
        </w:rPr>
        <w:t xml:space="preserve">The consequences of open canopy are likely greater on more productive sites, where there is enough moisture for a rapid and dense vegetative response.  </w:t>
      </w:r>
      <w:r w:rsidR="00B363A2">
        <w:rPr>
          <w:rFonts w:ascii="Times New Roman" w:hAnsi="Times New Roman" w:cs="Times New Roman"/>
          <w:sz w:val="24"/>
          <w:szCs w:val="24"/>
        </w:rPr>
        <w:t>On drier sites, conditions may be too harsh for heavy tree and shrub regeneration in open patches</w:t>
      </w:r>
      <w:r w:rsidR="009423DD">
        <w:rPr>
          <w:rFonts w:ascii="Times New Roman" w:hAnsi="Times New Roman" w:cs="Times New Roman"/>
          <w:sz w:val="24"/>
          <w:szCs w:val="24"/>
        </w:rPr>
        <w:t>.</w:t>
      </w:r>
      <w:r w:rsidR="00B363A2">
        <w:rPr>
          <w:rFonts w:ascii="Times New Roman" w:hAnsi="Times New Roman" w:cs="Times New Roman"/>
          <w:sz w:val="24"/>
          <w:szCs w:val="24"/>
        </w:rPr>
        <w:t xml:space="preserve">  In these cases forests may regenerate but at a much slower rate than more productive sites, </w:t>
      </w:r>
      <w:r w:rsidR="009423DD">
        <w:rPr>
          <w:rFonts w:ascii="Times New Roman" w:hAnsi="Times New Roman" w:cs="Times New Roman"/>
          <w:sz w:val="24"/>
          <w:szCs w:val="24"/>
        </w:rPr>
        <w:t xml:space="preserve">because the initial successional stages are limited </w:t>
      </w:r>
      <w:r w:rsidR="009423DD">
        <w:rPr>
          <w:rFonts w:ascii="Times New Roman" w:hAnsi="Times New Roman" w:cs="Times New Roman"/>
          <w:sz w:val="24"/>
          <w:szCs w:val="24"/>
        </w:rPr>
        <w:lastRenderedPageBreak/>
        <w:t xml:space="preserve">to localized shady or ‘facilitated’ areas </w:t>
      </w:r>
      <w:r w:rsidR="009423DD">
        <w:rPr>
          <w:rFonts w:ascii="Times New Roman" w:hAnsi="Times New Roman" w:cs="Times New Roman"/>
          <w:sz w:val="24"/>
          <w:szCs w:val="24"/>
        </w:rPr>
        <w:fldChar w:fldCharType="begin" w:fldLock="1"/>
      </w:r>
      <w:r w:rsidR="009423DD">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id":"ITEM-2","itemData":{"DOI":"10.1111/j.1654-1103.2011.01362.x","ISSN":"11009233","abstract":"Background: In forests subject to stand-replacing disturbances, conventional models of succession typically overlook early-seral stages as a simple re-organization/establishment period. These models treat structural development in essentially 'relay floristic' terms, with structural complexity (three-dimensional heterogeneity) developing primarily in old-growth stages, only after a closed-canopy 'self-thinning' phase and subsequent canopy gap formation. However, is it possible that early-successional forests can sometimes exhibit spatial complexity similar to that in old-growth forests - i.e. akin to an 'initial floristic' model of structural development? Hypothesis: Based on empirical observations, we present a hypothesis regarding an important alternative pathway in which protracted or sparse forest establishment and interspecific competition thin out tree densities early on - thereby precluding overstorey canopy closure or a traditionally defined self-thinning phase. Although historically viewed as an impediment to stand development, we suggest this process may actually advance certain forms of structural complexity. These young stands can exhibit qualities typically attributed only to old forests, including: (1) canopy gaps associated with clumped and widely spaced tree stems; (2) vertically heterogeneous canopies including under- and mid-stories, albeit lower stature; (3) co-existence of shade-tolerant and intolerant species; and (4) abundant dead wood. Moreover, some of these qualities may persist through succession, meaning that a significant portion of eventual old-growth spatial pattern may already be determined in this early stage. Implications: The relative frequency of this open-canopy pathway, and the degree to which precocious complexity supports functional complexity analogous to that of old forests, are largely unknown due to the paucity of naturally regenerating forests in many regions. Nevertheless, recognition of this potential is important for the understanding and management of early-successional forests. © 2011 International Association for Vegetation Science.","author":[{"dropping-particle":"","family":"Donato","given":"Daniel C.","non-dropping-particle":"","parse-names":false,"suffix":""},{"dropping-particle":"","family":"Campbell","given":"John L.","non-dropping-particle":"","parse-names":false,"suffix":""},{"dropping-particle":"","family":"Franklin","given":"Jerry F.","non-dropping-particle":"","parse-names":false,"suffix":""}],"container-title":"Journal of Vegetation Science","id":"ITEM-2","issue":"3","issued":{"date-parts":[["2012","6","1"]]},"note":"·        Trad models are essentially relay floristic – they propose more initial floristic \n·        Precocious young forests have \no   Canopy gaps \no   Vertically het canopies \no   Coexistance of shade tol and intol \no   Abundant dead wood \n·        Structural het – het in canopy architecture, stem size, live and dead biomass \no   Linked to several major ecosystem functions: Spies and Franklin 1991 \no   Surrogate for biodiversity: McElkinney et al 2006 \n·        High variance in tree heights and irregular crown morphology \n·        Variance in early growth rate of trees is a very strong predictor of size \no   100-300 years of age – Poage and Tappener 2002 \n·        Functional role of het not as well studies in early seral \n·        When, however, the management objectives are explicity focused on ecological complexity, perhaps the journey is as important as the destination","page":"576-584","publisher":"John Wiley &amp; Sons, Ltd","title":"Multiple successional pathways and precocity in forest development: Can some forests be born complex?","type":"article-journal","volume":"23"},"uris":["http://www.mendeley.com/documents/?uuid=c17b0e1e-30b0-3d23-9a95-d554ed02e577"]}],"mendeley":{"formattedCitation":"(Donato et al. 2012, Rossman et al. 2020)","plainTextFormattedCitation":"(Donato et al. 2012, Rossman et al. 2020)","previouslyFormattedCitation":"(Donato et al. 2012, Rossman et al. 2020)"},"properties":{"noteIndex":0},"schema":"https://github.com/citation-style-language/schema/raw/master/csl-citation.json"}</w:instrText>
      </w:r>
      <w:r w:rsidR="009423DD">
        <w:rPr>
          <w:rFonts w:ascii="Times New Roman" w:hAnsi="Times New Roman" w:cs="Times New Roman"/>
          <w:sz w:val="24"/>
          <w:szCs w:val="24"/>
        </w:rPr>
        <w:fldChar w:fldCharType="separate"/>
      </w:r>
      <w:r w:rsidR="009423DD" w:rsidRPr="009423DD">
        <w:rPr>
          <w:rFonts w:ascii="Times New Roman" w:hAnsi="Times New Roman" w:cs="Times New Roman"/>
          <w:noProof/>
          <w:sz w:val="24"/>
          <w:szCs w:val="24"/>
        </w:rPr>
        <w:t>(Donato et al. 2012, Rossman et al. 2020)</w:t>
      </w:r>
      <w:r w:rsidR="009423DD">
        <w:rPr>
          <w:rFonts w:ascii="Times New Roman" w:hAnsi="Times New Roman" w:cs="Times New Roman"/>
          <w:sz w:val="24"/>
          <w:szCs w:val="24"/>
        </w:rPr>
        <w:fldChar w:fldCharType="end"/>
      </w:r>
      <w:r w:rsidR="009423DD">
        <w:rPr>
          <w:rFonts w:ascii="Times New Roman" w:hAnsi="Times New Roman" w:cs="Times New Roman"/>
          <w:sz w:val="24"/>
          <w:szCs w:val="24"/>
        </w:rPr>
        <w:t xml:space="preserve">.  In such sites, it is possible that treatment intensity and longevity are positively correlated. </w:t>
      </w:r>
      <w:r w:rsidR="00B363A2">
        <w:rPr>
          <w:rFonts w:ascii="Times New Roman" w:hAnsi="Times New Roman" w:cs="Times New Roman"/>
          <w:sz w:val="24"/>
          <w:szCs w:val="24"/>
        </w:rPr>
        <w:t xml:space="preserve"> </w:t>
      </w:r>
    </w:p>
    <w:p w14:paraId="1202F744" w14:textId="1815D44A" w:rsidR="0067256F" w:rsidRDefault="0067256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Grass dominance is also easier to maintain on drier sites.  This is </w:t>
      </w:r>
      <w:r w:rsidR="0068186A">
        <w:rPr>
          <w:rFonts w:ascii="Times New Roman" w:hAnsi="Times New Roman" w:cs="Times New Roman"/>
          <w:sz w:val="24"/>
          <w:szCs w:val="24"/>
        </w:rPr>
        <w:t xml:space="preserve">often </w:t>
      </w:r>
      <w:r>
        <w:rPr>
          <w:rFonts w:ascii="Times New Roman" w:hAnsi="Times New Roman" w:cs="Times New Roman"/>
          <w:sz w:val="24"/>
          <w:szCs w:val="24"/>
        </w:rPr>
        <w:t>preferable from a fuels perspective</w:t>
      </w:r>
      <w:r w:rsidR="00304F2E">
        <w:rPr>
          <w:rFonts w:ascii="Times New Roman" w:hAnsi="Times New Roman" w:cs="Times New Roman"/>
          <w:sz w:val="24"/>
          <w:szCs w:val="24"/>
        </w:rPr>
        <w:t>,</w:t>
      </w:r>
      <w:r>
        <w:rPr>
          <w:rFonts w:ascii="Times New Roman" w:hAnsi="Times New Roman" w:cs="Times New Roman"/>
          <w:sz w:val="24"/>
          <w:szCs w:val="24"/>
        </w:rPr>
        <w:t xml:space="preserve"> because grass fires</w:t>
      </w:r>
      <w:r w:rsidR="0068186A">
        <w:rPr>
          <w:rFonts w:ascii="Times New Roman" w:hAnsi="Times New Roman" w:cs="Times New Roman"/>
          <w:sz w:val="24"/>
          <w:szCs w:val="24"/>
        </w:rPr>
        <w:t xml:space="preserve"> </w:t>
      </w:r>
      <w:r>
        <w:rPr>
          <w:rFonts w:ascii="Times New Roman" w:hAnsi="Times New Roman" w:cs="Times New Roman"/>
          <w:sz w:val="24"/>
          <w:szCs w:val="24"/>
        </w:rPr>
        <w:t>have lower flame lengths</w:t>
      </w:r>
      <w:r w:rsidR="0068186A">
        <w:rPr>
          <w:rFonts w:ascii="Times New Roman" w:hAnsi="Times New Roman" w:cs="Times New Roman"/>
          <w:sz w:val="24"/>
          <w:szCs w:val="24"/>
        </w:rPr>
        <w:t xml:space="preserve"> than shrub or crown fires</w:t>
      </w:r>
      <w:r>
        <w:rPr>
          <w:rFonts w:ascii="Times New Roman" w:hAnsi="Times New Roman" w:cs="Times New Roman"/>
          <w:sz w:val="24"/>
          <w:szCs w:val="24"/>
        </w:rPr>
        <w:t>, so they are less likely to reach into the canopy</w:t>
      </w:r>
      <w:r w:rsidR="0068186A">
        <w:rPr>
          <w:rFonts w:ascii="Times New Roman" w:hAnsi="Times New Roman" w:cs="Times New Roman"/>
          <w:sz w:val="24"/>
          <w:szCs w:val="24"/>
        </w:rPr>
        <w:t xml:space="preserve">, and are often easier for fire crews to suppress because it is easier to build a </w:t>
      </w:r>
      <w:proofErr w:type="spellStart"/>
      <w:r w:rsidR="0068186A">
        <w:rPr>
          <w:rFonts w:ascii="Times New Roman" w:hAnsi="Times New Roman" w:cs="Times New Roman"/>
          <w:sz w:val="24"/>
          <w:szCs w:val="24"/>
        </w:rPr>
        <w:t>fireline</w:t>
      </w:r>
      <w:proofErr w:type="spellEnd"/>
      <w:r w:rsidR="0068186A">
        <w:rPr>
          <w:rFonts w:ascii="Times New Roman" w:hAnsi="Times New Roman" w:cs="Times New Roman"/>
          <w:sz w:val="24"/>
          <w:szCs w:val="24"/>
        </w:rPr>
        <w:t xml:space="preserve"> in grasses than shrubs</w:t>
      </w:r>
      <w:r>
        <w:rPr>
          <w:rFonts w:ascii="Times New Roman" w:hAnsi="Times New Roman" w:cs="Times New Roman"/>
          <w:sz w:val="24"/>
          <w:szCs w:val="24"/>
        </w:rPr>
        <w:t>.</w:t>
      </w:r>
      <w:r w:rsidR="0068186A">
        <w:rPr>
          <w:rFonts w:ascii="Times New Roman" w:hAnsi="Times New Roman" w:cs="Times New Roman"/>
          <w:sz w:val="24"/>
          <w:szCs w:val="24"/>
        </w:rPr>
        <w:t xml:space="preserve">  However, grass fires do have a greater rate of spread.</w:t>
      </w:r>
      <w:r>
        <w:rPr>
          <w:rFonts w:ascii="Times New Roman" w:hAnsi="Times New Roman" w:cs="Times New Roman"/>
          <w:sz w:val="24"/>
          <w:szCs w:val="24"/>
        </w:rPr>
        <w:t xml:space="preserve">  Even on dry sites, several fires in short succession may be required to establish grass dominance.  But once grass dominance is established, woody plants have very low regeneration success</w:t>
      </w:r>
      <w:r w:rsidR="00D77B62">
        <w:rPr>
          <w:rFonts w:ascii="Times New Roman" w:hAnsi="Times New Roman" w:cs="Times New Roman"/>
          <w:sz w:val="24"/>
          <w:szCs w:val="24"/>
        </w:rPr>
        <w:t>, and this is likely a desirable state in areas where fuels treatment is a priority</w:t>
      </w:r>
      <w:r w:rsidR="0068186A">
        <w:rPr>
          <w:rFonts w:ascii="Times New Roman" w:hAnsi="Times New Roman" w:cs="Times New Roman"/>
          <w:sz w:val="24"/>
          <w:szCs w:val="24"/>
        </w:rPr>
        <w:t xml:space="preserve"> </w:t>
      </w:r>
      <w:r w:rsidR="0068186A">
        <w:rPr>
          <w:rFonts w:ascii="Times New Roman" w:hAnsi="Times New Roman" w:cs="Times New Roman"/>
          <w:sz w:val="24"/>
          <w:szCs w:val="24"/>
        </w:rPr>
        <w:fldChar w:fldCharType="begin" w:fldLock="1"/>
      </w:r>
      <w:r w:rsidR="005123E5">
        <w:rPr>
          <w:rFonts w:ascii="Times New Roman" w:hAnsi="Times New Roman" w:cs="Times New Roman"/>
          <w:sz w:val="24"/>
          <w:szCs w:val="24"/>
        </w:rPr>
        <w:instrText>ADDIN CSL_CITATION {"citationItems":[{"id":"ITEM-1","itemData":{"DOI":"10.1080/11956860.1999.11682563","ISSN":"11956860","abstract":"Ecotones are boundaries between plant assemblages that can represent a physiological or competitive limit of species' local distributions, usually through one or more biotic or abiotic constraints on species' resource requirements. However, ecotones also result from the effects of chronic or episodic disturbances, and changes in disturbance regimes may have profound effects on vegetation patterns in transitional areas. In this study, centuries-long chronologies of surface fire events were reconstructed from fire-scarred ponderosa pine (Pinus ponderosa Dougl. ex Laws.) trees in three sites at the ecotone between ponderosa pine forest and Northern Great Plains mixed-grass prairie in the southeastern Black Hills of South Dakota. The fire chronologies provide baseline data to assess the possible role of fire in this transitional area and to document historical variability in fire regimes in this region of the Northern Great Plains. Regular fire events were recorded at all three sites from the beginning of the fire chronologies in the 1500s up to the late 1800s or early 1900s, at which time spreading fires ceased. Fire frequencies derived from the fire chronologies were compared to each other and to four sites from interior ponderosa pine forest in the south-central Black Hills. Mean fire intervals at the savanna sites were between 10 to 12 years, whereas Weibull median probability intervals were one year shorter. Fire frequency at the savanna sites was twice as high as at the interior forest sites, and most likely was due to spatial extent of fires on the mixed-grass prairie coupled with warmer and drier climate regime. Post-settlement shifts in the ponderosa pine savanna during the twentieth century in this area may be largely attributed to lack of fire occurrences, although grazing and other factors also likely contributed to observed changes in forest and grassland margins.","author":[{"dropping-particle":"","family":"Brown","given":"Peter M.","non-dropping-particle":"","parse-names":false,"suffix":""},{"dropping-particle":"","family":"Sieg","given":"Carolyn H.","non-dropping-particle":"","parse-names":false,"suffix":""}],"container-title":"Ecoscience","id":"ITEM-1","issue":"4","issued":{"date-parts":[["1999"]]},"page":"539-547","publisher":"Universite Laval","title":"Historical variability in fire at the ponderosa pine - Northern Great Plains prairie ecotone, southeastern Black Hills, South Dakota","type":"article-journal","volume":"6"},"uris":["http://www.mendeley.com/documents/?uuid=120ed299-1e3b-3300-9077-8e18dc6e773d"]}],"mendeley":{"formattedCitation":"(Brown and Sieg 1999)","plainTextFormattedCitation":"(Brown and Sieg 1999)","previouslyFormattedCitation":"(Brown and Sieg 1999)"},"properties":{"noteIndex":0},"schema":"https://github.com/citation-style-language/schema/raw/master/csl-citation.json"}</w:instrText>
      </w:r>
      <w:r w:rsidR="0068186A">
        <w:rPr>
          <w:rFonts w:ascii="Times New Roman" w:hAnsi="Times New Roman" w:cs="Times New Roman"/>
          <w:sz w:val="24"/>
          <w:szCs w:val="24"/>
        </w:rPr>
        <w:fldChar w:fldCharType="separate"/>
      </w:r>
      <w:r w:rsidR="0068186A" w:rsidRPr="0068186A">
        <w:rPr>
          <w:rFonts w:ascii="Times New Roman" w:hAnsi="Times New Roman" w:cs="Times New Roman"/>
          <w:noProof/>
          <w:sz w:val="24"/>
          <w:szCs w:val="24"/>
        </w:rPr>
        <w:t>(Brown and Sieg 1999)</w:t>
      </w:r>
      <w:r w:rsidR="0068186A">
        <w:rPr>
          <w:rFonts w:ascii="Times New Roman" w:hAnsi="Times New Roman" w:cs="Times New Roman"/>
          <w:sz w:val="24"/>
          <w:szCs w:val="24"/>
        </w:rPr>
        <w:fldChar w:fldCharType="end"/>
      </w:r>
      <w:r w:rsidR="00D77B62">
        <w:rPr>
          <w:rFonts w:ascii="Times New Roman" w:hAnsi="Times New Roman" w:cs="Times New Roman"/>
          <w:sz w:val="24"/>
          <w:szCs w:val="24"/>
        </w:rPr>
        <w:t>.</w:t>
      </w:r>
    </w:p>
    <w:p w14:paraId="1AAD80DB" w14:textId="187DEB6F" w:rsidR="00F44BC1" w:rsidRDefault="0067256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 xml:space="preserve">a </w:t>
      </w:r>
      <w:r w:rsidR="00097D98">
        <w:rPr>
          <w:rFonts w:ascii="Times New Roman" w:hAnsi="Times New Roman" w:cs="Times New Roman"/>
          <w:sz w:val="24"/>
          <w:szCs w:val="24"/>
        </w:rPr>
        <w:t xml:space="preserve">productive </w:t>
      </w:r>
      <w:r w:rsidR="000B474B">
        <w:rPr>
          <w:rFonts w:ascii="Times New Roman" w:hAnsi="Times New Roman" w:cs="Times New Roman"/>
          <w:sz w:val="24"/>
          <w:szCs w:val="24"/>
        </w:rPr>
        <w:t>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846A73">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Jain et al. 2012)</w:t>
      </w:r>
      <w:r w:rsidR="00846A73">
        <w:rPr>
          <w:rFonts w:ascii="Times New Roman" w:hAnsi="Times New Roman" w:cs="Times New Roman"/>
          <w:sz w:val="24"/>
          <w:szCs w:val="24"/>
        </w:rPr>
        <w:fldChar w:fldCharType="end"/>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r w:rsidR="00846A73">
        <w:rPr>
          <w:rFonts w:ascii="Times New Roman" w:hAnsi="Times New Roman" w:cs="Times New Roman"/>
          <w:sz w:val="24"/>
          <w:szCs w:val="24"/>
        </w:rPr>
        <w:t xml:space="preserve"> </w:t>
      </w:r>
      <w:r w:rsidR="00846A73">
        <w:rPr>
          <w:rFonts w:ascii="Times New Roman" w:hAnsi="Times New Roman" w:cs="Times New Roman"/>
          <w:sz w:val="24"/>
          <w:szCs w:val="24"/>
        </w:rPr>
        <w:fldChar w:fldCharType="begin" w:fldLock="1"/>
      </w:r>
      <w:r w:rsidR="00050D5E">
        <w:rPr>
          <w:rFonts w:ascii="Times New Roman" w:hAnsi="Times New Roman" w:cs="Times New Roman"/>
          <w:sz w:val="24"/>
          <w:szCs w:val="24"/>
        </w:rPr>
        <w:instrText>ADDIN CSL_CITATION {"citationItems":[{"id":"ITEM-1","itemData":{"DOI":"10.3390/fire2020030","ISSN":"2571-6255","abstract":"&lt;p&gt;Prescribed fire is one of the most widely advocated management practices for reducing wildfire hazard and has a long and rich tradition rooted in indigenous and local ecological knowledge. The scientific literature has repeatedly reported that prescribed fire is often the most effective means of achieving such goals by reducing fuels and wildfire hazard and restoring ecological function to fire-adapted ecosystems in the United States (US) following a century of fire exclusion. This has translated into calls from scientists and policy experts for more prescribed fire, particularly in the Western US, where fire activity has escalated in recent decades. The annual extent of prescribed burning in the Western US remained stable or decreased from 1998 to 2018, while 70% of all prescribed fire was completed primarily by non-federal entities in the Southeastern US. The Bureau of Indian Affairs (BIA) was the only federal agency to substantially increase prescribed fire use, potentially associated with increased tribal self-governance. This suggests that the best available science is not being adopted into management practices, thereby further compounding the fire deficit in the Western US and the potential for more wildfire disasters.&lt;/p&gt;","author":[{"dropping-particle":"","family":"Kolden","given":"Crystal A.","non-dropping-particle":"","parse-names":false,"suffix":""}],"container-title":"Fire","id":"ITEM-1","issue":"2","issued":{"date-parts":[["2019","5","29"]]},"note":"  \no   Scientific lit has repeatedly reported that rx fire is often the most effective means of redcing fuel loads wildfire behavior, and restoring ecosystems \no   Annual extent of rx burning is stable to decreasing from 98 to 2018 in west \no   70% of fire completed by nonfederal entities, primarily in se \no   BIA was the only fed agency to substantially increase rx fire use, potentially associated with increased tribal self-governance \no   Cohesive Strategy identified rx fire as the most cost effective fuels management strategy, as compared with mechanical treat and managed wildfire \no   Rx fire and managed wildfire reintroduced into western national parks in the 1960s \no   Read [24-26] – natural community management TEK \no   More recent literature has expanded more into using fire in non-frequent fire systems \no   East and southesast both burn more than any western subregion \no   There was no centralisted reporting of se rx fires before 98, so abrupt rise is likely a reporting change \no   No single state is driving the southern trend, they all contribute \no   South has simultaneously the largest WUI and the greater air quality challenges due to smog formation in humidity \no   Significantly higher smoke acceptance in southern states \no   Western federal agency barriers \no   Negative public perceptions of risk of escape and smoke \no   Agency incentives for suppression – overtime, promoting \no   Agency disincentives for risk taking with rx \no   Fire borrowing \no   Relative lack of demo","page":"30","publisher":"MDPI AG","title":"We’re Not Doing Enough Prescribed Fire in the Western United States to Mitigate Wildfire Risk","type":"article-journal","volume":"2"},"uris":["http://www.mendeley.com/documents/?uuid=f20160a3-1659-332e-b434-81c579ba08d0"]},{"id":"ITEM-2","itemData":{"DOI":"10.5849/jof.12-021","ISSN":"00221201","abstract":"The USDA Forest Service is implementing a new planning rule and starting to revise forest plans for many of the 155 National Forests. In forests that historically had frequent fire regimes, the scale of current fuels reduction treatments has often been too limited to affect fire severity and the Forest Service has predominantly focused on suppression. In addition to continued treatment of the wildland urban interface, increasing the scale of low-and moderate-severity fire would have substantial ecological and economics benefits if implemented soon. We suggest National Forests identify large contiguous areas to concentrate their fuels reduction efforts, and then turn treated firesheds over to prescribed and managed wildfire for future maintenance. A new round of forest planning provides an opportunity to identify and overcome some of the current cultural, regulatory, and institutional barriers to increased fire use that we discuss. © 2012 Society of American Foresters.","author":[{"dropping-particle":"","family":"North","given":"Malcolm","non-dropping-particle":"","parse-names":false,"suffix":""},{"dropping-particle":"","family":"Collins","given":"Brandon M.","non-dropping-particle":"","parse-names":false,"suffix":""},{"dropping-particle":"","family":"Stephens","given":"Scott","non-dropping-particle":"","parse-names":false,"suffix":""}],"container-title":"Journal of Forestry","id":"ITEM-2","issue":"7","issued":{"date-parts":[["2012","10","13"]]},"page":"392-401","publisher":"Oxford Academic","title":"Using Fire to Increase the Scale, Benefits, and Future Maintenance of Fuels Treatments","type":"article-journal","volume":"110"},"uris":["http://www.mendeley.com/documents/?uuid=5691e0e8-7773-368e-ba1d-ebc5fccb028f"]}],"mendeley":{"formattedCitation":"(North et al. 2012, Kolden 2019)","plainTextFormattedCitation":"(North et al. 2012, Kolden 2019)","previouslyFormattedCitation":"(North et al. 2012, Kolden 2019)"},"properties":{"noteIndex":0},"schema":"https://github.com/citation-style-language/schema/raw/master/csl-citation.json"}</w:instrText>
      </w:r>
      <w:r w:rsidR="00846A73">
        <w:rPr>
          <w:rFonts w:ascii="Times New Roman" w:hAnsi="Times New Roman" w:cs="Times New Roman"/>
          <w:sz w:val="24"/>
          <w:szCs w:val="24"/>
        </w:rPr>
        <w:fldChar w:fldCharType="separate"/>
      </w:r>
      <w:r w:rsidR="00846A73" w:rsidRPr="00846A73">
        <w:rPr>
          <w:rFonts w:ascii="Times New Roman" w:hAnsi="Times New Roman" w:cs="Times New Roman"/>
          <w:noProof/>
          <w:sz w:val="24"/>
          <w:szCs w:val="24"/>
        </w:rPr>
        <w:t>(North et al. 2012, Kolden 2019)</w:t>
      </w:r>
      <w:r w:rsidR="00846A73">
        <w:rPr>
          <w:rFonts w:ascii="Times New Roman" w:hAnsi="Times New Roman" w:cs="Times New Roman"/>
          <w:sz w:val="24"/>
          <w:szCs w:val="24"/>
        </w:rPr>
        <w:fldChar w:fldCharType="end"/>
      </w:r>
      <w:r w:rsidR="00F44BC1">
        <w:rPr>
          <w:rFonts w:ascii="Times New Roman" w:hAnsi="Times New Roman" w:cs="Times New Roman"/>
          <w:sz w:val="24"/>
          <w:szCs w:val="24"/>
        </w:rPr>
        <w:t>.</w:t>
      </w:r>
    </w:p>
    <w:p w14:paraId="026A6A10" w14:textId="31BDBEEB" w:rsidR="00304F2E" w:rsidRPr="00081667" w:rsidRDefault="004A3C73"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615F0190" w14:textId="5751FCAF" w:rsidR="00730AE0" w:rsidRDefault="00EB7327"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inking about fuels treatments as tools to create forest variability is likely </w:t>
      </w:r>
      <w:r w:rsidR="00CA2266">
        <w:rPr>
          <w:rFonts w:ascii="Times New Roman" w:hAnsi="Times New Roman" w:cs="Times New Roman"/>
          <w:sz w:val="24"/>
          <w:szCs w:val="24"/>
        </w:rPr>
        <w:t>the safest</w:t>
      </w:r>
      <w:r>
        <w:rPr>
          <w:rFonts w:ascii="Times New Roman" w:hAnsi="Times New Roman" w:cs="Times New Roman"/>
          <w:sz w:val="24"/>
          <w:szCs w:val="24"/>
        </w:rPr>
        <w:t xml:space="preserve"> strategy for reducing risk of severe uncontrollable wildfire</w:t>
      </w:r>
      <w:r w:rsidR="00CA2266">
        <w:rPr>
          <w:rFonts w:ascii="Times New Roman" w:hAnsi="Times New Roman" w:cs="Times New Roman"/>
          <w:sz w:val="24"/>
          <w:szCs w:val="24"/>
        </w:rPr>
        <w:t xml:space="preserve"> for the </w:t>
      </w:r>
      <w:proofErr w:type="spellStart"/>
      <w:r w:rsidR="00CA2266">
        <w:rPr>
          <w:rFonts w:ascii="Times New Roman" w:hAnsi="Times New Roman" w:cs="Times New Roman"/>
          <w:sz w:val="24"/>
          <w:szCs w:val="24"/>
        </w:rPr>
        <w:t>longterm</w:t>
      </w:r>
      <w:proofErr w:type="spellEnd"/>
      <w:r w:rsidR="00CA2266">
        <w:rPr>
          <w:rFonts w:ascii="Times New Roman" w:hAnsi="Times New Roman" w:cs="Times New Roman"/>
          <w:sz w:val="24"/>
          <w:szCs w:val="24"/>
        </w:rPr>
        <w:t xml:space="preserve"> across large landscapes, rather</w:t>
      </w:r>
      <w:r>
        <w:rPr>
          <w:rFonts w:ascii="Times New Roman" w:hAnsi="Times New Roman" w:cs="Times New Roman"/>
          <w:sz w:val="24"/>
          <w:szCs w:val="24"/>
        </w:rPr>
        <w:t xml:space="preserve"> than thinking about reducing fuels uniformly across a treated area.  </w:t>
      </w:r>
      <w:r w:rsidR="003359C2">
        <w:rPr>
          <w:rFonts w:ascii="Times New Roman" w:hAnsi="Times New Roman" w:cs="Times New Roman"/>
          <w:sz w:val="24"/>
          <w:szCs w:val="24"/>
        </w:rPr>
        <w:t xml:space="preserve">It </w:t>
      </w:r>
      <w:r w:rsidR="00B87D26">
        <w:rPr>
          <w:rFonts w:ascii="Times New Roman" w:hAnsi="Times New Roman" w:cs="Times New Roman"/>
          <w:sz w:val="24"/>
          <w:szCs w:val="24"/>
        </w:rPr>
        <w:t>may be</w:t>
      </w:r>
      <w:r w:rsidR="003359C2">
        <w:rPr>
          <w:rFonts w:ascii="Times New Roman" w:hAnsi="Times New Roman" w:cs="Times New Roman"/>
          <w:sz w:val="24"/>
          <w:szCs w:val="24"/>
        </w:rPr>
        <w:t xml:space="preserve"> difficult to impossible to treat an area so that it will not have high loads of some fuel component within a relatively short time period, because of the intensity/longevity tradeoffs discussed above.  However, fuel loads do not necessarily need to be low to make fire behavior more acceptable for forest manage</w:t>
      </w:r>
      <w:r w:rsidR="00730AE0">
        <w:rPr>
          <w:rFonts w:ascii="Times New Roman" w:hAnsi="Times New Roman" w:cs="Times New Roman"/>
          <w:sz w:val="24"/>
          <w:szCs w:val="24"/>
        </w:rPr>
        <w:t>ment goals;</w:t>
      </w:r>
      <w:r w:rsidR="003359C2">
        <w:rPr>
          <w:rFonts w:ascii="Times New Roman" w:hAnsi="Times New Roman" w:cs="Times New Roman"/>
          <w:sz w:val="24"/>
          <w:szCs w:val="24"/>
        </w:rPr>
        <w:t xml:space="preserve"> they just need to be discontinuous.  </w:t>
      </w:r>
      <w:r w:rsidR="00730AE0">
        <w:rPr>
          <w:rFonts w:ascii="Times New Roman" w:hAnsi="Times New Roman" w:cs="Times New Roman"/>
          <w:sz w:val="24"/>
          <w:szCs w:val="24"/>
        </w:rPr>
        <w:t xml:space="preserve">Remote sensing, simulation, and historical reconstruction studies have shown evidence that </w:t>
      </w:r>
      <w:r w:rsidR="001F6B79">
        <w:rPr>
          <w:rFonts w:ascii="Times New Roman" w:hAnsi="Times New Roman" w:cs="Times New Roman"/>
          <w:sz w:val="24"/>
          <w:szCs w:val="24"/>
        </w:rPr>
        <w:t>wildfire and prescribed burn</w:t>
      </w:r>
      <w:r w:rsidR="00730AE0">
        <w:rPr>
          <w:rFonts w:ascii="Times New Roman" w:hAnsi="Times New Roman" w:cs="Times New Roman"/>
          <w:sz w:val="24"/>
          <w:szCs w:val="24"/>
        </w:rPr>
        <w:t xml:space="preserve"> severity </w:t>
      </w:r>
      <w:r w:rsidR="00730AE0">
        <w:rPr>
          <w:rFonts w:ascii="Times New Roman" w:hAnsi="Times New Roman" w:cs="Times New Roman"/>
          <w:sz w:val="24"/>
          <w:szCs w:val="24"/>
        </w:rPr>
        <w:lastRenderedPageBreak/>
        <w:t xml:space="preserve">and intensity are reduced when there is more </w:t>
      </w:r>
      <w:r w:rsidR="007B3942">
        <w:rPr>
          <w:rFonts w:ascii="Times New Roman" w:hAnsi="Times New Roman" w:cs="Times New Roman"/>
          <w:sz w:val="24"/>
          <w:szCs w:val="24"/>
        </w:rPr>
        <w:t xml:space="preserve">forest </w:t>
      </w:r>
      <w:r w:rsidR="00730AE0">
        <w:rPr>
          <w:rFonts w:ascii="Times New Roman" w:hAnsi="Times New Roman" w:cs="Times New Roman"/>
          <w:sz w:val="24"/>
          <w:szCs w:val="24"/>
        </w:rPr>
        <w:t>variability, based on metrics like rate of spread and tree mortality</w:t>
      </w:r>
      <w:r w:rsidR="001F6B79">
        <w:rPr>
          <w:rFonts w:ascii="Times New Roman" w:hAnsi="Times New Roman" w:cs="Times New Roman"/>
          <w:sz w:val="24"/>
          <w:szCs w:val="24"/>
        </w:rPr>
        <w:t xml:space="preserve"> </w:t>
      </w:r>
      <w:r w:rsidR="001F6B79">
        <w:rPr>
          <w:rFonts w:ascii="Times New Roman" w:hAnsi="Times New Roman" w:cs="Times New Roman"/>
          <w:sz w:val="24"/>
          <w:szCs w:val="24"/>
        </w:rPr>
        <w:fldChar w:fldCharType="begin" w:fldLock="1"/>
      </w:r>
      <w:r w:rsidR="00174E83">
        <w:rPr>
          <w:rFonts w:ascii="Times New Roman" w:hAnsi="Times New Roman" w:cs="Times New Roman"/>
          <w:sz w:val="24"/>
          <w:szCs w:val="24"/>
        </w:rPr>
        <w:instrText>ADDIN CSL_CITATION {"citationItems":[{"id":"ITEM-1","itemData":{"DOI":"10.1016/j.foreco.2011.11.038","ISSN":"03781127","abstract":"Restoring characteristic fire regimes and forest structures are central objectives of many restoration and fuel reduction projects. Within-stand spatial pattern is a fundamental attribute of forest structure and influences many ecological processes and ecosystem functions. In this review we synthesize the available spatial reference information for fire-frequent pine and mixed-conifer forests in western North America; interpret this information in the context of restoration and fuel reduction treatment design; and identify areas for future research, including recommended approaches for quantifying within-stand tree spatial patterns.We identified 50 studies of tree spatial patterns in fire-frequent pine and mixed conifer forests, 25 of which documented spatial reference conditions. The characteristic structure of fire-frequent forests is a mosaic of three elements: openings, single trees, and clumps of trees with adjacent or interlocking crowns. This mosaic structure typically manifests at scales &lt;0.4. ha, but sometimes extends to scales as large as 4. ha, particularly on sites with fire regimes that include both low- and moderate-severity fires. We documented preferential use of global pattern analysis techniques (90% of analyses) relative to local analysis techniques (10% of analyses). Ripley's K statistic, an example of global spatial pattern analysis, was the most frequently used analytic technique (38% of analyses). These findings are important because global pattern analysis does not explicitly quantify spatial heterogeneity within a pattern, the very thing spatial reference studies seek to characterize and one of the core structural attributes treatments aim to restore.Based on these findings, we encourage managers to consciously adopt a view of forest structure that accommodates spatial heterogeneity within forest stands, and to use this conceptualization of forest structure to guide prescription development. Restoration prescriptions and marking guidelines that explicitly incorporate within-stand spatial heterogeneity-such as by specifying the numbers and sizes of openings and tree clumps, and the number of widely-spaced single trees to retain per unit area-will improve the likelihood of restoring characteristic forest structures and the ecological processes such structures support. We infer that the near-exclusive use of global pattern analysis has limited the quantity and usability of spatial reference information available to managers, has al…","author":[{"dropping-particle":"","family":"Larson","given":"Andrew J.","non-dropping-particle":"","parse-names":false,"suffix":""},{"dropping-particle":"","family":"Churchill","given":"Derek","non-dropping-particle":"","parse-names":false,"suffix":""}],"container-title":"Forest Ecology and Management","id":"ITEM-1","issued":{"date-parts":[["2012","3","1"]]},"note":"Spatial reference conditions are provided from less than 300 ha of forests, and these are distributed in an unbalanced pattern across frequent fire forests of North America\n\n50 studies of tree spatial patterns in fire frequent pine and mixed conifer forests, 25 of which docuemented spatial reereence conditions\n\nMosaic structure typically manifests at scales &amp;lt;0.4 ha, but sometimes extends to scales as large as 4 ha, particularly on sites with fire regimes that include both low and moderate severity fires\n\nGlobal pattern analysis does not explicityly quantify spatial het within a pattern, the very thing spatial reference studies seek to characterize and one of the core structural attributes treatements aim to restore\n\nRestoring characteristic forest structure reduces short term risk to uncharacteristic wildfire while sim preserving options for future generations\n\nPatterns are a result of coupling between pattern and process - Turner 1989\n\nFour types of data source\ndendro reconstruction\nHistorical data from early 20th\nRelict stands with intact fire reg\ncontemp stands with altered fire r\n\nReview by perry et al 2006 provides accessible intro to spatial point pattern concepts\n\nAspired to a complete census of this type of data\n\nBest represented data are mixed con forests in Sierra Nevada and pondo forest in north Arizona, followed by mex con forests in cascades\n\nplot size and replication varied widely across studies\n\nYoungblood et al 2004, Harrod et al 1999, and Abella and Denton 2009 got the most rep. North et al 2007 sampled the largest cumulative area\n\nDiversity of analytic techniques\nRipley's K most frequently used\n\nSpatial agg the most common global pattern\n\nClumping commonly found at scales &amp;lt; 20 meters, but this is likely due to small plot sizes\n\nSeveral studies found spatial regularity at the smallest sizes analyzed\n\nThree types of clumps\nOverstory trees\nUnderstory trees\nMixed\n\nWidely spaced individual trees are a second component\n\nTree density and degree of clumping appear to increase along a gradient of available moisture (in sw pre-settlement pondos) - Abella and Denton\n\nOpenings onoccupied by trees are the third and most poorly quantified compondent of fire frequent forest spatail structure\nOnly one quant spatial analysis - Skinner 1995\n\nMechanisms for pattern formation\n- The formation of safe sites for regen appears related to local areas of high-intensity surface fire associated with accumulations of surface fuel originating from the death of an individual\n- Given adequate seed supply and suitable climatic conditions, tree seedlings preferentially establish and surviv in fire-created patches of bare mineral soil\n-When regeneration clumps are not overshadowed by residual overstory trees, surface fuels accumulate slowly, offering some fire protection. Microclimatic conditions may help too.\n-Within both even-aged and uneven-aged tree clumps competition leads to a range of sizes wihtin clump\n-Competition and intra-clump morality can cause a gradual transition from aggregated to uniform tree spacing within tree clumps\n-Mortality of individual or grpus of large, old trees leads to local accumulations of coarse surface fuels, setting the stage for the creation of new safe sites for tree regeneration.\n\nIn intact systems, openings tend to be maintained through competition with understory\nSome Sanchez Meador studies show the opposite pattern, was likely facilitated by regeneration around the time cattle grazing stopped\n\nCall for using different spatial techniques on same datasets to get different information\n\nWhy spatially homogenous paradigms still used\n-Legacy of timber management silv paradigm\n-Non-spatial view in fuels planning tools\n-communication by forest scientists in forms not easily translated to rx\n\nStudies based on a large number of replicate sample plots consistently report a range of reference tree patterns\n\nPublished info on how thinning and rx fire affect tree spatail patterns is limited to three studies\nSchmidt et al 2006\nNorth et al 2007\nva Mantgem et al 2011","page":"74-92","title":"Tree spatial patterns in fire-frequent forests of western North America, including mechanisms of pattern formation and implications for designing fuel reduction and restoration treatments","type":"article","volume":"267"},"uris":["http://www.mendeley.com/documents/?uuid=eeb34427-1903-3608-b661-222313382a08"]},{"id":"ITEM-2","itemData":{"DOI":"10.1111/ele.13447","ISSN":"1461-023X","author":[{"dropping-particle":"","family":"Koontz","given":"Michael J.","non-dropping-particle":"","parse-names":false,"suffix":""},{"dropping-particle":"","family":"North","given":"Malcolm P.","non-dropping-particle":"","parse-names":false,"suffix":""},{"dropping-particle":"","family":"Werner","given":"Chhaya M.","non-dropping-particle":"","parse-names":false,"suffix":""},{"dropping-particle":"","family":"Fick","given":"Stephen E.","non-dropping-particle":"","parse-names":false,"suffix":""},{"dropping-particle":"","family":"Latimer","given":"Andrew M.","non-dropping-particle":"","parse-names":false,"suffix":""}],"container-title":"Ecology Letters","editor":[{"dropping-particle":"","family":"Swenson","given":"Nathan","non-dropping-particle":"","parse-names":false,"suffix":""}],"id":"ITEM-2","issued":{"date-parts":[["2020","1","10"]]},"note":"structural variability is a fundamental resistance mechanism in dry forests\n\nPixel neighborhood analysis 90 m (smallest) scale was best\n\nStrongest predictor of fire sev was pre-fire NDVI; related to high live fuel loads\n\n30 years and 1000 fires! California Sierra Nevada\n\nGreater variability, less tree mort\n\nCalifornia has special FRAP database that includes smaller fires\n\n~\n\nOverstory cover and canoypy density relate weakly but correlate with surface fuels\n- Lyderson et al 20015 Collins et al 2016, Cansler et al 2019\n\n'system resilience can be gene4rated by het at a variety of organisztional scales, including gentic diversity, species div, functional div, topoclimatic variation, and temporal variation\n\nhomogenizing effect of modern high sev fire on forest structure is well-documented\nSteel et al 2018\n\n'the foundational concept of feedback between het of forest structure and fire sev is underexplored at the ecosystem scale'\n\nCalibrated with 208 field plots\n\n'broad extent, fine grain, spatially explicit analyses of whole ecosystems are key to illuminating macroecological phenom such as forest resilience to disturbance'\n\nLarge effect size of structural variability\n\nSome work has showen terrain roughness has a major impact, but they did not find this\n\nRead safford 2012\n\nForest managment actions that reduce fuel loads can be effective at a broader footprint\nGraham et al 2004 Stephens et al 2009 Tubbesing et al 2019","page":"ele.13447","title":"Local forest structure variability increases resilience to wildfire in dry western U.S. coniferous forests","type":"article-journal"},"uris":["http://www.mendeley.com/documents/?uuid=8d868538-fd9b-3d3f-a731-90ef10c0c6ac"]},{"id":"ITEM-3","itemData":{"DOI":"10.3390/land6020043","ISSN":"2073-445X","author":[{"dropping-particle":"","family":"Parsons","given":"Russell","non-dropping-particle":"","parse-names":false,"suffix":""},{"dropping-particle":"","family":"Linn","given":"Rodman","non-dropping-particle":"","parse-names":false,"suffix":""},{"dropping-particle":"","family":"Pimont","given":"Francois","non-dropping-particle":"","parse-names":false,"suffix":""},{"dropping-particle":"","family":"Hoffman","given":"Chad","non-dropping-particle":"","parse-names":false,"suffix":""},{"dropping-particle":"","family":"Sauer","given":"Jeremy","non-dropping-particle":"","parse-names":false,"suffix":""},{"dropping-particle":"","family":"Winterkamp","given":"Judith","non-dropping-particle":"","parse-names":false,"suffix":""},{"dropping-particle":"","family":"Sieg","given":"Carolyn","non-dropping-particle":"","parse-names":false,"suffix":""},{"dropping-particle":"","family":"Jolly","given":"W.","non-dropping-particle":"","parse-names":false,"suffix":""}],"container-title":"Land","id":"ITEM-3","issue":"2","issued":{"date-parts":[["2017","6","18"]]},"page":"43","title":"Numerical Investigation of Aggregated Fuel Spatial Pattern Impacts on Fire Behavior","type":"article-journal","volume":"6"},"uris":["http://www.mendeley.com/documents/?uuid=61130e7d-5e57-37d6-8c74-54728518a1f9"]},{"id":"ITEM-4","itemData":{"DOI":"10.1007/s10980-006-9039-5","ISSN":"09212973","abstract":"Fire and grazing are ecological processes that frequently interact to modify landscape patterns of vegetation. There is empirical and theoretical evidence that response of herbivores to heterogeneity is scale-dependent however the relationship between fire and scale of heterogeneity is not well defined. We examined the relationship between fire behavior and spatial scale (i.e., patch grain) of fuel heterogeneity. We created four heterogeneous landscapes modeled after those created by a fire-grazing interaction that differed in grain size of fuel patches. Fire spread was simulated through each model landscape from 80 independent, randomly located ignition points. Burn area, burn shape complexity and the proportion of area burnt by different fire types (headfire, backfire and flankfire) were all affected by the grain of fuel patch. The area fires burned in heterogeneous landscapes interacted with the fuel load present in the patch where ignition occurred. Burn complexity was greater in landscapes with small patch grain than in landscapes with large patch grain. The proportion of each fire type (backfire, flankfire and headfire) was similar among all landscapes regardless of patch grain but the variance of burned area within each of the three fire types differed among treatments of patch grain. Our landscape fire simulation supports the supposition that feedbacks between landscape patterns and ecological processes are scale-dependent, in this case spatial scale of fuel loading altering fire spread through the landscape. © 2006 Springer Science+Business Media, Inc.","author":[{"dropping-particle":"","family":"Kerby","given":"Jay D.","non-dropping-particle":"","parse-names":false,"suffix":""},{"dropping-particle":"","family":"Fuhlendorf","given":"Samuel D.","non-dropping-particle":"","parse-names":false,"suffix":""},{"dropping-particle":"","family":"Engle","given":"David M.","non-dropping-particle":"","parse-names":false,"suffix":""}],"container-title":"Landscape Ecology","id":"ITEM-4","issue":"4","issued":{"date-parts":[["2007","4"]]},"page":"507-516","title":"Landscape heterogeneity and fire behavior: Scale-dependent feedback between fire and grazing processes","type":"article-journal","volume":"22"},"uris":["http://www.mendeley.com/documents/?uuid=c7a2b7f6-a363-32d1-8cfa-3f1623f44b19"]},{"id":"ITEM-5","itemData":{"DOI":"10.1016/j.foreco.2017.08.028","ISSN":"03781127","abstract":"Frequent-fire forests were historically characterized by lower tree density, a higher proportion of pine species, and greater within-stand spatial variability, compared to many contemporary forests where fire has been excluded. As a result, such forests are now increasingly unstable, prone to uncharacteristically severe wildfire or high levels of tree mortality in times of drought stress. While reducing tree density might help to restore resilience, thinning treatments are frequently seen as conflicting with management for other resources such as wildlife habitat, in part because standard thinning prescriptions don't typically produce the degree of within-stand heterogeneity found in historical forests. In this study, we compare stand structures and heterogeneity produced by two different mechanical thinning treatments and in an unthinned control, all with or without prescribed fire as a follow-up treatment. The “high variability” thinning treatment was designed to produce the spatial variability once found in frequent fire forests and was based on historical data from nearby old-growth stands, while the “low variability” thinning treatment retained a similar number of trees but at a relatively even crown spacing. Stand averages and degree of variation for common forest metrics were calculated and values compared to a historical old-growth reference stand. Both thinning treatments reduced tree density and basal area, and shifted species composition towards historical values. Thinning treatments contained a deficit of trees in both the smallest (&lt;25 cm) and largest (&gt;80 cm) size classes, relative to historical conditions. The high variability thinning treatment increased forest structure variation more than the low variability thinning treatment for most measures and retained a broader distribution of canopy closure values across the treatment units. While prescribed fire also reduced stand density and increased the amount of within-stand heterogeneity (when delayed mortality was included), the magnitude was much less than that produced by thinning. Prescribed fire did not significantly reduce basal area or alter the species composition. Prescribed burning did significantly reduce surface fuel loads, while thinning alone had no effect for most fuel classes. Our results show that high variability thinning coupled with prescribed burning resulted in a forest better aligned with the conditions present in historical frequent-fire forests, which were known to…","author":[{"dropping-particle":"","family":"Knapp","given":"Eric E.","non-dropping-particle":"","parse-names":false,"suffix":""},{"dropping-particle":"","family":"Lydersen","given":"Jamie M.","non-dropping-particle":"","parse-names":false,"suffix":""},{"dropping-particle":"","family":"North","given":"Malcolm P.","non-dropping-particle":"","parse-names":false,"suffix":""},{"dropping-particle":"","family":"Collins","given":"Brandon M.","non-dropping-particle":"","parse-names":false,"suffix":""}],"container-title":"Forest Ecology and Management","id":"ITEM-5","issued":{"date-parts":[["2017","12","15"]]},"note":"This study compared stand structures and heterogeneity prodcued by two different mechanical thinning treatements and in an unthinned control, all with or without rx fire as a follow-up\n\n&amp;quot;high variability&amp;quot; vrt treatment and &amp;quot;low variability&amp;quot;\n\nThinning treatments contained a deficit of trees in both the smallest and the largest size classes, reletive to historical conditions\nHigh var thinning increased forest structure variation more than low\nand had a broader distribution of canopy closure values\n\n~\n\nStanislaus - Tuolumne Exp. Forest, CA\njust north of yosemite\n\nDrought and beetle outbreaks began 1 yeaar after rx burns - confounding\n\n6 treatements and 4 replicates\ncontrol, high var, low var ~ burn\n\nThinning and burning interaction not significant for any fuel category\n\nThey had a spatially explict reference plot from the 20's\nbut it was 40 years post fire supression, so may have inflated expectations for smaller trees\n\nHistoric FRI of 6 years\n\nWhole tree harvest reduced activity fuels\n\nSawlogs and wood chips produced\n\nObservers of virgin forest often noted clumping\nDunning 1923 Cooper 1961\nand uneven aged - show and kotok 1924\n\nPatchy and broken structure helped with immunity to crown fire\nshow and kotok\nmiller and urban 2000\n\nTrees were reletively even sized within groups, with much variation among, in historic data\nSmall gaps abundant\n\nNo black oaks cut\n\nThinning July sep 2011\n\nSome variation of burning intensity but should be even within treatment because of blocking structure\n\nModified browns for fuels\n\nSome inconsistency in duff measurements\n\nSignificantly less fuel in burned units for all categories less than 1 year post fire\n\nThinning x burning interaction not significant for any fuel category\n\nTree density CV's were highest for high thinning, then low thinning, then control\n\nEvidence that the historical forests organized at 450 m scale, and that treatment did not restore het at 150 m sclae\n\nNot a signficant increase in activity fuels\n\nMore abundance of low canopy closure areas in high thinning","page":"228-241","publisher":"Elsevier B.V.","title":"Efficacy of variable density thinning and prescribed fire for restoring forest heterogeneity to mixed-conifer forest in the central Sierra Nevada, CA","type":"article-journal","volume":"406"},"uris":["http://www.mendeley.com/documents/?uuid=a0ba7f3b-3240-3e40-87c4-e38442dcd434"]},{"id":"ITEM-6","itemData":{"DOI":"10.1016/j.foreco.2016.12.002","ISSN":"03781127","abstract":"Restoration treatments in dry forests of the western US often attempt silvicultural practices to restore the historical characteristics of forest structure and fire behavior. However, it is suggested that a reliance on non-spatial metrics of forest stand structure, along with the use of wildland fire behavior models that lack the ability to handle complex structures, may lead to uncharacteristically homogeneous rather than heterogeneous forest structures following restoration. In our study, we used spatially explicit forest inventory data and a physics based fire behavior model to investigate the effects of restoration driven, variable retention harvests on structural complexity, both of horizontal and vertical dimensions, and potential fire behavior. Structural complexity was assessed at stand and patch scales using a combination of point pattern analyses, a patch detection algorithm, and nearest-neighbor and tree patch indices of height variation. The potential fire behavior before and after treatment was simulated across a range of open wind speeds using a 3-D physics based fire behavior model, the Wildland-urban interface Fire Dynamics Simulator (WFDS). Our results show that treatments resulted in an aggregated spatial pattern of trees consisting of a matrix of individual trees, clumps and openings similar to descriptions of historical dry forests. Treatments had inconsistent effects on vertical complexity across sites likely due to differences in treatment of ladder fuels; lack of reference conditions hinder evaluation of this structural aspect. Simulation modeling using WFDS suggest that treatments moderated fire rate of spread, fireline intensity and canopy consumption across all wind speeds tested and shifted potential fire behavior towards historical ranges. Our findings suggest that current restoration-based variable retention harvests can simultaneously fulfill objectives of altering structural complexity and of reducing fire behavior, though we recommend further research on desired ranges of vertical complexity to inform treatment design.","author":[{"dropping-particle":"","family":"Ziegler","given":"Justin Paul","non-dropping-particle":"","parse-names":false,"suffix":""},{"dropping-particle":"","family":"Hoffman","given":"Chad","non-dropping-particle":"","parse-names":false,"suffix":""},{"dropping-particle":"","family":"Battaglia","given":"Mike","non-dropping-particle":"","parse-names":false,"suffix":""},{"dropping-particle":"","family":"Mell","given":"William","non-dropping-particle":"","parse-names":false,"suffix":""}],"container-title":"Forest Ecology and Management","id":"ITEM-6","issued":{"date-parts":[["2017","2","15"]]},"note":"Used spatially explicit forest inventory data and a physics based fire behavior model to investigate the effects of restoration driven, variable retention harvest on structural complexty, both of horizontal and verstical dimensions, and poetential fire behavior\n\nTreatments resulted in an aggregated spatial pattern of trees consisting of a matrix of indi trees, clumps and openings similar to descriptions of historical dry forests\n\nInconsistent effects on vertical complexity likely due to differences in ladder fuel treatment\n\nchah-lorado\n\n~\n\nPhysics based fire models (WFDS) accounts for tree spatail het but not fuels. Which were measured and modelled as stand average\n\nWFDS assumes all fuels are thermally thin and excludes modelling coarse fuels\n\ntreatement 2003-2013, mostly 2010\nsampling 2012 2013\n\nall vrh harvests\nstand and tree patch scale\nMostly CLFR\n\nSingle 200m x 200m plot in each site\n\nVisually compacted limbs to determine lower crown height\n\nRepeated each surface fuel measurement in an untreated control\nno control on spatial?\nNah, modelled the stumps!\n\nFire simulated at four open wind speeds\n\nsix of seven sites dominated by pondos, other doug\n\nMost sites aggregated pre and post\none was uniform pre\n\nfour sites aggregation was increased by treatement, 2 decreased\n\nAll treatments resulted in a greater proportion of openings and a reduced proportion of patch cover\n\nThe percent of trees classified as individuals increased on all sites\n\nTreatments reduced all measures of fire behavior across all wind speeds tested\n\nTreatment effects on non-spatial structure werre typical of fuel hazard reduction treatements in some regards and atypical in others\nTree den, ba, and canopy fuel loads reduced was consistent\ncanopy base height and total surface fuels not affected\n\nSeveral past studies have shown that aggregation contemp can be more or less than historical at any given location","page":"1-12","publisher":"Elsevier B.V.","title":"Spatially explicit measurements of forest structure and fire behavior following restoration treatments in dry forests","type":"article-journal","volume":"386"},"uris":["http://www.mendeley.com/documents/?uuid=f1a14820-f05a-37c2-bad0-444531e2ebac"]}],"mendeley":{"formattedCitation":"(Kerby et al. 2007, Larson and Churchill 2012, Ziegler et al. 2017, Parsons et al. 2017, Knapp et al. 2017, Koontz et al. 2020)","plainTextFormattedCitation":"(Kerby et al. 2007, Larson and Churchill 2012, Ziegler et al. 2017, Parsons et al. 2017, Knapp et al. 2017, Koontz et al. 2020)","previouslyFormattedCitation":"(Kerby et al. 2007, Larson and Churchill 2012, Ziegler et al. 2017, Parsons et al. 2017, Knapp et al. 2017, Koontz et al. 2020)"},"properties":{"noteIndex":0},"schema":"https://github.com/citation-style-language/schema/raw/master/csl-citation.json"}</w:instrText>
      </w:r>
      <w:r w:rsidR="001F6B79">
        <w:rPr>
          <w:rFonts w:ascii="Times New Roman" w:hAnsi="Times New Roman" w:cs="Times New Roman"/>
          <w:sz w:val="24"/>
          <w:szCs w:val="24"/>
        </w:rPr>
        <w:fldChar w:fldCharType="separate"/>
      </w:r>
      <w:r w:rsidR="001F6B79" w:rsidRPr="001F6B79">
        <w:rPr>
          <w:rFonts w:ascii="Times New Roman" w:hAnsi="Times New Roman" w:cs="Times New Roman"/>
          <w:noProof/>
          <w:sz w:val="24"/>
          <w:szCs w:val="24"/>
        </w:rPr>
        <w:t>(Kerby et al. 2007, Larson and Churchill 2012, Ziegler et al. 2017, Parsons et al. 2017, Knapp et al. 2017, Koontz et al. 2020)</w:t>
      </w:r>
      <w:r w:rsidR="001F6B79">
        <w:rPr>
          <w:rFonts w:ascii="Times New Roman" w:hAnsi="Times New Roman" w:cs="Times New Roman"/>
          <w:sz w:val="24"/>
          <w:szCs w:val="24"/>
        </w:rPr>
        <w:fldChar w:fldCharType="end"/>
      </w:r>
      <w:r w:rsidR="00730AE0">
        <w:rPr>
          <w:rFonts w:ascii="Times New Roman" w:hAnsi="Times New Roman" w:cs="Times New Roman"/>
          <w:sz w:val="24"/>
          <w:szCs w:val="24"/>
        </w:rPr>
        <w:t xml:space="preserve">.  This is true of variability in stand structure within an area as small as an acre, to variability from stand to stand.  </w:t>
      </w:r>
    </w:p>
    <w:p w14:paraId="42814458" w14:textId="7F57B211" w:rsidR="00097D98" w:rsidRDefault="00730AE0"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In a treatment longevity context, forest managers and researchers could think about creating variability as a strategy for ‘setting the clock’ for different areas to have different loads</w:t>
      </w:r>
      <w:r w:rsidR="00CD46E4">
        <w:rPr>
          <w:rFonts w:ascii="Times New Roman" w:hAnsi="Times New Roman" w:cs="Times New Roman"/>
          <w:sz w:val="24"/>
          <w:szCs w:val="24"/>
        </w:rPr>
        <w:t xml:space="preserve"> </w:t>
      </w:r>
      <w:r w:rsidR="00846A73">
        <w:rPr>
          <w:rFonts w:ascii="Times New Roman" w:hAnsi="Times New Roman" w:cs="Times New Roman"/>
          <w:sz w:val="24"/>
          <w:szCs w:val="24"/>
        </w:rPr>
        <w:t xml:space="preserve">of different fuel components </w:t>
      </w:r>
      <w:r>
        <w:rPr>
          <w:rFonts w:ascii="Times New Roman" w:hAnsi="Times New Roman" w:cs="Times New Roman"/>
          <w:sz w:val="24"/>
          <w:szCs w:val="24"/>
        </w:rPr>
        <w:t xml:space="preserve">in different </w:t>
      </w:r>
      <w:r w:rsidR="00CD46E4">
        <w:rPr>
          <w:rFonts w:ascii="Times New Roman" w:hAnsi="Times New Roman" w:cs="Times New Roman"/>
          <w:sz w:val="24"/>
          <w:szCs w:val="24"/>
        </w:rPr>
        <w:t xml:space="preserve">times.  </w:t>
      </w:r>
      <w:r w:rsidR="00846A73">
        <w:rPr>
          <w:rFonts w:ascii="Times New Roman" w:hAnsi="Times New Roman" w:cs="Times New Roman"/>
          <w:sz w:val="24"/>
          <w:szCs w:val="24"/>
        </w:rPr>
        <w:t>For example</w:t>
      </w:r>
      <w:r w:rsidR="00CD46E4">
        <w:rPr>
          <w:rFonts w:ascii="Times New Roman" w:hAnsi="Times New Roman" w:cs="Times New Roman"/>
          <w:sz w:val="24"/>
          <w:szCs w:val="24"/>
        </w:rPr>
        <w:t xml:space="preserve">, </w:t>
      </w:r>
      <w:r w:rsidR="00846A73">
        <w:rPr>
          <w:rFonts w:ascii="Times New Roman" w:hAnsi="Times New Roman" w:cs="Times New Roman"/>
          <w:sz w:val="24"/>
          <w:szCs w:val="24"/>
        </w:rPr>
        <w:t xml:space="preserve">managers that cannot burn large areas because of logistical constraints could thin different stands at differing intensities, with the expectation that </w:t>
      </w:r>
      <w:r w:rsidR="00050D5E">
        <w:rPr>
          <w:rFonts w:ascii="Times New Roman" w:hAnsi="Times New Roman" w:cs="Times New Roman"/>
          <w:sz w:val="24"/>
          <w:szCs w:val="24"/>
        </w:rPr>
        <w:t>any given area may have high surface fuel, canopy fuel, or shrub fuel loads, but that none of those types of fuels will be continuous across the area</w:t>
      </w:r>
      <w:r w:rsidR="00CD46E4">
        <w:rPr>
          <w:rFonts w:ascii="Times New Roman" w:hAnsi="Times New Roman" w:cs="Times New Roman"/>
          <w:sz w:val="24"/>
          <w:szCs w:val="24"/>
        </w:rPr>
        <w:t>.</w:t>
      </w:r>
      <w:r w:rsidR="00050D5E">
        <w:rPr>
          <w:rFonts w:ascii="Times New Roman" w:hAnsi="Times New Roman" w:cs="Times New Roman"/>
          <w:sz w:val="24"/>
          <w:szCs w:val="24"/>
        </w:rPr>
        <w:t xml:space="preserve">  Strategically important and/or high value locations could be burned</w:t>
      </w:r>
      <w:r w:rsidR="00CD46E4">
        <w:rPr>
          <w:rFonts w:ascii="Times New Roman" w:hAnsi="Times New Roman" w:cs="Times New Roman"/>
          <w:sz w:val="24"/>
          <w:szCs w:val="24"/>
        </w:rPr>
        <w:t xml:space="preserve"> </w:t>
      </w:r>
      <w:r w:rsidR="00050D5E">
        <w:rPr>
          <w:rFonts w:ascii="Times New Roman" w:hAnsi="Times New Roman" w:cs="Times New Roman"/>
          <w:sz w:val="24"/>
          <w:szCs w:val="24"/>
        </w:rPr>
        <w:t>at regular intervals, and the discontinuity in the surrounding landscape would likely slow wildfire spread, reduce severity of effects, and reduce the change of an uncontrollable wildfire.</w:t>
      </w:r>
    </w:p>
    <w:p w14:paraId="1AA7A375" w14:textId="625736FA" w:rsidR="00906FB1" w:rsidRDefault="00CD46E4"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Variability at the local level is </w:t>
      </w:r>
      <w:r w:rsidR="00B87D26">
        <w:rPr>
          <w:rFonts w:ascii="Times New Roman" w:hAnsi="Times New Roman" w:cs="Times New Roman"/>
          <w:sz w:val="24"/>
          <w:szCs w:val="24"/>
        </w:rPr>
        <w:t>just as important</w:t>
      </w:r>
      <w:r>
        <w:rPr>
          <w:rFonts w:ascii="Times New Roman" w:hAnsi="Times New Roman" w:cs="Times New Roman"/>
          <w:sz w:val="24"/>
          <w:szCs w:val="24"/>
        </w:rPr>
        <w:t xml:space="preserve">.  It is likely that frequent fires in precolonial dry forests created </w:t>
      </w:r>
      <w:r w:rsidR="00F423E9">
        <w:rPr>
          <w:rFonts w:ascii="Times New Roman" w:hAnsi="Times New Roman" w:cs="Times New Roman"/>
          <w:sz w:val="24"/>
          <w:szCs w:val="24"/>
        </w:rPr>
        <w:t>a patchwork of</w:t>
      </w:r>
      <w:r>
        <w:rPr>
          <w:rFonts w:ascii="Times New Roman" w:hAnsi="Times New Roman" w:cs="Times New Roman"/>
          <w:sz w:val="24"/>
          <w:szCs w:val="24"/>
        </w:rPr>
        <w:t xml:space="preserve"> canopy openings, individual trees growing alone in openings, and closed-canopy clumps of trees of different tree and clump size</w:t>
      </w:r>
      <w:r w:rsidR="00097D98">
        <w:rPr>
          <w:rFonts w:ascii="Times New Roman" w:hAnsi="Times New Roman" w:cs="Times New Roman"/>
          <w:sz w:val="24"/>
          <w:szCs w:val="24"/>
        </w:rPr>
        <w:t>s</w:t>
      </w:r>
      <w:r w:rsidR="00F423E9">
        <w:rPr>
          <w:rFonts w:ascii="Times New Roman" w:hAnsi="Times New Roman" w:cs="Times New Roman"/>
          <w:sz w:val="24"/>
          <w:szCs w:val="24"/>
        </w:rPr>
        <w:t>.  The patchwork probably made these forests resilient to contagious disturbances like wildfires and insect and disease outbreaks, because for any given contagious disturbance, susceptible areas were discontinuous.</w:t>
      </w:r>
      <w:r w:rsidR="00B87D26">
        <w:rPr>
          <w:rFonts w:ascii="Times New Roman" w:hAnsi="Times New Roman" w:cs="Times New Roman"/>
          <w:sz w:val="24"/>
          <w:szCs w:val="24"/>
        </w:rPr>
        <w:t xml:space="preserve">  Fires would encounter a patchy structure of different types and amounts of fuels, which kept them from having the uniformly high severity effects</w:t>
      </w:r>
      <w:r w:rsidR="00F423E9">
        <w:rPr>
          <w:rFonts w:ascii="Times New Roman" w:hAnsi="Times New Roman" w:cs="Times New Roman"/>
          <w:sz w:val="24"/>
          <w:szCs w:val="24"/>
        </w:rPr>
        <w:t xml:space="preserve"> </w:t>
      </w:r>
      <w:r w:rsidR="00B87D26">
        <w:rPr>
          <w:rFonts w:ascii="Times New Roman" w:hAnsi="Times New Roman" w:cs="Times New Roman"/>
          <w:sz w:val="24"/>
          <w:szCs w:val="24"/>
        </w:rPr>
        <w:t>that are more common in modern fires</w:t>
      </w:r>
      <w:r w:rsidR="00050D5E">
        <w:rPr>
          <w:rFonts w:ascii="Times New Roman" w:hAnsi="Times New Roman" w:cs="Times New Roman"/>
          <w:sz w:val="24"/>
          <w:szCs w:val="24"/>
        </w:rPr>
        <w:t xml:space="preserve"> </w:t>
      </w:r>
      <w:r w:rsidR="00050D5E">
        <w:rPr>
          <w:rFonts w:ascii="Times New Roman" w:hAnsi="Times New Roman" w:cs="Times New Roman"/>
          <w:sz w:val="24"/>
          <w:szCs w:val="24"/>
        </w:rPr>
        <w:fldChar w:fldCharType="begin" w:fldLock="1"/>
      </w:r>
      <w:r w:rsidR="001F6B79">
        <w:rPr>
          <w:rFonts w:ascii="Times New Roman" w:hAnsi="Times New Roman" w:cs="Times New Roman"/>
          <w:sz w:val="24"/>
          <w:szCs w:val="24"/>
        </w:rPr>
        <w:instrText>ADDIN CSL_CITATION {"citationItems":[{"id":"ITEM-1","itemData":{"DOI":"10.1016/j.foreco.2011.11.038","ISSN":"03781127","abstract":"Restoring characteristic fire regimes and forest structures are central objectives of many restoration and fuel reduction projects. Within-stand spatial pattern is a fundamental attribute of forest structure and influences many ecological processes and ecosystem functions. In this review we synthesize the available spatial reference information for fire-frequent pine and mixed-conifer forests in western North America; interpret this information in the context of restoration and fuel reduction treatment design; and identify areas for future research, including recommended approaches for quantifying within-stand tree spatial patterns.We identified 50 studies of tree spatial patterns in fire-frequent pine and mixed conifer forests, 25 of which documented spatial reference conditions. The characteristic structure of fire-frequent forests is a mosaic of three elements: openings, single trees, and clumps of trees with adjacent or interlocking crowns. This mosaic structure typically manifests at scales &lt;0.4. ha, but sometimes extends to scales as large as 4. ha, particularly on sites with fire regimes that include both low- and moderate-severity fires. We documented preferential use of global pattern analysis techniques (90% of analyses) relative to local analysis techniques (10% of analyses). Ripley's K statistic, an example of global spatial pattern analysis, was the most frequently used analytic technique (38% of analyses). These findings are important because global pattern analysis does not explicitly quantify spatial heterogeneity within a pattern, the very thing spatial reference studies seek to characterize and one of the core structural attributes treatments aim to restore.Based on these findings, we encourage managers to consciously adopt a view of forest structure that accommodates spatial heterogeneity within forest stands, and to use this conceptualization of forest structure to guide prescription development. Restoration prescriptions and marking guidelines that explicitly incorporate within-stand spatial heterogeneity-such as by specifying the numbers and sizes of openings and tree clumps, and the number of widely-spaced single trees to retain per unit area-will improve the likelihood of restoring characteristic forest structures and the ecological processes such structures support. We infer that the near-exclusive use of global pattern analysis has limited the quantity and usability of spatial reference information available to managers, has al…","author":[{"dropping-particle":"","family":"Larson","given":"Andrew J.","non-dropping-particle":"","parse-names":false,"suffix":""},{"dropping-particle":"","family":"Churchill","given":"Derek","non-dropping-particle":"","parse-names":false,"suffix":""}],"container-title":"Forest Ecology and Management","id":"ITEM-1","issued":{"date-parts":[["2012","3","1"]]},"note":"Spatial reference conditions are provided from less than 300 ha of forests, and these are distributed in an unbalanced pattern across frequent fire forests of North America\n\n50 studies of tree spatial patterns in fire frequent pine and mixed conifer forests, 25 of which docuemented spatial reereence conditions\n\nMosaic structure typically manifests at scales &amp;lt;0.4 ha, but sometimes extends to scales as large as 4 ha, particularly on sites with fire regimes that include both low and moderate severity fires\n\nGlobal pattern analysis does not explicityly quantify spatial het within a pattern, the very thing spatial reference studies seek to characterize and one of the core structural attributes treatements aim to restore\n\nRestoring characteristic forest structure reduces short term risk to uncharacteristic wildfire while sim preserving options for future generations\n\nPatterns are a result of coupling between pattern and process - Turner 1989\n\nFour types of data source\ndendro reconstruction\nHistorical data from early 20th\nRelict stands with intact fire reg\ncontemp stands with altered fire r\n\nReview by perry et al 2006 provides accessible intro to spatial point pattern concepts\n\nAspired to a complete census of this type of data\n\nBest represented data are mixed con forests in Sierra Nevada and pondo forest in north Arizona, followed by mex con forests in cascades\n\nplot size and replication varied widely across studies\n\nYoungblood et al 2004, Harrod et al 1999, and Abella and Denton 2009 got the most rep. North et al 2007 sampled the largest cumulative area\n\nDiversity of analytic techniques\nRipley's K most frequently used\n\nSpatial agg the most common global pattern\n\nClumping commonly found at scales &amp;lt; 20 meters, but this is likely due to small plot sizes\n\nSeveral studies found spatial regularity at the smallest sizes analyzed\n\nThree types of clumps\nOverstory trees\nUnderstory trees\nMixed\n\nWidely spaced individual trees are a second component\n\nTree density and degree of clumping appear to increase along a gradient of available moisture (in sw pre-settlement pondos) - Abella and Denton\n\nOpenings onoccupied by trees are the third and most poorly quantified compondent of fire frequent forest spatail structure\nOnly one quant spatial analysis - Skinner 1995\n\nMechanisms for pattern formation\n- The formation of safe sites for regen appears related to local areas of high-intensity surface fire associated with accumulations of surface fuel originating from the death of an individual\n- Given adequate seed supply and suitable climatic conditions, tree seedlings preferentially establish and surviv in fire-created patches of bare mineral soil\n-When regeneration clumps are not overshadowed by residual overstory trees, surface fuels accumulate slowly, offering some fire protection. Microclimatic conditions may help too.\n-Within both even-aged and uneven-aged tree clumps competition leads to a range of sizes wihtin clump\n-Competition and intra-clump morality can cause a gradual transition from aggregated to uniform tree spacing within tree clumps\n-Mortality of individual or grpus of large, old trees leads to local accumulations of coarse surface fuels, setting the stage for the creation of new safe sites for tree regeneration.\n\nIn intact systems, openings tend to be maintained through competition with understory\nSome Sanchez Meador studies show the opposite pattern, was likely facilitated by regeneration around the time cattle grazing stopped\n\nCall for using different spatial techniques on same datasets to get different information\n\nWhy spatially homogenous paradigms still used\n-Legacy of timber management silv paradigm\n-Non-spatial view in fuels planning tools\n-communication by forest scientists in forms not easily translated to rx\n\nStudies based on a large number of replicate sample plots consistently report a range of reference tree patterns\n\nPublished info on how thinning and rx fire affect tree spatail patterns is limited to three studies\nSchmidt et al 2006\nNorth et al 2007\nva Mantgem et al 2011","page":"74-92","title":"Tree spatial patterns in fire-frequent forests of western North America, including mechanisms of pattern formation and implications for designing fuel reduction and restoration treatments","type":"article","volume":"267"},"uris":["http://www.mendeley.com/documents/?uuid=eeb34427-1903-3608-b661-222313382a08"]},{"id":"ITEM-2","itemData":{"DOI":"10.1007/s10980-015-0218-0","ISSN":"15729761","abstract":"Context: More than a century of forest and fire management of Inland Pacific landscapes has transformed their successional and disturbance dynamics. Regional connectivity of many terrestrial and aquatic habitats is fragmented, flows of some ecological and physical processes have been altered in space and time, and the frequency, size and intensity of many disturbances that configure these habitats have been altered. Current efforts to address these impacts yield a small footprint in comparison to wildfires and insect outbreaks. Moreover, many current projects emphasize thinning and fuels reduction within individual forest stands, while overlooking large-scale habitat connectivity and disturbance flow issues. Methods: We provide a framework for landscape restoration, offering seven principles. We discuss their implication for management, and illustrate their application with examples. Results: Historical forests were spatially heterogeneous at multiple scales. Heterogeneity was the result of variability and interactions among native ecological patterns and processes, including successional and disturbance processes regulated by climatic and topographic drivers. Native flora and fauna were adapted to these conditions, which conferred a measure of resilience to variability in climate and recurrent contagious disturbances. Conclusions: To restore key characteristics of this resilience to current landscapes, planning and management are needed at ecoregion, local landscape, successional patch, and tree neighborhood scales. Restoration that works effectively across ownerships and allocations will require active thinking about landscapes as socio-ecological systems that provide services to people within the finite capacities of ecosystems. We focus attention on landscape-level prescriptions as foundational to restoration planning and execution.","author":[{"dropping-particle":"","family":"Hessburg","given":"Paul F.","non-dropping-particle":"","parse-names":false,"suffix":""},{"dropping-particle":"","family":"Churchill","given":"Derek J.","non-dropping-particle":"","parse-names":false,"suffix":""},{"dropping-particle":"","family":"Larson","given":"Andrew J.","non-dropping-particle":"","parse-names":false,"suffix":""},{"dropping-particle":"","family":"Haugo","given":"Ryan D.","non-dropping-particle":"","parse-names":false,"suffix":""},{"dropping-particle":"","family":"Miller","given":"Carol","non-dropping-particle":"","parse-names":false,"suffix":""},{"dropping-particle":"","family":"Spies","given":"Thomas A.","non-dropping-particle":"","parse-names":false,"suffix":""},{"dropping-particle":"","family":"North","given":"Malcolm P.","non-dropping-particle":"","parse-names":false,"suffix":""},{"dropping-particle":"","family":"Povak","given":"Nicholas A.","non-dropping-particle":"","parse-names":false,"suffix":""},{"dropping-particle":"","family":"Belote","given":"R. Travis","non-dropping-particle":"","parse-names":false,"suffix":""},{"dropping-particle":"","family":"Singleton","given":"Peter H.","non-dropping-particle":"","parse-names":false,"suffix":""},{"dropping-particle":"","family":"Gaines","given":"William L.","non-dropping-particle":"","parse-names":false,"suffix":""},{"dropping-particle":"","family":"Keane","given":"Robert E.","non-dropping-particle":"","parse-names":false,"suffix":""},{"dropping-particle":"","family":"Aplet","given":"Gregory H.","non-dropping-particle":"","parse-names":false,"suffix":""},{"dropping-particle":"","family":"Stephens","given":"Scott L.","non-dropping-particle":"","parse-names":false,"suffix":""},{"dropping-particle":"","family":"Morgan","given":"Penelope","non-dropping-particle":"","parse-names":false,"suffix":""},{"dropping-particle":"","family":"Bisson","given":"Peter A.","non-dropping-particle":"","parse-names":false,"suffix":""},{"dropping-particle":"","family":"Rieman","given":"Bruce E.","non-dropping-particle":"","parse-names":false,"suffix":""},{"dropping-particle":"","family":"Salter","given":"R. Brion","non-dropping-particle":"","parse-names":false,"suffix":""},{"dropping-particle":"","family":"Reeves","given":"Gordon H.","non-dropping-particle":"","parse-names":false,"suffix":""}],"container-title":"Landscape Ecology","id":"ITEM-2","issue":"10","issued":{"date-parts":[["2015","12","1"]]},"note":"4 hierarchical landscqpe units\n\nThink in terms of future range of variability\n\nPatch size distribution lots of little not many big\nbut big takes up most of landscape\n\nOvergrown areas on mesic slopes, but they're isolated, non-contiouous\nCan be left as areas to burn\n\nNeed to have management plans at different scales\n\nOur ffs work is at their patch scale\n\nSeven Core Principles Implications:\n\nRegional landscapes function as multi-level, cross-connected, patchwork hierarchies\n\nConduct planning and managment at appropriate scales to effectively restore multi-level landscape patterns, processes, and dynamics\n\nUse topography to guide restoration of succsessional and habitat patchworks\n\nMove toward restoring nsatural fire regimes and the variation in successional patterns that supported them so that other processes may follow\n\nIn dry pine, and dry to miesic mixed conifer forest, Restore characteristic tree clump and gap variation within patches\n\nRetain and expand on existing relict trees, old forests, and post-disturbance large sange and down logs in these types\n\nWork collaboratively to develop restoration projects that effectively work across ownerships allocations and access needs","page":"1805-1835","publisher":"Kluwer Academic Publishers","title":"Restoring fire-prone Inland Pacific landscapes: seven core principles","type":"article","volume":"30"},"uris":["http://www.mendeley.com/documents/?uuid=60f0b867-0be3-32e0-9839-be4d98f514d8"]},{"id":"ITEM-3","itemData":{"DOI":"10.1890/1051-0761(1999)009[1266:RCAERA]2.0.CO;2","ISSN":"10510761","abstract":"Ecological restoration is the process of reestablishing the structure and function of native ecosystems and developing mutually beneficial human-wildland interactions that are compatible with the evolutionary history of those systems. Restoration is based on an ecosystem's reference conditions (or natural range of variability); the difference between reference conditions and contemporary conditions is used to assess the need for restorative treatments and to evaluate their success. Since ecosystems are highly complex and dynamic, it is not possible to describe comprehensively all possible attributes of reference conditions. Instead, ecosystem characteristics with essential roles in the evolutionary environment are chosen for detailed study. Key characteristics of structure, function, and disturbance - especially fire regimes in ponderosa pine ecosystems - are quantified as far as possible through dendroecological and paleoecological studies, historical evidence, and comparison to undisrupted sites. Ecological restoration treatments are designed to reverse recent, human-caused ecological degradation. Testing of restoration treatments at four sites in northern Arizona, USA, has shown promise, but the diverse context of management goals and constraints for Southwestern forest ecosystems means that appropriate applications of restoration techniques will probably differ in various settings.","author":[{"dropping-particle":"","family":"Moore","given":"Margaret M.","non-dropping-particle":"","parse-names":false,"suffix":""},{"dropping-particle":"","family":"Covington","given":"W. Wallace","non-dropping-particle":"","parse-names":false,"suffix":""},{"dropping-particle":"","family":"Fulé","given":"Peter Z.","non-dropping-particle":"","parse-names":false,"suffix":""}],"container-title":"Ecological Applications","id":"ITEM-3","issue":"4","issued":{"date-parts":[["1999"]]},"page":"1266-1277","publisher":"Ecological Society of America","title":"Reference conditions and ecological restoration: A Southwestern ponderosa pine perspective","type":"article","volume":"9"},"uris":["http://www.mendeley.com/documents/?uuid=cb8dae9b-45e7-3ae1-8628-f703a627855f"]},{"id":"ITEM-4","itemData":{"DOI":"10.5849/jof.10-006","ISSN":"00221201","author":[{"dropping-particle":"","family":"Franklin","given":"Jerry F.","non-dropping-particle":"","parse-names":false,"suffix":""},{"dropping-particle":"","family":"Johnson","given":"K. Norman","non-dropping-particle":"","parse-names":false,"suffix":""}],"container-title":"Journal of Forestry","id":"ITEM-4","issue":"8","issued":{"date-parts":[["2012","12","18"]]},"note":"On dry forest sites, the strategy calls for silv treatments that retain and release older trees, reduce stand densities, shift compsiiton towards fire and drought tolerant tree species, and incorporate spatial heterogeneity at multiple spatial scales\n\nImmediate goals:\nincreased ecological integrity and resilience, provision of wood products to local communities\n\n~\n\nRecent successes with thinning of plantations in west cascades and fuels reduction in WUI have helped build public trust\n\nEmphases:\n-Programs with singular resource objectives generally marginalize other values\n-restoration should focus on increasing resilience with eye towards future, not past conditions\n-Restoration efforts shoiuld prioritize the most degraded environments\n\nDry Forest and Moist Forest more definitive classifications than eastside vs westside, as determined by plant associations\n-both exist on both sides\n\nThe age at which a forest is deemed 'older' is a social decision\n\nOlder trees are not simply larger versions of younger trees\n\nDiameter limits can have negative consequences\n\nElements of their dry forest restoration strategy are already in place\n-stand level treatments\n-retention of dense forest patches at landscape levels\n-retention and nurturing of older trees\n\nSelection of retention age is important, authors think trees develop old growth characteristics at 150\n\nRetaining some area in untreated or lightly treated condition is a challenging landscape level planning compodent of their strategy\n\nCredible adaptive mannagement will be an important element\n\nMill closures are a challenge\n\nOutside the NWFP area, there's a current diameter limit of 21 inches\n-increasingly exemptions are given for big young firs\n\nGoals for Dry forest\n\n- thining 20-30% of landscape in next 20 years, reflects logistic constraints and a singular focus on fire, which can be reduced at 1% thin/year as per Finney et al 2007\n\n-network of dense patches\n\n-will require investment from timber sale revenue or appropriated funds\n\n-Maintenence after initial mechanical treatments could be done with rx fire\n\n\nAgency personnel have proven very capable of developing and implementing ecological forestry harvests\n\nThey advocate a comprehensive 20 year plan","page":"429-439","title":"A Restoration Framework for Federal Forests in the Pacific Northwest","type":"article-journal","volume":"110"},"uris":["http://www.mendeley.com/documents/?uuid=0c936071-b058-38fe-a667-1937e4e66ed0"]}],"mendeley":{"formattedCitation":"(Moore et al. 1999, Larson and Churchill 2012, Franklin and Johnson 2012, Hessburg et al. 2015)","plainTextFormattedCitation":"(Moore et al. 1999, Larson and Churchill 2012, Franklin and Johnson 2012, Hessburg et al. 2015)","previouslyFormattedCitation":"(Moore et al. 1999, Larson and Churchill 2012, Franklin and Johnson 2012, Hessburg et al. 2015)"},"properties":{"noteIndex":0},"schema":"https://github.com/citation-style-language/schema/raw/master/csl-citation.json"}</w:instrText>
      </w:r>
      <w:r w:rsidR="00050D5E">
        <w:rPr>
          <w:rFonts w:ascii="Times New Roman" w:hAnsi="Times New Roman" w:cs="Times New Roman"/>
          <w:sz w:val="24"/>
          <w:szCs w:val="24"/>
        </w:rPr>
        <w:fldChar w:fldCharType="separate"/>
      </w:r>
      <w:r w:rsidR="00050D5E" w:rsidRPr="00050D5E">
        <w:rPr>
          <w:rFonts w:ascii="Times New Roman" w:hAnsi="Times New Roman" w:cs="Times New Roman"/>
          <w:noProof/>
          <w:sz w:val="24"/>
          <w:szCs w:val="24"/>
        </w:rPr>
        <w:t>(Moore et al. 1999, Larson and Churchill 2012, Franklin and Johnson 2012, Hessburg et al. 2015)</w:t>
      </w:r>
      <w:r w:rsidR="00050D5E">
        <w:rPr>
          <w:rFonts w:ascii="Times New Roman" w:hAnsi="Times New Roman" w:cs="Times New Roman"/>
          <w:sz w:val="24"/>
          <w:szCs w:val="24"/>
        </w:rPr>
        <w:fldChar w:fldCharType="end"/>
      </w:r>
      <w:r w:rsidR="00B87D26">
        <w:rPr>
          <w:rFonts w:ascii="Times New Roman" w:hAnsi="Times New Roman" w:cs="Times New Roman"/>
          <w:sz w:val="24"/>
          <w:szCs w:val="24"/>
        </w:rPr>
        <w:t>.</w:t>
      </w:r>
      <w:r w:rsidR="00F423E9">
        <w:rPr>
          <w:rFonts w:ascii="Times New Roman" w:hAnsi="Times New Roman" w:cs="Times New Roman"/>
          <w:sz w:val="24"/>
          <w:szCs w:val="24"/>
        </w:rPr>
        <w:t xml:space="preserve"> </w:t>
      </w:r>
      <w:r w:rsidR="00906FB1">
        <w:rPr>
          <w:rFonts w:ascii="Times New Roman" w:hAnsi="Times New Roman" w:cs="Times New Roman"/>
          <w:sz w:val="24"/>
          <w:szCs w:val="24"/>
        </w:rPr>
        <w:t xml:space="preserve">Traditional forestry in the United States </w:t>
      </w:r>
      <w:r w:rsidR="00D77F93">
        <w:rPr>
          <w:rFonts w:ascii="Times New Roman" w:hAnsi="Times New Roman" w:cs="Times New Roman"/>
          <w:sz w:val="24"/>
          <w:szCs w:val="24"/>
        </w:rPr>
        <w:t xml:space="preserve">has </w:t>
      </w:r>
      <w:r w:rsidR="00906FB1">
        <w:rPr>
          <w:rFonts w:ascii="Times New Roman" w:hAnsi="Times New Roman" w:cs="Times New Roman"/>
          <w:sz w:val="24"/>
          <w:szCs w:val="24"/>
        </w:rPr>
        <w:t xml:space="preserve">focused on producing relatively uniform, optimized forest structure within a stand, </w:t>
      </w:r>
      <w:r w:rsidR="00050D5E">
        <w:rPr>
          <w:rFonts w:ascii="Times New Roman" w:hAnsi="Times New Roman" w:cs="Times New Roman"/>
          <w:sz w:val="24"/>
          <w:szCs w:val="24"/>
        </w:rPr>
        <w:t xml:space="preserve">based on nonspatial models of stand development </w:t>
      </w:r>
      <w:r w:rsidR="00050D5E">
        <w:rPr>
          <w:rFonts w:ascii="Times New Roman" w:hAnsi="Times New Roman" w:cs="Times New Roman"/>
          <w:sz w:val="24"/>
          <w:szCs w:val="24"/>
        </w:rPr>
        <w:fldChar w:fldCharType="begin" w:fldLock="1"/>
      </w:r>
      <w:r w:rsidR="00050D5E">
        <w:rPr>
          <w:rFonts w:ascii="Times New Roman" w:hAnsi="Times New Roman" w:cs="Times New Roman"/>
          <w:sz w:val="24"/>
          <w:szCs w:val="24"/>
        </w:rPr>
        <w:instrText>ADDIN CSL_CITATION {"citationItems":[{"id":"ITEM-1","itemData":{"DOI":"10.1016/j.foreco.2018.01.011","ISSN":"03781127","abstract":"In the past several decades, a trend in forestry and silviculture has been toward promoting complexity in forest ecosystems, but how complexity is conceived and described has shifted over time as new ideas and terminology have been introduced. Historically, ecologically-focused silviculture has focused largely on manipulation of structural complexity, but often with the functional role of features in mind. Recently there has been a shift toward viewing complexity in an “adaptive” or “resilience” context, with a focus on understanding forests as complex adaptive systems. As new concepts and terminology are introduced it will be essential that silviculture researchers understand their dissemination into silviculture research, experimental design, and treatment implementation. With this goal in mind we set out to better understand: (1) how complexity terminology and ideas have shifted over time in silviculture, (2) how different conceptions of complexity have been incorporated into silviculture experiments and treatments, and (3) how various complexity concepts are being reconciled with each other in practice. We conducted a multi-stage review of the silvicultural literature for the time period 1992–2017 that included: (1) a broad keyword analysis, (2) a detailed review of a narrower subset of publications, and (3) a thorough review of a set of silvicultural experiments that included a focus on complexity in their design. We also developed a set of case studies that illustrate shifts in complexity conceptions in silvicultural experiment design and analysis. Our analysis indicates considerable lags in incorporation of complexity-focused terminology and ideas into silvicultural research and experimental treatment design. Very few silviculture-focused studies have incorporated adaptive complexity concepts explicitly into design or analysis, even though these concepts were introduced nearly a decade ago and are widely discussed in the literature. However, in our case studies we document how silviculture experiments and research programs that were not designed explicitly around complexity concepts have begun to incorporate these ideas into analysis of treatment outcomes. Silviculture researchers should focus on reconciling conceptions of complexity through analysis of existing experiments and with modeling studies, as well as attempting to better understand mechanistic relationships among structural, functional, and adaptive conceptions of complexity.","author":[{"dropping-particle":"","family":"Fahey","given":"Robert T.","non-dropping-particle":"","parse-names":false,"suffix":""},{"dropping-particle":"","family":"Alveshere","given":"Brandon C.","non-dropping-particle":"","parse-names":false,"suffix":""},{"dropping-particle":"","family":"Burton","given":"Julia I.","non-dropping-particle":"","parse-names":false,"suffix":""},{"dropping-particle":"","family":"D'Amato","given":"Anthony W.","non-dropping-particle":"","parse-names":false,"suffix":""},{"dropping-particle":"","family":"Dickinson","given":"Yvette L.","non-dropping-particle":"","parse-names":false,"suffix":""},{"dropping-particle":"","family":"Keeton","given":"William S.","non-dropping-particle":"","parse-names":false,"suffix":""},{"dropping-particle":"","family":"Kern","given":"Christel C.","non-dropping-particle":"","parse-names":false,"suffix":""},{"dropping-particle":"","family":"Larson","given":"Andrew J.","non-dropping-particle":"","parse-names":false,"suffix":""},{"dropping-particle":"","family":"Palik","given":"Brian J.","non-dropping-particle":"","parse-names":false,"suffix":""},{"dropping-particle":"","family":"Puettmann","given":"Klaus J.","non-dropping-particle":"","parse-names":false,"suffix":""},{"dropping-particle":"","family":"Saunders","given":"Michael R.","non-dropping-particle":"","parse-names":false,"suffix":""},{"dropping-particle":"","family":"Webster","given":"Christopher R.","non-dropping-particle":"","parse-names":false,"suffix":""},{"dropping-particle":"","family":"Atkins","given":"Jeff W.","non-dropping-particle":"","parse-names":false,"suffix":""},{"dropping-particle":"","family":"Gough","given":"Christopher M.","non-dropping-particle":"","parse-names":false,"suffix":""},{"dropping-particle":"","family":"Hardiman","given":"Brady S.","non-dropping-particle":"","parse-names":false,"suffix":""}],"container-title":"Forest Ecology and Management","id":"ITEM-1","issued":{"date-parts":[["2018","8","1"]]},"page":"59-71","publisher":"Elsevier B.V.","title":"Shifting conceptions of complexity in forest management and silviculture","type":"article-journal","volume":"421"},"uris":["http://www.mendeley.com/documents/?uuid=0e8ba9b9-401a-3bf3-a7cb-20cdfd69dae6"]}],"mendeley":{"formattedCitation":"(Fahey et al. 2018)","plainTextFormattedCitation":"(Fahey et al. 2018)","previouslyFormattedCitation":"(Fahey et al. 2018)"},"properties":{"noteIndex":0},"schema":"https://github.com/citation-style-language/schema/raw/master/csl-citation.json"}</w:instrText>
      </w:r>
      <w:r w:rsidR="00050D5E">
        <w:rPr>
          <w:rFonts w:ascii="Times New Roman" w:hAnsi="Times New Roman" w:cs="Times New Roman"/>
          <w:sz w:val="24"/>
          <w:szCs w:val="24"/>
        </w:rPr>
        <w:fldChar w:fldCharType="separate"/>
      </w:r>
      <w:r w:rsidR="00050D5E" w:rsidRPr="00050D5E">
        <w:rPr>
          <w:rFonts w:ascii="Times New Roman" w:hAnsi="Times New Roman" w:cs="Times New Roman"/>
          <w:noProof/>
          <w:sz w:val="24"/>
          <w:szCs w:val="24"/>
        </w:rPr>
        <w:t>(Fahey et al. 2018)</w:t>
      </w:r>
      <w:r w:rsidR="00050D5E">
        <w:rPr>
          <w:rFonts w:ascii="Times New Roman" w:hAnsi="Times New Roman" w:cs="Times New Roman"/>
          <w:sz w:val="24"/>
          <w:szCs w:val="24"/>
        </w:rPr>
        <w:fldChar w:fldCharType="end"/>
      </w:r>
      <w:r w:rsidR="00050D5E">
        <w:rPr>
          <w:rFonts w:ascii="Times New Roman" w:hAnsi="Times New Roman" w:cs="Times New Roman"/>
          <w:sz w:val="24"/>
          <w:szCs w:val="24"/>
        </w:rPr>
        <w:t>.  However,</w:t>
      </w:r>
      <w:r w:rsidR="00906FB1">
        <w:rPr>
          <w:rFonts w:ascii="Times New Roman" w:hAnsi="Times New Roman" w:cs="Times New Roman"/>
          <w:sz w:val="24"/>
          <w:szCs w:val="24"/>
        </w:rPr>
        <w:t xml:space="preserve"> alternative paradigms and timber marking metrics such as the ‘ICO’ approach </w:t>
      </w:r>
      <w:r w:rsidR="00906FB1">
        <w:rPr>
          <w:rFonts w:ascii="Times New Roman" w:hAnsi="Times New Roman" w:cs="Times New Roman"/>
          <w:sz w:val="24"/>
          <w:szCs w:val="24"/>
        </w:rPr>
        <w:fldChar w:fldCharType="begin" w:fldLock="1"/>
      </w:r>
      <w:r w:rsidR="00E40A78">
        <w:rPr>
          <w:rFonts w:ascii="Times New Roman" w:hAnsi="Times New Roman" w:cs="Times New Roman"/>
          <w:sz w:val="24"/>
          <w:szCs w:val="24"/>
        </w:rPr>
        <w:instrText>ADDIN CSL_CITATION {"citationItems":[{"id":"ITEM-1","itemData":{"DOI":"10.1016/j.foreco.2012.11.007","ISSN":"03781127","abstract":"Stand-level spatial pattern influences key aspects of resilience and ecosystem function such as disturbance behavior, regeneration, snow retention, and habitat quality in frequent-fire pine and mixed-conifer forests. Reference sites, from both pre-settlement era reconstructions and contemporary forests with active fire regimes, indicate that frequent-fire forests are complex mosaics of individual trees, tree clumps, and openings. There is a broad scientific consensus that restoration treatments should seek to restore this mosaic pattern in order to restore resilience and maintain ecosystem function. Yet, methods to explicitly incorporate spatial reference information into restoration treatments are not widely used. In addition, targets from reference conditions must be critically evaluated in light of climate change. We used a spatial clump identification algorithm to quantify reference patterns based on a specified inter-tree distance that defines when trees form clumps. We used climatic water balance parameters, downscaled climate projections, and plant associations to assess our historical reference sites in the context of projected future climate and identify climate analog reference conditions. Spatial reference information was incorporated into a novel approach to prescription development, tree marking, and monitoring based on viewing stand structure and pattern in terms of individuals, clumps, and openings (ICO) in a mixed-conifer forest restoration case study. We compared the results from the ICO approach with simulations of traditional basal area and spacing-based thinning prescriptions in terms of agreement with reference conditions and functional aspects of resilience. The ICO method resulted in a distribution of tree clumps and openings within the range of reference patterns, while the basal area and spacing approaches resulted in uniform patterns inconsistent with known reference conditions. Susceptibility to insect mortality was lower in basal area and spacing prescriptions, but openings and corresponding opportunities for regeneration and in situ climate adaptation were fewer. Operationally, the method struck a balance between providing clear targets for spatial pattern directly linked to reference conditions, sufficient flexibility to achieve other restoration objectives, and implementation efficiency. The need to track pattern targets during implementation and provide immediate feedback to marking crews was a key lesson. The ICO method,…","author":[{"dropping-particle":"","family":"Churchill","given":"Derek J.","non-dropping-particle":"","parse-names":false,"suffix":""},{"dropping-particle":"","family":"Larson","given":"Andrew J.","non-dropping-particle":"","parse-names":false,"suffix":""},{"dropping-particle":"","family":"Dahlgreen","given":"Matthew C.","non-dropping-particle":"","parse-names":false,"suffix":""},{"dropping-particle":"","family":"Franklin","given":"Jerry F.","non-dropping-particle":"","parse-names":false,"suffix":""},{"dropping-particle":"","family":"Hessburg","given":"Paul F.","non-dropping-particle":"","parse-names":false,"suffix":""},{"dropping-particle":"","family":"Lutz","given":"James A.","non-dropping-particle":"","parse-names":false,"suffix":""}],"container-title":"Forest Ecology and Management","id":"ITEM-1","issued":{"date-parts":[["2013","3","1"]]},"note":"We used climatic water balance, downscaled cliate projections, and plant associations to asses our historical reference sites in the context of projects future climate change and identify cliate analog reference conditions\n\nIncorporated into ICO in a mixed-conifer setting\n\nA key lesson: need to track pattern targets during implementation and provide immediate feedback to marking crews\n\n~ \n\nIncreasing evidence that spatial het at multiple sczles, in addiion to forest structure and composition, is a critical compondent of ecosystem relilience\n\nFine scale mosaic thought to be important\n-good discussion on ecological effects\n\n30 ha harvest unit in OkaWen to test stand level implementation of forest's restoration strategy\nGaines et al 2010\n\nIntense sheep grazing 1880's through early 1900's\nTimber harvest in 1930s and 1970s\n\nTree clump id based on intertree distance with a chaining effect\nchose 6 meters\n\nHarrod et al 1999 32 historical reference plots\n\nchose 100 tph to shoot for final target of 50-75\n\n3 clump sizes of trees\n1, 2-4, 5+\n\nfavor all trees above 110, thin from below, favor pondos, lcr greater than 40, 50% of target density in clumps\n\ndid not leave explicit direction about openings\n\nInstalled a 2ha plot prior to harvest, in which all trees greater than 15 cm were mapped\n\nDid not specify an upper limit of 5+ tree clumps, so crew left mostly 5-6 tree clumps\n\nTracking results not tallied until the end\n\nCrews uncomfortable with leaving large gaps, especially when it involved taking out big trees\n\nAccepted hypothesis that ICO and Harrod plots were the same, and that BA and space treatments were different\n\nGreater retention of small and medium pines in ICO and Adaptive Management\n\nAdjustments\nAdjusted clump size classes\n1, 2-4, 5-9, 10-20\nReal time tracking\nExplicity direction on openings\n\nOnce crews were familiar with technique, similar implementation time\n\nThey found that identifying and tracking tree clumps is more intuitive and efficeint than using basal area\n\nICO method works best in even-aged stands simplified by past management. It may not be the right tool in stands with serious forest health issues, poor live crown rations, or where a major shift if species composition is needed\n\n","page":"442-457","title":"Restoring forest resilience: From reference spatial patterns to silvicultural prescriptions and monitoring","type":"article-journal","volume":"291"},"uris":["http://www.mendeley.com/documents/?uuid=8fc7b331-8353-385a-8e6a-dccc6d3f93c9"]}],"mendeley":{"formattedCitation":"(Churchill et al. 2013)","plainTextFormattedCitation":"(Churchill et al. 2013)","previouslyFormattedCitation":"(Churchill et al. 2013)"},"properties":{"noteIndex":0},"schema":"https://github.com/citation-style-language/schema/raw/master/csl-citation.json"}</w:instrText>
      </w:r>
      <w:r w:rsidR="00906FB1">
        <w:rPr>
          <w:rFonts w:ascii="Times New Roman" w:hAnsi="Times New Roman" w:cs="Times New Roman"/>
          <w:sz w:val="24"/>
          <w:szCs w:val="24"/>
        </w:rPr>
        <w:fldChar w:fldCharType="separate"/>
      </w:r>
      <w:r w:rsidR="00906FB1" w:rsidRPr="00906FB1">
        <w:rPr>
          <w:rFonts w:ascii="Times New Roman" w:hAnsi="Times New Roman" w:cs="Times New Roman"/>
          <w:noProof/>
          <w:sz w:val="24"/>
          <w:szCs w:val="24"/>
        </w:rPr>
        <w:t>(Churchill et al. 2013)</w:t>
      </w:r>
      <w:r w:rsidR="00906FB1">
        <w:rPr>
          <w:rFonts w:ascii="Times New Roman" w:hAnsi="Times New Roman" w:cs="Times New Roman"/>
          <w:sz w:val="24"/>
          <w:szCs w:val="24"/>
        </w:rPr>
        <w:fldChar w:fldCharType="end"/>
      </w:r>
      <w:r w:rsidR="00906FB1">
        <w:rPr>
          <w:rFonts w:ascii="Times New Roman" w:hAnsi="Times New Roman" w:cs="Times New Roman"/>
          <w:sz w:val="24"/>
          <w:szCs w:val="24"/>
        </w:rPr>
        <w:t xml:space="preserve"> have been developing and put into practice in some areas in recent years.</w:t>
      </w:r>
      <w:r w:rsidR="00CA2266">
        <w:rPr>
          <w:rFonts w:ascii="Times New Roman" w:hAnsi="Times New Roman" w:cs="Times New Roman"/>
          <w:sz w:val="24"/>
          <w:szCs w:val="24"/>
        </w:rPr>
        <w:t xml:space="preserve">  </w:t>
      </w:r>
      <w:r w:rsidR="007B3942">
        <w:rPr>
          <w:rFonts w:ascii="Times New Roman" w:hAnsi="Times New Roman" w:cs="Times New Roman"/>
          <w:sz w:val="24"/>
          <w:szCs w:val="24"/>
        </w:rPr>
        <w:t>Such approaches are likely more viable in restoration treatments than fuels treatments</w:t>
      </w:r>
      <w:r w:rsidR="002D3B4C">
        <w:rPr>
          <w:rFonts w:ascii="Times New Roman" w:hAnsi="Times New Roman" w:cs="Times New Roman"/>
          <w:sz w:val="24"/>
          <w:szCs w:val="24"/>
        </w:rPr>
        <w:t>.</w:t>
      </w:r>
    </w:p>
    <w:p w14:paraId="4902F80C" w14:textId="46E4F7F3" w:rsidR="00CA2266" w:rsidRDefault="00906FB1"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In a treatment longevity context, </w:t>
      </w:r>
      <w:r w:rsidR="00D77F93">
        <w:rPr>
          <w:rFonts w:ascii="Times New Roman" w:hAnsi="Times New Roman" w:cs="Times New Roman"/>
          <w:sz w:val="24"/>
          <w:szCs w:val="24"/>
        </w:rPr>
        <w:t xml:space="preserve">creating </w:t>
      </w:r>
      <w:r>
        <w:rPr>
          <w:rFonts w:ascii="Times New Roman" w:hAnsi="Times New Roman" w:cs="Times New Roman"/>
          <w:sz w:val="24"/>
          <w:szCs w:val="24"/>
        </w:rPr>
        <w:t xml:space="preserve">forest variability is a critical consideration not only because of the several lines of evidence that variability may reduce wildfire behavior, but also because of uncertainty in </w:t>
      </w:r>
      <w:r w:rsidR="00D77F93">
        <w:rPr>
          <w:rFonts w:ascii="Times New Roman" w:hAnsi="Times New Roman" w:cs="Times New Roman"/>
          <w:sz w:val="24"/>
          <w:szCs w:val="24"/>
        </w:rPr>
        <w:t>both ecological and planning processes</w:t>
      </w:r>
      <w:r w:rsidR="00097D98">
        <w:rPr>
          <w:rFonts w:ascii="Times New Roman" w:hAnsi="Times New Roman" w:cs="Times New Roman"/>
          <w:sz w:val="24"/>
          <w:szCs w:val="24"/>
        </w:rPr>
        <w:t>:</w:t>
      </w:r>
      <w:r w:rsidR="00D77F93">
        <w:rPr>
          <w:rFonts w:ascii="Times New Roman" w:hAnsi="Times New Roman" w:cs="Times New Roman"/>
          <w:sz w:val="24"/>
          <w:szCs w:val="24"/>
        </w:rPr>
        <w:t xml:space="preserve"> </w:t>
      </w:r>
    </w:p>
    <w:p w14:paraId="3BF7E922" w14:textId="1E539FA8" w:rsidR="00D77F93" w:rsidRDefault="00D77F93" w:rsidP="00671139">
      <w:pPr>
        <w:pStyle w:val="ListParagraph"/>
        <w:numPr>
          <w:ilvl w:val="0"/>
          <w:numId w:val="3"/>
        </w:numPr>
        <w:spacing w:after="0" w:line="360" w:lineRule="auto"/>
        <w:contextualSpacing w:val="0"/>
        <w:rPr>
          <w:rFonts w:ascii="Times New Roman" w:hAnsi="Times New Roman" w:cs="Times New Roman"/>
          <w:sz w:val="24"/>
          <w:szCs w:val="24"/>
        </w:rPr>
      </w:pPr>
      <w:r w:rsidRPr="00D77F93">
        <w:rPr>
          <w:rFonts w:ascii="Times New Roman" w:hAnsi="Times New Roman" w:cs="Times New Roman"/>
          <w:sz w:val="24"/>
          <w:szCs w:val="24"/>
        </w:rPr>
        <w:lastRenderedPageBreak/>
        <w:t xml:space="preserve">From an ecological perspective, our literature review has indicated that there is not enough information about fuels treatment longevity to accurately anticipate the </w:t>
      </w:r>
      <w:proofErr w:type="spellStart"/>
      <w:r w:rsidRPr="00D77F93">
        <w:rPr>
          <w:rFonts w:ascii="Times New Roman" w:hAnsi="Times New Roman" w:cs="Times New Roman"/>
          <w:sz w:val="24"/>
          <w:szCs w:val="24"/>
        </w:rPr>
        <w:t>longterm</w:t>
      </w:r>
      <w:proofErr w:type="spellEnd"/>
      <w:r w:rsidRPr="00D77F93">
        <w:rPr>
          <w:rFonts w:ascii="Times New Roman" w:hAnsi="Times New Roman" w:cs="Times New Roman"/>
          <w:sz w:val="24"/>
          <w:szCs w:val="24"/>
        </w:rPr>
        <w:t xml:space="preserve"> effects of any given treatment on potential wildfire risk.  Changing ecological conditions such as climate change and species invasions, and the likelihood of future unexpected social or ecological events, further complicate the uncertainty.  </w:t>
      </w:r>
    </w:p>
    <w:p w14:paraId="5768E54F" w14:textId="61F1B9E7" w:rsidR="002D3B4C" w:rsidRPr="00081667" w:rsidRDefault="00D77F93" w:rsidP="00081667">
      <w:pPr>
        <w:pStyle w:val="ListParagraph"/>
        <w:numPr>
          <w:ilvl w:val="0"/>
          <w:numId w:val="3"/>
        </w:numPr>
        <w:spacing w:after="240" w:line="360" w:lineRule="auto"/>
        <w:contextualSpacing w:val="0"/>
        <w:rPr>
          <w:rFonts w:ascii="Times New Roman" w:hAnsi="Times New Roman" w:cs="Times New Roman"/>
          <w:sz w:val="24"/>
          <w:szCs w:val="24"/>
        </w:rPr>
      </w:pPr>
      <w:r w:rsidRPr="00D77F93">
        <w:rPr>
          <w:rFonts w:ascii="Times New Roman" w:hAnsi="Times New Roman" w:cs="Times New Roman"/>
          <w:sz w:val="24"/>
          <w:szCs w:val="24"/>
        </w:rPr>
        <w:t xml:space="preserve">From a planning perspective, there is uncertainty in </w:t>
      </w:r>
      <w:r w:rsidR="00CA2266">
        <w:rPr>
          <w:rFonts w:ascii="Times New Roman" w:hAnsi="Times New Roman" w:cs="Times New Roman"/>
          <w:sz w:val="24"/>
          <w:szCs w:val="24"/>
        </w:rPr>
        <w:t>future budgets, markets, and administrative procedures, both for private landowners and public agencies.  Political or economic events could change the feasibility of implementing fuels treatments</w:t>
      </w:r>
      <w:r w:rsidR="007B3942">
        <w:rPr>
          <w:rFonts w:ascii="Times New Roman" w:hAnsi="Times New Roman" w:cs="Times New Roman"/>
          <w:sz w:val="24"/>
          <w:szCs w:val="24"/>
        </w:rPr>
        <w:t xml:space="preserve"> </w:t>
      </w:r>
      <w:r w:rsidR="00CA2266">
        <w:rPr>
          <w:rFonts w:ascii="Times New Roman" w:hAnsi="Times New Roman" w:cs="Times New Roman"/>
          <w:sz w:val="24"/>
          <w:szCs w:val="24"/>
        </w:rPr>
        <w:t xml:space="preserve">overnight, or change what types of treatments are feasible.  Therefore, it would be risky to treat a landscape with the assumption that it can be retreated in a certain way at the appropriate time. </w:t>
      </w:r>
    </w:p>
    <w:p w14:paraId="49B9EAEA" w14:textId="1175AABD" w:rsidR="00767D1C" w:rsidRDefault="00767D1C"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Even if there were an optimal solution to the wildfire problem, and our work here suggests that thinning followed by burning is clearly the best supported by current science, it is important to resist the temptation to implement that solution everywhere on the landscape.  A broad principle of ecological resilience research states that attempting to optimize any one ecosystem value leaves the entire ecosystem more vulnerable to major, rapid, and irreversible changes, because a more uniform ecosystem has fewer ways of adapting to changes.  This becomes catastrophic for communities that grow dependent on one serv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46/j.1523-1739.1996.10020328.x","ISSN":"08888892","abstract":"As the human population grows and natural resources decline, there is pressure to apply increasing levels of top-down, command-and-control management to natural resources. This is manifested in attempts to control ecosystems and in socioeconomic institutions that respond to erratic or surprising ecosystem behavior with more control. Command and control, however, usually results in unforeseen consequences for both natural ecosystems and human welfare in the form of collapsing resources, social and economic strife, and losses of biological diversity. We describe the \"pathology of natural resource management,\" defined as a loss of system resilience when the range of natural variation in the system is reduced encapsulates the unsustainable environmental, social, and economic outcomes of command-and-control resource management. If natural levels of variation in system behavior are reduced through command-and-control, then the system becomes less resilient to external perturbations, resulting in crises and surprises. We provide several examples of this pathology in management. An ultimate pathology emerges when resource management agencies, through initial success with command and control, lose sight of their original purposes, eliminate research and monitoring, and focus on efficiency of control. They then become isolated from the managed systems and inflexible in structure. Simultaneously, through overcapitalization, society becomes dependent upon command and control, demands it in greater intensity, and ignores the underlying ecological change or collapse that is developing. Solutions to this pathology cannot come from further command and control (regulations) but must come from innovative approaches involving incentives leading to more resilient ecosystems, more flexible agencies, more self-reliant industries, and a more knowledgeable citizenry. We discuss several aspects of ecosystem pattern and dynamics at large scales that provide insight into ecosystem resilience, and we propose a \"Golden Rule\" of natural resource management that we believe is necessary for sustainability: management should strive to retain critical types and ranges of natural variation in resource systems in order to maintain their resiliency.","author":[{"dropping-particle":"","family":"Holling","given":"C. S.","non-dropping-particle":"","parse-names":false,"suffix":""},{"dropping-particle":"","family":"Meffe","given":"Gary K.","non-dropping-particle":"","parse-names":false,"suffix":""}],"container-title":"Conservation Biology","id":"ITEM-1","issue":"2","issued":{"date-parts":[["1996","4","1"]]},"page":"328-337","publisher":"Blackwell Publishing Inc.","title":"Command and control and the pathology of natural resource management","type":"article-journal","volume":"10"},"uris":["http://www.mendeley.com/documents/?uuid=80bc1754-d42e-34a4-ae2a-b50c3c33fc29"]},{"id":"ITEM-2","itemData":{"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2","issue":"1","issued":{"date-parts":[["2005"]]},"note":"·        Stuck working on maintenance and not improving \n·        Society has made the decision to continue detrimental practices until lack of ES is felt, and then ask restoration ecologists to fix it \n·        We oversimplify ecosystems to understand them \n·        Unsatisfactory restorations result from a failure to recognize and address uncertainty \no   And from a focus on inappropriate timescales \n·        Expecting complete restoration on human timescales is unreasonable, even where full recovery may eventually occur \n·        Restorations cannot be one time events, need periodic attention and adaptive management \n·        5 myths \n·        Don not propose the myths are entirely wrong, but suggest that many perceived failtures can be traced to an overreliance on one or more myths \n·        Myth of the carbon copy \no   Rooted in clementsian ideals \no   Promotes static eq concepts \no   Van der Valk 1998 described restoration as accelerated succession \no   Impossible to return due to issues with increase species, climate change \no   What’s the reference? \no   Better to accept that ecosystems are dynamic and focus on repairing damanged ecosystems to the extent possible – Hobbs and Harris 2011 \no   ‘no net loss’ paradigm of wetland management – zedler 1996 \n§  Assumes that created or restored wetalnds provide equivlant ES, function, and value as those destroyed \no   BUT restored systems can be functionally superior to predisturbance systems, as is the case of wetalnds engineered for nutrient removal \n§  Role of ecological engineering \n·        Myth of the field of dreams \no   All one needs is the physical structure for a particular system, and biotic composition and function will self-assemble \n§  If you build it, they will come \no   Or restoration of a process like fire or hydro regime \no   It is a necessary first step, but rarely sufficient \no   Uncertainity is implicitly ignored \n§  Ignores influence of initial conditions and stochastic/neutral assembly \no   Is a budget-friendly paradigm – allows self-org of ecosystems \n§  Much uncertainty with self-org, but it may work with enough time \n·        Myth of fast-forwarding \no   One can accelerate ecosystem development by controlling pathways such as dispersal, colonization, and community assembly to reduce the time required to create a functional system \no   Stems from Egler 1954 initial floristics model \no   Finanical considerations like bonds needing proff of success are an impetus \no   ‘successful projects typically require multiple plantings and a considerable amount of attention to ensure survival’ \no   Certain ecological processes cannot be fast-forwarded \n§  Tree hollows, soil development, mycorhizzae \no   Decades is a more appropriate timeline than 5 years \n·        Myth of the cookbook \no   Something that worked elsewhere will work here \no   Is a problem when you ignore uncertainty \n·        Myth of command and control and the Sisyphus complex \no   Command and control reduces NRV \n§  Get disturbance and end up like Sisyphus \no   Some command and control is required for our existance \no   Sisyphus complex often occurs when the dominant, large scale drivers of the system have changed or are convieniently ignored \n§  We become fixated on treating symptoms and become susceptible to failure \n·        Me: low elev regen?? \n·        Common theme is failure to recognize uncertainty \n·        Maximizing species diversity is likely to increase functional and response diversity \n·        Invasive species too entrenced in many ecosystems to consider their presence a failure \n·        Last myth held by society: myth of the bionic world \no   Science and technology will solve our problems \no   Bionic woman, six million dollar man","page":"11","title":"The myths of restoration ecology","type":"article-journal","volume":"10"},"uris":["http://www.mendeley.com/documents/?uuid=4c299593-aab3-4c62-bd40-f00a8d1de904"]},{"id":"ITEM-3","itemData":{"author":[{"dropping-particle":"","family":"Franklin","given":"Jerry F.","non-dropping-particle":"","parse-names":false,"suffix":""},{"dropping-particle":"","family":"Johnson","given":"Norman K.","non-dropping-particle":"","parse-names":false,"suffix":""},{"dropping-particle":"","family":"Johnson","given":"Debora L.","non-dropping-particle":"","parse-names":false,"suffix":""}],"edition":"1","id":"ITEM-3","issued":{"date-parts":[["2018"]]},"number-of-pages":"646","publisher":"Waveland Press","publisher-place":"Long Grove, IL","title":"Ecological Forest Management","type":"book"},"uris":["http://www.mendeley.com/documents/?uuid=fc7cb422-e47a-3b86-85c8-141c5a67ac0a"]}],"mendeley":{"formattedCitation":"(Holling and Meffe 1996, Hilderbrand et al. 2005, Franklin et al. 2018)","plainTextFormattedCitation":"(Holling and Meffe 1996, Hilderbrand et al. 2005, Franklin et al. 2018)","previouslyFormattedCitation":"(Holling and Meffe 1996, Hilderbrand et al. 2005, Franklin et al. 2018)"},"properties":{"noteIndex":0},"schema":"https://github.com/citation-style-language/schema/raw/master/csl-citation.json"}</w:instrText>
      </w:r>
      <w:r>
        <w:rPr>
          <w:rFonts w:ascii="Times New Roman" w:hAnsi="Times New Roman" w:cs="Times New Roman"/>
          <w:sz w:val="24"/>
          <w:szCs w:val="24"/>
        </w:rPr>
        <w:fldChar w:fldCharType="separate"/>
      </w:r>
      <w:r w:rsidRPr="0058104D">
        <w:rPr>
          <w:rFonts w:ascii="Times New Roman" w:hAnsi="Times New Roman" w:cs="Times New Roman"/>
          <w:noProof/>
          <w:sz w:val="24"/>
          <w:szCs w:val="24"/>
        </w:rPr>
        <w:t>(Holling and Meffe 1996, Hilderbrand et al. 2005, Frank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For example, broad areas of even-aged forest managed to maximize profit from timber have proven susceptible to unprecedented beetle outbreaks that harm profits and many other ecosystem values.  An example from our review is that that maximizing fuels treatment benefits in the short term may homogenize areas of forest in the </w:t>
      </w:r>
      <w:proofErr w:type="spellStart"/>
      <w:r>
        <w:rPr>
          <w:rFonts w:ascii="Times New Roman" w:hAnsi="Times New Roman" w:cs="Times New Roman"/>
          <w:sz w:val="24"/>
          <w:szCs w:val="24"/>
        </w:rPr>
        <w:t>longrun</w:t>
      </w:r>
      <w:proofErr w:type="spellEnd"/>
      <w:r>
        <w:rPr>
          <w:rFonts w:ascii="Times New Roman" w:hAnsi="Times New Roman" w:cs="Times New Roman"/>
          <w:sz w:val="24"/>
          <w:szCs w:val="24"/>
        </w:rPr>
        <w:t>, and leave them more susceptible to uncharacteristically large disturbances including wildfire, if rate of retreatment is lower than expected.</w:t>
      </w:r>
    </w:p>
    <w:p w14:paraId="4B2C79ED" w14:textId="6A23C3A3" w:rsidR="00767D1C" w:rsidRDefault="00767D1C"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Variability could be thought in broad terms not directly related to fuels, and still be useful to for wildfire risk mitigation.  Metrics could include different stand structures, successional stages, vegetative communities, and/or different stages of recovery from treatment or disturbance.  Use of such metrics should be paired with informed expectations about fire behavior implications, which can be informed by research.  Which metrics of variability are most useful will depend on local ecological context, and which goals other than fire management are most important to the </w:t>
      </w:r>
      <w:r>
        <w:rPr>
          <w:rFonts w:ascii="Times New Roman" w:hAnsi="Times New Roman" w:cs="Times New Roman"/>
          <w:sz w:val="24"/>
          <w:szCs w:val="24"/>
        </w:rPr>
        <w:lastRenderedPageBreak/>
        <w:t xml:space="preserve">landowner.  Managers will likely need to use broad metrics to understand fuel load and variability in the areas under their jurisdictions while relying on researchers to help inform expectations about the fuels implications, because collecting adequate data on fuels from many stands over a large area would be prohibitively expensive.  </w:t>
      </w:r>
    </w:p>
    <w:p w14:paraId="502FEAAF" w14:textId="79154025" w:rsidR="00F07897" w:rsidRDefault="002D3B4C"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Collecting and synthesizing information to reduce some</w:t>
      </w:r>
      <w:r w:rsidR="00DC4CB6">
        <w:rPr>
          <w:rFonts w:ascii="Times New Roman" w:hAnsi="Times New Roman" w:cs="Times New Roman"/>
          <w:sz w:val="24"/>
          <w:szCs w:val="24"/>
        </w:rPr>
        <w:t xml:space="preserve"> of the</w:t>
      </w:r>
      <w:r>
        <w:rPr>
          <w:rFonts w:ascii="Times New Roman" w:hAnsi="Times New Roman" w:cs="Times New Roman"/>
          <w:sz w:val="24"/>
          <w:szCs w:val="24"/>
        </w:rPr>
        <w:t xml:space="preserve"> uncertainties</w:t>
      </w:r>
      <w:r w:rsidR="00DC4CB6">
        <w:rPr>
          <w:rFonts w:ascii="Times New Roman" w:hAnsi="Times New Roman" w:cs="Times New Roman"/>
          <w:sz w:val="24"/>
          <w:szCs w:val="24"/>
        </w:rPr>
        <w:t xml:space="preserve"> highlighted above</w:t>
      </w:r>
      <w:r>
        <w:rPr>
          <w:rFonts w:ascii="Times New Roman" w:hAnsi="Times New Roman" w:cs="Times New Roman"/>
          <w:sz w:val="24"/>
          <w:szCs w:val="24"/>
        </w:rPr>
        <w:t xml:space="preserve"> was a major component of this project, and our work has provided insights that should help managers, researchers, and policy makers plan to increase forest resiliency in eastern Washington.  </w:t>
      </w:r>
      <w:r w:rsidRPr="00D77F93">
        <w:rPr>
          <w:rFonts w:ascii="Times New Roman" w:hAnsi="Times New Roman" w:cs="Times New Roman"/>
          <w:sz w:val="24"/>
          <w:szCs w:val="24"/>
        </w:rPr>
        <w:t xml:space="preserve">In this </w:t>
      </w:r>
      <w:r>
        <w:rPr>
          <w:rFonts w:ascii="Times New Roman" w:hAnsi="Times New Roman" w:cs="Times New Roman"/>
          <w:sz w:val="24"/>
          <w:szCs w:val="24"/>
        </w:rPr>
        <w:t xml:space="preserve">introductory </w:t>
      </w:r>
      <w:r w:rsidRPr="00D77F93">
        <w:rPr>
          <w:rFonts w:ascii="Times New Roman" w:hAnsi="Times New Roman" w:cs="Times New Roman"/>
          <w:sz w:val="24"/>
          <w:szCs w:val="24"/>
        </w:rPr>
        <w:t>section and the discussion below, we discuss the long</w:t>
      </w:r>
      <w:r w:rsidR="00B87D26">
        <w:rPr>
          <w:rFonts w:ascii="Times New Roman" w:hAnsi="Times New Roman" w:cs="Times New Roman"/>
          <w:sz w:val="24"/>
          <w:szCs w:val="24"/>
        </w:rPr>
        <w:t>-</w:t>
      </w:r>
      <w:r w:rsidRPr="00D77F93">
        <w:rPr>
          <w:rFonts w:ascii="Times New Roman" w:hAnsi="Times New Roman" w:cs="Times New Roman"/>
          <w:sz w:val="24"/>
          <w:szCs w:val="24"/>
        </w:rPr>
        <w:t xml:space="preserve">term outcomes we believe are most likely based on a range of factors.  But </w:t>
      </w:r>
      <w:r>
        <w:rPr>
          <w:rFonts w:ascii="Times New Roman" w:hAnsi="Times New Roman" w:cs="Times New Roman"/>
          <w:sz w:val="24"/>
          <w:szCs w:val="24"/>
        </w:rPr>
        <w:t xml:space="preserve">we caution that </w:t>
      </w:r>
      <w:r w:rsidRPr="00D77F93">
        <w:rPr>
          <w:rFonts w:ascii="Times New Roman" w:hAnsi="Times New Roman" w:cs="Times New Roman"/>
          <w:sz w:val="24"/>
          <w:szCs w:val="24"/>
        </w:rPr>
        <w:t>most of our judgements should only be treated as hypotheses, given the evidence available.</w:t>
      </w:r>
      <w:r>
        <w:rPr>
          <w:rFonts w:ascii="Times New Roman" w:hAnsi="Times New Roman" w:cs="Times New Roman"/>
          <w:sz w:val="24"/>
          <w:szCs w:val="24"/>
        </w:rPr>
        <w:t xml:space="preserve">  </w:t>
      </w:r>
    </w:p>
    <w:p w14:paraId="48A82D81" w14:textId="77777777" w:rsidR="007E469D" w:rsidRDefault="007E469D" w:rsidP="00081667">
      <w:pPr>
        <w:spacing w:after="240" w:line="360" w:lineRule="auto"/>
        <w:rPr>
          <w:rFonts w:ascii="Times New Roman" w:hAnsi="Times New Roman" w:cs="Times New Roman"/>
          <w:b/>
          <w:bCs/>
          <w:sz w:val="24"/>
          <w:szCs w:val="24"/>
          <w:u w:val="single"/>
        </w:rPr>
      </w:pPr>
    </w:p>
    <w:p w14:paraId="025E93AF" w14:textId="77777777" w:rsidR="007E469D" w:rsidRDefault="007E469D" w:rsidP="00081667">
      <w:pPr>
        <w:spacing w:after="240" w:line="360" w:lineRule="auto"/>
        <w:rPr>
          <w:rFonts w:ascii="Times New Roman" w:hAnsi="Times New Roman" w:cs="Times New Roman"/>
          <w:b/>
          <w:bCs/>
          <w:sz w:val="24"/>
          <w:szCs w:val="24"/>
          <w:u w:val="single"/>
        </w:rPr>
      </w:pPr>
    </w:p>
    <w:p w14:paraId="18CDA38F" w14:textId="77777777" w:rsidR="007E469D" w:rsidRDefault="007E469D" w:rsidP="00081667">
      <w:pPr>
        <w:spacing w:after="240" w:line="360" w:lineRule="auto"/>
        <w:rPr>
          <w:rFonts w:ascii="Times New Roman" w:hAnsi="Times New Roman" w:cs="Times New Roman"/>
          <w:b/>
          <w:bCs/>
          <w:sz w:val="24"/>
          <w:szCs w:val="24"/>
          <w:u w:val="single"/>
        </w:rPr>
      </w:pPr>
    </w:p>
    <w:p w14:paraId="700C7C14" w14:textId="77777777" w:rsidR="007E469D" w:rsidRDefault="007E469D" w:rsidP="00081667">
      <w:pPr>
        <w:spacing w:after="240" w:line="360" w:lineRule="auto"/>
        <w:rPr>
          <w:rFonts w:ascii="Times New Roman" w:hAnsi="Times New Roman" w:cs="Times New Roman"/>
          <w:b/>
          <w:bCs/>
          <w:sz w:val="24"/>
          <w:szCs w:val="24"/>
          <w:u w:val="single"/>
        </w:rPr>
      </w:pPr>
    </w:p>
    <w:p w14:paraId="04167872" w14:textId="77777777" w:rsidR="007E469D" w:rsidRDefault="007E469D" w:rsidP="00081667">
      <w:pPr>
        <w:spacing w:after="240" w:line="360" w:lineRule="auto"/>
        <w:rPr>
          <w:rFonts w:ascii="Times New Roman" w:hAnsi="Times New Roman" w:cs="Times New Roman"/>
          <w:b/>
          <w:bCs/>
          <w:sz w:val="24"/>
          <w:szCs w:val="24"/>
          <w:u w:val="single"/>
        </w:rPr>
      </w:pPr>
    </w:p>
    <w:p w14:paraId="36E3E5DE" w14:textId="77777777" w:rsidR="007E469D" w:rsidRDefault="007E469D" w:rsidP="00081667">
      <w:pPr>
        <w:spacing w:after="240" w:line="360" w:lineRule="auto"/>
        <w:rPr>
          <w:rFonts w:ascii="Times New Roman" w:hAnsi="Times New Roman" w:cs="Times New Roman"/>
          <w:b/>
          <w:bCs/>
          <w:sz w:val="24"/>
          <w:szCs w:val="24"/>
          <w:u w:val="single"/>
        </w:rPr>
      </w:pPr>
    </w:p>
    <w:p w14:paraId="086DF369" w14:textId="77777777" w:rsidR="007E469D" w:rsidRDefault="007E469D" w:rsidP="00081667">
      <w:pPr>
        <w:spacing w:after="240" w:line="360" w:lineRule="auto"/>
        <w:rPr>
          <w:rFonts w:ascii="Times New Roman" w:hAnsi="Times New Roman" w:cs="Times New Roman"/>
          <w:b/>
          <w:bCs/>
          <w:sz w:val="24"/>
          <w:szCs w:val="24"/>
          <w:u w:val="single"/>
        </w:rPr>
      </w:pPr>
    </w:p>
    <w:p w14:paraId="475424EA" w14:textId="128BC214" w:rsidR="007E469D" w:rsidRDefault="007E469D" w:rsidP="00081667">
      <w:pPr>
        <w:spacing w:after="240" w:line="360" w:lineRule="auto"/>
        <w:rPr>
          <w:rFonts w:ascii="Times New Roman" w:hAnsi="Times New Roman" w:cs="Times New Roman"/>
          <w:b/>
          <w:bCs/>
          <w:sz w:val="24"/>
          <w:szCs w:val="24"/>
          <w:u w:val="single"/>
        </w:rPr>
      </w:pPr>
    </w:p>
    <w:p w14:paraId="16A1263A" w14:textId="3F443D73" w:rsidR="003D3523" w:rsidRDefault="003D3523" w:rsidP="00081667">
      <w:pPr>
        <w:spacing w:after="240" w:line="360" w:lineRule="auto"/>
        <w:rPr>
          <w:rFonts w:ascii="Times New Roman" w:hAnsi="Times New Roman" w:cs="Times New Roman"/>
          <w:b/>
          <w:bCs/>
          <w:sz w:val="24"/>
          <w:szCs w:val="24"/>
          <w:u w:val="single"/>
        </w:rPr>
      </w:pPr>
    </w:p>
    <w:p w14:paraId="37F633B7" w14:textId="7B2AC7D9" w:rsidR="003D3523" w:rsidRDefault="003D3523" w:rsidP="00081667">
      <w:pPr>
        <w:spacing w:after="240" w:line="360" w:lineRule="auto"/>
        <w:rPr>
          <w:rFonts w:ascii="Times New Roman" w:hAnsi="Times New Roman" w:cs="Times New Roman"/>
          <w:b/>
          <w:bCs/>
          <w:sz w:val="24"/>
          <w:szCs w:val="24"/>
          <w:u w:val="single"/>
        </w:rPr>
      </w:pPr>
    </w:p>
    <w:p w14:paraId="3341BDE7" w14:textId="77777777" w:rsidR="003D3523" w:rsidRDefault="003D3523" w:rsidP="00081667">
      <w:pPr>
        <w:spacing w:after="240" w:line="360" w:lineRule="auto"/>
        <w:rPr>
          <w:rFonts w:ascii="Times New Roman" w:hAnsi="Times New Roman" w:cs="Times New Roman"/>
          <w:b/>
          <w:bCs/>
          <w:sz w:val="24"/>
          <w:szCs w:val="24"/>
          <w:u w:val="single"/>
        </w:rPr>
      </w:pPr>
    </w:p>
    <w:p w14:paraId="11E4B44E" w14:textId="77777777" w:rsidR="007E469D" w:rsidRDefault="007E469D" w:rsidP="00081667">
      <w:pPr>
        <w:spacing w:after="240" w:line="360" w:lineRule="auto"/>
        <w:rPr>
          <w:rFonts w:ascii="Times New Roman" w:hAnsi="Times New Roman" w:cs="Times New Roman"/>
          <w:b/>
          <w:bCs/>
          <w:sz w:val="24"/>
          <w:szCs w:val="24"/>
          <w:u w:val="single"/>
        </w:rPr>
      </w:pPr>
    </w:p>
    <w:p w14:paraId="2F16258D" w14:textId="77777777" w:rsidR="007E469D" w:rsidRDefault="007E469D" w:rsidP="00081667">
      <w:pPr>
        <w:spacing w:after="240" w:line="360" w:lineRule="auto"/>
        <w:rPr>
          <w:rFonts w:ascii="Times New Roman" w:hAnsi="Times New Roman" w:cs="Times New Roman"/>
          <w:b/>
          <w:bCs/>
          <w:sz w:val="24"/>
          <w:szCs w:val="24"/>
          <w:u w:val="single"/>
        </w:rPr>
      </w:pPr>
    </w:p>
    <w:p w14:paraId="127A193F" w14:textId="44BD5943" w:rsidR="001B0567" w:rsidRPr="00081667" w:rsidRDefault="00F07897" w:rsidP="00081667">
      <w:pPr>
        <w:spacing w:after="240" w:line="360" w:lineRule="auto"/>
        <w:rPr>
          <w:rFonts w:ascii="Times New Roman" w:hAnsi="Times New Roman" w:cs="Times New Roman"/>
          <w:b/>
          <w:bCs/>
          <w:sz w:val="24"/>
          <w:szCs w:val="24"/>
          <w:u w:val="single"/>
        </w:rPr>
      </w:pPr>
      <w:r w:rsidRPr="00DC4CB6">
        <w:rPr>
          <w:rFonts w:ascii="Times New Roman" w:hAnsi="Times New Roman" w:cs="Times New Roman"/>
          <w:b/>
          <w:bCs/>
          <w:sz w:val="24"/>
          <w:szCs w:val="24"/>
          <w:u w:val="single"/>
        </w:rPr>
        <w:lastRenderedPageBreak/>
        <w:t xml:space="preserve">Part 2: </w:t>
      </w:r>
      <w:r w:rsidR="006545EE" w:rsidRPr="00DC4CB6">
        <w:rPr>
          <w:rFonts w:ascii="Times New Roman" w:hAnsi="Times New Roman" w:cs="Times New Roman"/>
          <w:b/>
          <w:bCs/>
          <w:sz w:val="24"/>
          <w:szCs w:val="24"/>
          <w:u w:val="single"/>
        </w:rPr>
        <w:t>Data on Treatment Longevity</w:t>
      </w:r>
    </w:p>
    <w:p w14:paraId="4A30D3FA" w14:textId="3031B032" w:rsidR="001B0567" w:rsidRDefault="001B0567"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In addition to the treatment longevity review above, our team was funded by the Washington State Legislature to complete three tasks:</w:t>
      </w:r>
    </w:p>
    <w:p w14:paraId="6BBC96F7" w14:textId="77777777" w:rsidR="00651127" w:rsidRPr="009B30EE" w:rsidRDefault="00651127" w:rsidP="00671139">
      <w:pPr>
        <w:pStyle w:val="ListParagraph"/>
        <w:numPr>
          <w:ilvl w:val="0"/>
          <w:numId w:val="25"/>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Compile datasets that could be leveraged to answer questions about treatment longevity and long-term fuels dynamics, including ready-for-analysis datasets and datasets requiring resampling to get long-term data</w:t>
      </w:r>
      <w:r w:rsidRPr="009B30EE">
        <w:rPr>
          <w:rFonts w:ascii="Times New Roman" w:hAnsi="Times New Roman" w:cs="Times New Roman"/>
          <w:sz w:val="24"/>
          <w:szCs w:val="24"/>
        </w:rPr>
        <w:t xml:space="preserve">.  </w:t>
      </w:r>
    </w:p>
    <w:p w14:paraId="3CF86396" w14:textId="1CA9B87D" w:rsidR="00651127" w:rsidRDefault="00651127" w:rsidP="00671139">
      <w:pPr>
        <w:pStyle w:val="ListParagraph"/>
        <w:numPr>
          <w:ilvl w:val="0"/>
          <w:numId w:val="25"/>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Collect field data to build on existing datasets from </w:t>
      </w:r>
      <w:r w:rsidR="004D0CEB">
        <w:rPr>
          <w:rFonts w:ascii="Times New Roman" w:hAnsi="Times New Roman" w:cs="Times New Roman"/>
          <w:sz w:val="24"/>
          <w:szCs w:val="24"/>
        </w:rPr>
        <w:t>task</w:t>
      </w:r>
      <w:r>
        <w:rPr>
          <w:rFonts w:ascii="Times New Roman" w:hAnsi="Times New Roman" w:cs="Times New Roman"/>
          <w:sz w:val="24"/>
          <w:szCs w:val="24"/>
        </w:rPr>
        <w:t xml:space="preserve"> one.</w:t>
      </w:r>
    </w:p>
    <w:p w14:paraId="50A4EACD" w14:textId="7ABD71DF" w:rsidR="001B0567" w:rsidRPr="00651127" w:rsidRDefault="00651127" w:rsidP="00081667">
      <w:pPr>
        <w:pStyle w:val="ListParagraph"/>
        <w:numPr>
          <w:ilvl w:val="0"/>
          <w:numId w:val="25"/>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ynthesize fuels information from tasks one and two, and report on the state of knowledge in fuels treatment longevity.  </w:t>
      </w:r>
    </w:p>
    <w:p w14:paraId="08F916EF" w14:textId="7D412E00" w:rsidR="00914B84" w:rsidRDefault="00F226E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1B0567">
        <w:rPr>
          <w:rFonts w:ascii="Times New Roman" w:hAnsi="Times New Roman" w:cs="Times New Roman"/>
          <w:sz w:val="24"/>
          <w:szCs w:val="24"/>
        </w:rPr>
        <w:t xml:space="preserve"> 1, we contacted </w:t>
      </w:r>
      <w:r w:rsidR="00914B84">
        <w:rPr>
          <w:rFonts w:ascii="Times New Roman" w:hAnsi="Times New Roman" w:cs="Times New Roman"/>
          <w:sz w:val="24"/>
          <w:szCs w:val="24"/>
        </w:rPr>
        <w:t>5</w:t>
      </w:r>
      <w:r w:rsidR="00634FEF">
        <w:rPr>
          <w:rFonts w:ascii="Times New Roman" w:hAnsi="Times New Roman" w:cs="Times New Roman"/>
          <w:sz w:val="24"/>
          <w:szCs w:val="24"/>
        </w:rPr>
        <w:t>4</w:t>
      </w:r>
      <w:r w:rsidR="00914B84">
        <w:rPr>
          <w:rFonts w:ascii="Times New Roman" w:hAnsi="Times New Roman" w:cs="Times New Roman"/>
          <w:sz w:val="24"/>
          <w:szCs w:val="24"/>
        </w:rPr>
        <w:t xml:space="preserve"> managers and fire researchers across multiple government agencies, universities, tribes, and nonprofits.  </w:t>
      </w:r>
      <w:r w:rsidR="00861BB7">
        <w:rPr>
          <w:rFonts w:ascii="Times New Roman" w:hAnsi="Times New Roman" w:cs="Times New Roman"/>
          <w:sz w:val="24"/>
          <w:szCs w:val="24"/>
        </w:rPr>
        <w:t>For</w:t>
      </w:r>
      <w:r w:rsidR="00914B84">
        <w:rPr>
          <w:rFonts w:ascii="Times New Roman" w:hAnsi="Times New Roman" w:cs="Times New Roman"/>
          <w:sz w:val="24"/>
          <w:szCs w:val="24"/>
        </w:rPr>
        <w:t xml:space="preserve"> us to use a dataset in this report, the dataset needed to:</w:t>
      </w:r>
    </w:p>
    <w:p w14:paraId="6F613C59" w14:textId="12DF1EA0" w:rsidR="00914B84" w:rsidRDefault="00914B84" w:rsidP="00671139">
      <w:pPr>
        <w:pStyle w:val="ListParagraph"/>
        <w:numPr>
          <w:ilvl w:val="0"/>
          <w:numId w:val="5"/>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Include numerical data on surface fuels such as twigs, litter, and duff, which are critical elements for predicting surface fire behavior</w:t>
      </w:r>
      <w:r w:rsidR="004D0CEB">
        <w:rPr>
          <w:rFonts w:ascii="Times New Roman" w:hAnsi="Times New Roman" w:cs="Times New Roman"/>
          <w:sz w:val="24"/>
          <w:szCs w:val="24"/>
        </w:rPr>
        <w:t xml:space="preserve"> </w:t>
      </w:r>
      <w:r w:rsidR="00174E83">
        <w:rPr>
          <w:rFonts w:ascii="Times New Roman" w:hAnsi="Times New Roman" w:cs="Times New Roman"/>
          <w:sz w:val="24"/>
          <w:szCs w:val="24"/>
        </w:rPr>
        <w:fldChar w:fldCharType="begin" w:fldLock="1"/>
      </w:r>
      <w:r w:rsidR="00174E83">
        <w:rPr>
          <w:rFonts w:ascii="Times New Roman" w:hAnsi="Times New Roman" w:cs="Times New Roman"/>
          <w:sz w:val="24"/>
          <w:szCs w:val="24"/>
        </w:rPr>
        <w:instrText>ADDIN CSL_CITATION {"citationItems":[{"id":"ITEM-1","itemData":{"author":[{"dropping-particle":"","family":"Rothermel","given":"Richard C.","non-dropping-particle":"","parse-names":false,"suffix":""}],"id":"ITEM-1","issued":{"date-parts":[["1972"]]},"number-of-pages":"40","title":"A Mathematical Model for Predicting Fire Spread in Wildland Fuels","type":"report"},"uris":["http://www.mendeley.com/documents/?uuid=56ab4d37-0f7a-336b-94f3-63d0acb4aa79"]}],"mendeley":{"formattedCitation":"(Rothermel 1972)","plainTextFormattedCitation":"(Rothermel 1972)","previouslyFormattedCitation":"(Rothermel 1972)"},"properties":{"noteIndex":0},"schema":"https://github.com/citation-style-language/schema/raw/master/csl-citation.json"}</w:instrText>
      </w:r>
      <w:r w:rsidR="00174E83">
        <w:rPr>
          <w:rFonts w:ascii="Times New Roman" w:hAnsi="Times New Roman" w:cs="Times New Roman"/>
          <w:sz w:val="24"/>
          <w:szCs w:val="24"/>
        </w:rPr>
        <w:fldChar w:fldCharType="separate"/>
      </w:r>
      <w:r w:rsidR="00174E83" w:rsidRPr="00174E83">
        <w:rPr>
          <w:rFonts w:ascii="Times New Roman" w:hAnsi="Times New Roman" w:cs="Times New Roman"/>
          <w:noProof/>
          <w:sz w:val="24"/>
          <w:szCs w:val="24"/>
        </w:rPr>
        <w:t>(Rothermel 1972)</w:t>
      </w:r>
      <w:r w:rsidR="00174E8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8A60F37" w14:textId="43EB40DE" w:rsidR="00914B84" w:rsidRDefault="00914B84" w:rsidP="00671139">
      <w:pPr>
        <w:pStyle w:val="ListParagraph"/>
        <w:numPr>
          <w:ilvl w:val="0"/>
          <w:numId w:val="5"/>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Have data on treatment effects at least ten years after treatment. </w:t>
      </w:r>
    </w:p>
    <w:p w14:paraId="0BB4B044" w14:textId="57B9421D" w:rsidR="008F1F25" w:rsidRPr="00081667" w:rsidRDefault="00914B84" w:rsidP="00081667">
      <w:pPr>
        <w:pStyle w:val="ListParagraph"/>
        <w:numPr>
          <w:ilvl w:val="0"/>
          <w:numId w:val="5"/>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Focus on dry, historically frequent fire forest types. </w:t>
      </w:r>
    </w:p>
    <w:p w14:paraId="63D557DF" w14:textId="792A4313" w:rsidR="0055720B" w:rsidRDefault="008F1F25"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Out of more than 20 datasets we learned about in this manner, we found three datasets that we could use to address the goals of this report.  </w:t>
      </w:r>
    </w:p>
    <w:p w14:paraId="7D3C6310" w14:textId="0D18236E" w:rsidR="0055720B" w:rsidRDefault="0055720B" w:rsidP="00671139">
      <w:pPr>
        <w:pStyle w:val="ListParagraph"/>
        <w:numPr>
          <w:ilvl w:val="0"/>
          <w:numId w:val="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The ‘Colville Chronosequence’,  a dataset for which the Colville National Forest sampled different stands at different times since treatments to look for t</w:t>
      </w:r>
      <w:r w:rsidR="00861BB7">
        <w:rPr>
          <w:rFonts w:ascii="Times New Roman" w:hAnsi="Times New Roman" w:cs="Times New Roman"/>
          <w:sz w:val="24"/>
          <w:szCs w:val="24"/>
        </w:rPr>
        <w:t>ime-since-treatment</w:t>
      </w:r>
      <w:r>
        <w:rPr>
          <w:rFonts w:ascii="Times New Roman" w:hAnsi="Times New Roman" w:cs="Times New Roman"/>
          <w:sz w:val="24"/>
          <w:szCs w:val="24"/>
        </w:rPr>
        <w:t xml:space="preserve"> trends in fuels and vegetation</w:t>
      </w:r>
      <w:r w:rsidR="00861BB7">
        <w:rPr>
          <w:rFonts w:ascii="Times New Roman" w:hAnsi="Times New Roman" w:cs="Times New Roman"/>
          <w:sz w:val="24"/>
          <w:szCs w:val="24"/>
        </w:rPr>
        <w:t>.  Most study stands were thin plus burn treatments, so we focused only on this treatment type</w:t>
      </w:r>
      <w:r w:rsidR="003C1D21">
        <w:rPr>
          <w:rFonts w:ascii="Times New Roman" w:hAnsi="Times New Roman" w:cs="Times New Roman"/>
          <w:sz w:val="24"/>
          <w:szCs w:val="24"/>
        </w:rPr>
        <w:t xml:space="preserve">. </w:t>
      </w:r>
      <w:r w:rsidR="00861BB7">
        <w:rPr>
          <w:rFonts w:ascii="Times New Roman" w:hAnsi="Times New Roman" w:cs="Times New Roman"/>
          <w:sz w:val="24"/>
          <w:szCs w:val="24"/>
        </w:rPr>
        <w:t xml:space="preserve">This dataset was the best suited for looking at time since treatment, </w:t>
      </w:r>
      <w:r w:rsidR="007402CB">
        <w:rPr>
          <w:rFonts w:ascii="Times New Roman" w:hAnsi="Times New Roman" w:cs="Times New Roman"/>
          <w:sz w:val="24"/>
          <w:szCs w:val="24"/>
        </w:rPr>
        <w:t>because</w:t>
      </w:r>
      <w:r w:rsidR="00861BB7">
        <w:rPr>
          <w:rFonts w:ascii="Times New Roman" w:hAnsi="Times New Roman" w:cs="Times New Roman"/>
          <w:sz w:val="24"/>
          <w:szCs w:val="24"/>
        </w:rPr>
        <w:t xml:space="preserve"> many points in time were represented</w:t>
      </w:r>
      <w:r w:rsidR="007402CB">
        <w:rPr>
          <w:rFonts w:ascii="Times New Roman" w:hAnsi="Times New Roman" w:cs="Times New Roman"/>
          <w:sz w:val="24"/>
          <w:szCs w:val="24"/>
        </w:rPr>
        <w:t>.</w:t>
      </w:r>
      <w:r w:rsidR="00861BB7">
        <w:rPr>
          <w:rFonts w:ascii="Times New Roman" w:hAnsi="Times New Roman" w:cs="Times New Roman"/>
          <w:sz w:val="24"/>
          <w:szCs w:val="24"/>
        </w:rPr>
        <w:t xml:space="preserve"> </w:t>
      </w:r>
      <w:r w:rsidR="007402CB">
        <w:rPr>
          <w:rFonts w:ascii="Times New Roman" w:hAnsi="Times New Roman" w:cs="Times New Roman"/>
          <w:sz w:val="24"/>
          <w:szCs w:val="24"/>
        </w:rPr>
        <w:t xml:space="preserve"> B</w:t>
      </w:r>
      <w:r w:rsidR="00861BB7">
        <w:rPr>
          <w:rFonts w:ascii="Times New Roman" w:hAnsi="Times New Roman" w:cs="Times New Roman"/>
          <w:sz w:val="24"/>
          <w:szCs w:val="24"/>
        </w:rPr>
        <w:t xml:space="preserve">ut </w:t>
      </w:r>
      <w:proofErr w:type="spellStart"/>
      <w:r w:rsidR="007402CB">
        <w:rPr>
          <w:rFonts w:ascii="Times New Roman" w:hAnsi="Times New Roman" w:cs="Times New Roman"/>
          <w:sz w:val="24"/>
          <w:szCs w:val="24"/>
        </w:rPr>
        <w:t>chronosequence</w:t>
      </w:r>
      <w:proofErr w:type="spellEnd"/>
      <w:r w:rsidR="007402CB">
        <w:rPr>
          <w:rFonts w:ascii="Times New Roman" w:hAnsi="Times New Roman" w:cs="Times New Roman"/>
          <w:sz w:val="24"/>
          <w:szCs w:val="24"/>
        </w:rPr>
        <w:t xml:space="preserve"> </w:t>
      </w:r>
      <w:r w:rsidR="00861BB7">
        <w:rPr>
          <w:rFonts w:ascii="Times New Roman" w:hAnsi="Times New Roman" w:cs="Times New Roman"/>
          <w:sz w:val="24"/>
          <w:szCs w:val="24"/>
        </w:rPr>
        <w:t>stud</w:t>
      </w:r>
      <w:r w:rsidR="007402CB">
        <w:rPr>
          <w:rFonts w:ascii="Times New Roman" w:hAnsi="Times New Roman" w:cs="Times New Roman"/>
          <w:sz w:val="24"/>
          <w:szCs w:val="24"/>
        </w:rPr>
        <w:t>ies need to be used with caution, because it is possible to confuse spatial variation for variation in time.</w:t>
      </w:r>
    </w:p>
    <w:p w14:paraId="5B38BDE4" w14:textId="6242B5CF" w:rsidR="0055720B" w:rsidRDefault="0055720B" w:rsidP="00671139">
      <w:pPr>
        <w:pStyle w:val="ListParagraph"/>
        <w:numPr>
          <w:ilvl w:val="0"/>
          <w:numId w:val="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The ‘Mission Creek’ site of the Fire and Fire Surrogates study, an experimental comparison of burning, thinning, thinning plus burning, and control units, which was being resampled about 15 years after treatment. </w:t>
      </w:r>
      <w:r w:rsidR="00861BB7">
        <w:rPr>
          <w:rFonts w:ascii="Times New Roman" w:hAnsi="Times New Roman" w:cs="Times New Roman"/>
          <w:sz w:val="24"/>
          <w:szCs w:val="24"/>
        </w:rPr>
        <w:t xml:space="preserve"> This dataset was the best suited for </w:t>
      </w:r>
      <w:r w:rsidR="00861BB7">
        <w:rPr>
          <w:rFonts w:ascii="Times New Roman" w:hAnsi="Times New Roman" w:cs="Times New Roman"/>
          <w:sz w:val="24"/>
          <w:szCs w:val="24"/>
        </w:rPr>
        <w:lastRenderedPageBreak/>
        <w:t xml:space="preserve">comparing </w:t>
      </w:r>
      <w:proofErr w:type="spellStart"/>
      <w:r w:rsidR="00861BB7">
        <w:rPr>
          <w:rFonts w:ascii="Times New Roman" w:hAnsi="Times New Roman" w:cs="Times New Roman"/>
          <w:sz w:val="24"/>
          <w:szCs w:val="24"/>
        </w:rPr>
        <w:t>longterm</w:t>
      </w:r>
      <w:proofErr w:type="spellEnd"/>
      <w:r w:rsidR="00861BB7">
        <w:rPr>
          <w:rFonts w:ascii="Times New Roman" w:hAnsi="Times New Roman" w:cs="Times New Roman"/>
          <w:sz w:val="24"/>
          <w:szCs w:val="24"/>
        </w:rPr>
        <w:t xml:space="preserve"> effects of different treatments, but </w:t>
      </w:r>
      <w:r w:rsidR="000D1310">
        <w:rPr>
          <w:rFonts w:ascii="Times New Roman" w:hAnsi="Times New Roman" w:cs="Times New Roman"/>
          <w:sz w:val="24"/>
          <w:szCs w:val="24"/>
        </w:rPr>
        <w:t>will fail to detect</w:t>
      </w:r>
      <w:r w:rsidR="007402CB">
        <w:rPr>
          <w:rFonts w:ascii="Times New Roman" w:hAnsi="Times New Roman" w:cs="Times New Roman"/>
          <w:sz w:val="24"/>
          <w:szCs w:val="24"/>
        </w:rPr>
        <w:t xml:space="preserve"> </w:t>
      </w:r>
      <w:r w:rsidR="000D1310">
        <w:rPr>
          <w:rFonts w:ascii="Times New Roman" w:hAnsi="Times New Roman" w:cs="Times New Roman"/>
          <w:sz w:val="24"/>
          <w:szCs w:val="24"/>
        </w:rPr>
        <w:t xml:space="preserve">any </w:t>
      </w:r>
      <w:r w:rsidR="007402CB">
        <w:rPr>
          <w:rFonts w:ascii="Times New Roman" w:hAnsi="Times New Roman" w:cs="Times New Roman"/>
          <w:sz w:val="24"/>
          <w:szCs w:val="24"/>
        </w:rPr>
        <w:t xml:space="preserve">important </w:t>
      </w:r>
      <w:r w:rsidR="000D1310">
        <w:rPr>
          <w:rFonts w:ascii="Times New Roman" w:hAnsi="Times New Roman" w:cs="Times New Roman"/>
          <w:sz w:val="24"/>
          <w:szCs w:val="24"/>
        </w:rPr>
        <w:t>thresholds in fuel accumulation with time</w:t>
      </w:r>
      <w:r w:rsidR="007402CB">
        <w:rPr>
          <w:rFonts w:ascii="Times New Roman" w:hAnsi="Times New Roman" w:cs="Times New Roman"/>
          <w:sz w:val="24"/>
          <w:szCs w:val="24"/>
        </w:rPr>
        <w:t xml:space="preserve"> because the ‘long-term’ period was only represented by one </w:t>
      </w:r>
      <w:r w:rsidR="000D1310">
        <w:rPr>
          <w:rFonts w:ascii="Times New Roman" w:hAnsi="Times New Roman" w:cs="Times New Roman"/>
          <w:sz w:val="24"/>
          <w:szCs w:val="24"/>
        </w:rPr>
        <w:t>temporal ‘snapshot’</w:t>
      </w:r>
      <w:r w:rsidR="007402CB">
        <w:rPr>
          <w:rFonts w:ascii="Times New Roman" w:hAnsi="Times New Roman" w:cs="Times New Roman"/>
          <w:sz w:val="24"/>
          <w:szCs w:val="24"/>
        </w:rPr>
        <w:t xml:space="preserve">.  </w:t>
      </w:r>
    </w:p>
    <w:p w14:paraId="627A3467" w14:textId="183992BA" w:rsidR="003C1D21" w:rsidRPr="00081667" w:rsidRDefault="0055720B" w:rsidP="00081667">
      <w:pPr>
        <w:pStyle w:val="ListParagraph"/>
        <w:numPr>
          <w:ilvl w:val="0"/>
          <w:numId w:val="6"/>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The ‘NPS Fire Effects’ dataset, a National Park Service</w:t>
      </w:r>
      <w:r w:rsidR="003C1D21">
        <w:rPr>
          <w:rFonts w:ascii="Times New Roman" w:hAnsi="Times New Roman" w:cs="Times New Roman"/>
          <w:sz w:val="24"/>
          <w:szCs w:val="24"/>
        </w:rPr>
        <w:t xml:space="preserve"> treatment monitoring program at the North Cascades and Lake Roosevelt National Recreation areas, for which we focused on thinning and burning units.  </w:t>
      </w:r>
      <w:r w:rsidR="00861BB7">
        <w:rPr>
          <w:rFonts w:ascii="Times New Roman" w:hAnsi="Times New Roman" w:cs="Times New Roman"/>
          <w:sz w:val="24"/>
          <w:szCs w:val="24"/>
        </w:rPr>
        <w:t>Because of frequent retreatments, this dataset was best suited for looking at interactions of different combinations of treatments</w:t>
      </w:r>
      <w:r w:rsidR="007402CB">
        <w:rPr>
          <w:rFonts w:ascii="Times New Roman" w:hAnsi="Times New Roman" w:cs="Times New Roman"/>
          <w:sz w:val="24"/>
          <w:szCs w:val="24"/>
        </w:rPr>
        <w:t xml:space="preserve"> with high temporal resolution</w:t>
      </w:r>
      <w:r w:rsidR="00861BB7">
        <w:rPr>
          <w:rFonts w:ascii="Times New Roman" w:hAnsi="Times New Roman" w:cs="Times New Roman"/>
          <w:sz w:val="24"/>
          <w:szCs w:val="24"/>
        </w:rPr>
        <w:t>.</w:t>
      </w:r>
      <w:r w:rsidR="00B87D26">
        <w:rPr>
          <w:rFonts w:ascii="Times New Roman" w:hAnsi="Times New Roman" w:cs="Times New Roman"/>
          <w:sz w:val="24"/>
          <w:szCs w:val="24"/>
        </w:rPr>
        <w:t xml:space="preserve">  It did, however, contain 22 plots that were either thinned and burned, or burned, thinned and burned, and that were monitored at a relatively high temporal resolution for 15 years.  </w:t>
      </w:r>
    </w:p>
    <w:p w14:paraId="7DBB263D" w14:textId="73BEAAE8" w:rsidR="00F07897" w:rsidRDefault="00F226E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8F1F25">
        <w:rPr>
          <w:rFonts w:ascii="Times New Roman" w:hAnsi="Times New Roman" w:cs="Times New Roman"/>
          <w:sz w:val="24"/>
          <w:szCs w:val="24"/>
        </w:rPr>
        <w:t xml:space="preserve"> 2,</w:t>
      </w:r>
      <w:r w:rsidR="003C1D21">
        <w:rPr>
          <w:rFonts w:ascii="Times New Roman" w:hAnsi="Times New Roman" w:cs="Times New Roman"/>
          <w:sz w:val="24"/>
          <w:szCs w:val="24"/>
        </w:rPr>
        <w:t xml:space="preserve"> we collected field data to augment the Colville Chronos</w:t>
      </w:r>
      <w:r w:rsidR="00861BB7">
        <w:rPr>
          <w:rFonts w:ascii="Times New Roman" w:hAnsi="Times New Roman" w:cs="Times New Roman"/>
          <w:sz w:val="24"/>
          <w:szCs w:val="24"/>
        </w:rPr>
        <w:t>e</w:t>
      </w:r>
      <w:r w:rsidR="003C1D21">
        <w:rPr>
          <w:rFonts w:ascii="Times New Roman" w:hAnsi="Times New Roman" w:cs="Times New Roman"/>
          <w:sz w:val="24"/>
          <w:szCs w:val="24"/>
        </w:rPr>
        <w:t>quence and Mission Creek datasets</w:t>
      </w:r>
      <w:r w:rsidR="00861BB7">
        <w:rPr>
          <w:rFonts w:ascii="Times New Roman" w:hAnsi="Times New Roman" w:cs="Times New Roman"/>
          <w:sz w:val="24"/>
          <w:szCs w:val="24"/>
        </w:rPr>
        <w:t xml:space="preserve">, which best addressed our questions of interest </w:t>
      </w:r>
      <w:r w:rsidR="007402CB">
        <w:rPr>
          <w:rFonts w:ascii="Times New Roman" w:hAnsi="Times New Roman" w:cs="Times New Roman"/>
          <w:sz w:val="24"/>
          <w:szCs w:val="24"/>
        </w:rPr>
        <w:t xml:space="preserve">and which would benefit from a larger sample size increasing statistical power. </w:t>
      </w:r>
      <w:r>
        <w:rPr>
          <w:rFonts w:ascii="Times New Roman" w:hAnsi="Times New Roman" w:cs="Times New Roman"/>
          <w:sz w:val="24"/>
          <w:szCs w:val="24"/>
        </w:rPr>
        <w:t xml:space="preserve"> We collected 112 plots at Mission Creek and 42 plots on the Colville National Forest.</w:t>
      </w:r>
    </w:p>
    <w:p w14:paraId="7D145656" w14:textId="74AF6F1A" w:rsidR="00D743F1" w:rsidRDefault="00F226E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or task</w:t>
      </w:r>
      <w:r w:rsidR="003C1D21">
        <w:rPr>
          <w:rFonts w:ascii="Times New Roman" w:hAnsi="Times New Roman" w:cs="Times New Roman"/>
          <w:sz w:val="24"/>
          <w:szCs w:val="24"/>
        </w:rPr>
        <w:t xml:space="preserve"> 3</w:t>
      </w:r>
      <w:r w:rsidR="005752C0">
        <w:rPr>
          <w:rFonts w:ascii="Times New Roman" w:hAnsi="Times New Roman" w:cs="Times New Roman"/>
          <w:sz w:val="24"/>
          <w:szCs w:val="24"/>
        </w:rPr>
        <w:t xml:space="preserve">, we aggregated data from these Washington datasets along with published data from other dry forest datasets around the western US, into </w:t>
      </w:r>
      <w:r w:rsidR="00EA3B5A">
        <w:rPr>
          <w:rFonts w:ascii="Times New Roman" w:hAnsi="Times New Roman" w:cs="Times New Roman"/>
          <w:sz w:val="24"/>
          <w:szCs w:val="24"/>
        </w:rPr>
        <w:t>‘meta</w:t>
      </w:r>
      <w:r w:rsidR="00B87D26">
        <w:rPr>
          <w:rFonts w:ascii="Times New Roman" w:hAnsi="Times New Roman" w:cs="Times New Roman"/>
          <w:sz w:val="24"/>
          <w:szCs w:val="24"/>
        </w:rPr>
        <w:t>-</w:t>
      </w:r>
      <w:r w:rsidR="00EA3B5A">
        <w:rPr>
          <w:rFonts w:ascii="Times New Roman" w:hAnsi="Times New Roman" w:cs="Times New Roman"/>
          <w:sz w:val="24"/>
          <w:szCs w:val="24"/>
        </w:rPr>
        <w:t>analy</w:t>
      </w:r>
      <w:r w:rsidR="00B87D26">
        <w:rPr>
          <w:rFonts w:ascii="Times New Roman" w:hAnsi="Times New Roman" w:cs="Times New Roman"/>
          <w:sz w:val="24"/>
          <w:szCs w:val="24"/>
        </w:rPr>
        <w:t>sis</w:t>
      </w:r>
      <w:r w:rsidR="00EA3B5A">
        <w:rPr>
          <w:rFonts w:ascii="Times New Roman" w:hAnsi="Times New Roman" w:cs="Times New Roman"/>
          <w:sz w:val="24"/>
          <w:szCs w:val="24"/>
        </w:rPr>
        <w:t xml:space="preserve">’ </w:t>
      </w:r>
      <w:r w:rsidR="005752C0">
        <w:rPr>
          <w:rFonts w:ascii="Times New Roman" w:hAnsi="Times New Roman" w:cs="Times New Roman"/>
          <w:sz w:val="24"/>
          <w:szCs w:val="24"/>
        </w:rPr>
        <w:t>scatterplots comparing key fuels variables against time since treatment.</w:t>
      </w:r>
      <w:r w:rsidR="00EA3B5A">
        <w:rPr>
          <w:rFonts w:ascii="Times New Roman" w:hAnsi="Times New Roman" w:cs="Times New Roman"/>
          <w:sz w:val="24"/>
          <w:szCs w:val="24"/>
        </w:rPr>
        <w:t xml:space="preserve">  </w:t>
      </w:r>
      <w:r w:rsidR="00BD2344">
        <w:rPr>
          <w:rFonts w:ascii="Times New Roman" w:hAnsi="Times New Roman" w:cs="Times New Roman"/>
          <w:sz w:val="24"/>
          <w:szCs w:val="24"/>
        </w:rPr>
        <w:t>For the purposes of this report, we limited the scope of studies to be included in our metanalytical graphs, to fuels-based studies of dry, frequent forest types relevant to eastern Washington (ponderosa pine/yellow pines or dry mixed conifer).</w:t>
      </w:r>
      <w:r w:rsidR="005752C0">
        <w:rPr>
          <w:rFonts w:ascii="Times New Roman" w:hAnsi="Times New Roman" w:cs="Times New Roman"/>
          <w:sz w:val="24"/>
          <w:szCs w:val="24"/>
        </w:rPr>
        <w:t xml:space="preserve"> </w:t>
      </w:r>
      <w:r w:rsidR="00BD2344">
        <w:rPr>
          <w:rFonts w:ascii="Times New Roman" w:hAnsi="Times New Roman" w:cs="Times New Roman"/>
          <w:sz w:val="24"/>
          <w:szCs w:val="24"/>
        </w:rPr>
        <w:t xml:space="preserve"> Studies had to include information on surface fuels at least five years after a treatment.  We did not include analyses of natural disturbances like wildfire or beetle outbreaks</w:t>
      </w:r>
      <w:r w:rsidR="0013539D">
        <w:rPr>
          <w:rFonts w:ascii="Times New Roman" w:hAnsi="Times New Roman" w:cs="Times New Roman"/>
          <w:sz w:val="24"/>
          <w:szCs w:val="24"/>
        </w:rPr>
        <w:t xml:space="preserve">, </w:t>
      </w:r>
      <w:r w:rsidR="000D1310">
        <w:rPr>
          <w:rFonts w:ascii="Times New Roman" w:hAnsi="Times New Roman" w:cs="Times New Roman"/>
          <w:sz w:val="24"/>
          <w:szCs w:val="24"/>
        </w:rPr>
        <w:t>or retrospective studies of treatment performance in real wildfires</w:t>
      </w:r>
      <w:r w:rsidR="0013539D">
        <w:rPr>
          <w:rFonts w:ascii="Times New Roman" w:hAnsi="Times New Roman" w:cs="Times New Roman"/>
          <w:sz w:val="24"/>
          <w:szCs w:val="24"/>
        </w:rPr>
        <w:t xml:space="preserve">. </w:t>
      </w:r>
      <w:r w:rsidR="00F13EE7">
        <w:rPr>
          <w:rFonts w:ascii="Times New Roman" w:hAnsi="Times New Roman" w:cs="Times New Roman"/>
          <w:sz w:val="24"/>
          <w:szCs w:val="24"/>
        </w:rPr>
        <w:t xml:space="preserve"> We chose to analyze three treatments: burn, thin, and thinburn, because these had by far the greatest number of studies addressing longevity questions, although single studies are available for exploring other treatments like multiple burns, or mastication.  For this report, therefore, we address only a portion of the complicated issue of fuels treatment longevity.  </w:t>
      </w:r>
      <w:r w:rsidR="0068160A">
        <w:rPr>
          <w:rFonts w:ascii="Times New Roman" w:hAnsi="Times New Roman" w:cs="Times New Roman"/>
          <w:sz w:val="24"/>
          <w:szCs w:val="24"/>
        </w:rPr>
        <w:t>Our work on treatment longevity is ongoing, however, and we</w:t>
      </w:r>
      <w:r w:rsidR="00BD2344">
        <w:rPr>
          <w:rFonts w:ascii="Times New Roman" w:hAnsi="Times New Roman" w:cs="Times New Roman"/>
          <w:sz w:val="24"/>
          <w:szCs w:val="24"/>
        </w:rPr>
        <w:t xml:space="preserve"> have plans to</w:t>
      </w:r>
      <w:r w:rsidR="0013539D">
        <w:rPr>
          <w:rFonts w:ascii="Times New Roman" w:hAnsi="Times New Roman" w:cs="Times New Roman"/>
          <w:sz w:val="24"/>
          <w:szCs w:val="24"/>
        </w:rPr>
        <w:t xml:space="preserve"> incorporate additional opportunities </w:t>
      </w:r>
      <w:r w:rsidR="0068160A">
        <w:rPr>
          <w:rFonts w:ascii="Times New Roman" w:hAnsi="Times New Roman" w:cs="Times New Roman"/>
          <w:sz w:val="24"/>
          <w:szCs w:val="24"/>
        </w:rPr>
        <w:t xml:space="preserve">into our future work. </w:t>
      </w:r>
    </w:p>
    <w:p w14:paraId="721712B5" w14:textId="6DFA0DEF" w:rsidR="0068160A" w:rsidRDefault="00D743F1"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Using these criteria, we found six studies to use for our meta-analytical graphs, in addition to our three Washington datasets (see Appendix </w:t>
      </w:r>
      <w:r w:rsidR="0078353C">
        <w:rPr>
          <w:rFonts w:ascii="Times New Roman" w:hAnsi="Times New Roman" w:cs="Times New Roman"/>
          <w:sz w:val="24"/>
          <w:szCs w:val="24"/>
        </w:rPr>
        <w:t>1</w:t>
      </w:r>
      <w:r>
        <w:rPr>
          <w:rFonts w:ascii="Times New Roman" w:hAnsi="Times New Roman" w:cs="Times New Roman"/>
          <w:sz w:val="24"/>
          <w:szCs w:val="24"/>
        </w:rPr>
        <w:t xml:space="preserve"> for details on the studies contributing to the graphs).  </w:t>
      </w:r>
      <w:r>
        <w:rPr>
          <w:rFonts w:ascii="Times New Roman" w:hAnsi="Times New Roman" w:cs="Times New Roman"/>
          <w:sz w:val="24"/>
          <w:szCs w:val="24"/>
        </w:rPr>
        <w:lastRenderedPageBreak/>
        <w:t xml:space="preserve">Therefore, the Washington datasets compiled for task 1 and task 2 of our project added substantially to the body of literature addressing our specific question, especially for thin-burn treatments. </w:t>
      </w:r>
    </w:p>
    <w:p w14:paraId="5D4EB707" w14:textId="66A4824A" w:rsidR="005752C0" w:rsidRDefault="005752C0"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We chose to look at a few key fuels and stand structure variables that are commonly reported in fire ecology studies.  Some important variables such as shrub composition, cover, and biomass are often unreported in fuels studies and/or published in separate accounts; therefore we did not include them in the current report.  We also did not include modelled fire behavior because of different model parameterization in different</w:t>
      </w:r>
      <w:r w:rsidR="00A4073B">
        <w:rPr>
          <w:rFonts w:ascii="Times New Roman" w:hAnsi="Times New Roman" w:cs="Times New Roman"/>
          <w:sz w:val="24"/>
          <w:szCs w:val="24"/>
        </w:rPr>
        <w:t xml:space="preserve"> studies</w:t>
      </w:r>
      <w:r w:rsidR="00D743F1">
        <w:rPr>
          <w:rFonts w:ascii="Times New Roman" w:hAnsi="Times New Roman" w:cs="Times New Roman"/>
          <w:sz w:val="24"/>
          <w:szCs w:val="24"/>
        </w:rPr>
        <w:t xml:space="preserve"> and time limitations on processing our own data</w:t>
      </w:r>
      <w:r w:rsidR="00A4073B">
        <w:rPr>
          <w:rFonts w:ascii="Times New Roman" w:hAnsi="Times New Roman" w:cs="Times New Roman"/>
          <w:sz w:val="24"/>
          <w:szCs w:val="24"/>
        </w:rPr>
        <w:t xml:space="preserve">. </w:t>
      </w:r>
      <w:r w:rsidR="00D743F1">
        <w:rPr>
          <w:rFonts w:ascii="Times New Roman" w:hAnsi="Times New Roman" w:cs="Times New Roman"/>
          <w:sz w:val="24"/>
          <w:szCs w:val="24"/>
        </w:rPr>
        <w:t xml:space="preserve"> </w:t>
      </w:r>
      <w:r w:rsidR="00B87D26">
        <w:rPr>
          <w:rFonts w:ascii="Times New Roman" w:hAnsi="Times New Roman" w:cs="Times New Roman"/>
          <w:sz w:val="24"/>
          <w:szCs w:val="24"/>
        </w:rPr>
        <w:t xml:space="preserve">We did not include studies that lumped all surface fuels categories into one group.  </w:t>
      </w:r>
      <w:r w:rsidR="00A4073B">
        <w:rPr>
          <w:rFonts w:ascii="Times New Roman" w:hAnsi="Times New Roman" w:cs="Times New Roman"/>
          <w:sz w:val="24"/>
          <w:szCs w:val="24"/>
        </w:rPr>
        <w:t>W</w:t>
      </w:r>
      <w:r>
        <w:rPr>
          <w:rFonts w:ascii="Times New Roman" w:hAnsi="Times New Roman" w:cs="Times New Roman"/>
          <w:sz w:val="24"/>
          <w:szCs w:val="24"/>
        </w:rPr>
        <w:t>e plan to address the</w:t>
      </w:r>
      <w:r w:rsidR="00A4073B">
        <w:rPr>
          <w:rFonts w:ascii="Times New Roman" w:hAnsi="Times New Roman" w:cs="Times New Roman"/>
          <w:sz w:val="24"/>
          <w:szCs w:val="24"/>
        </w:rPr>
        <w:t>se</w:t>
      </w:r>
      <w:r w:rsidR="00D743F1">
        <w:rPr>
          <w:rFonts w:ascii="Times New Roman" w:hAnsi="Times New Roman" w:cs="Times New Roman"/>
          <w:sz w:val="24"/>
          <w:szCs w:val="24"/>
        </w:rPr>
        <w:t xml:space="preserve"> crucial</w:t>
      </w:r>
      <w:r w:rsidR="00A4073B">
        <w:rPr>
          <w:rFonts w:ascii="Times New Roman" w:hAnsi="Times New Roman" w:cs="Times New Roman"/>
          <w:sz w:val="24"/>
          <w:szCs w:val="24"/>
        </w:rPr>
        <w:t xml:space="preserve"> components of treatment longevity </w:t>
      </w:r>
      <w:r>
        <w:rPr>
          <w:rFonts w:ascii="Times New Roman" w:hAnsi="Times New Roman" w:cs="Times New Roman"/>
          <w:sz w:val="24"/>
          <w:szCs w:val="24"/>
        </w:rPr>
        <w:t>in more detail in future work</w:t>
      </w:r>
      <w:r w:rsidR="00B87D26">
        <w:rPr>
          <w:rFonts w:ascii="Times New Roman" w:hAnsi="Times New Roman" w:cs="Times New Roman"/>
          <w:sz w:val="24"/>
          <w:szCs w:val="24"/>
        </w:rPr>
        <w:t>, as we expand the scope of this project</w:t>
      </w:r>
      <w:r>
        <w:rPr>
          <w:rFonts w:ascii="Times New Roman" w:hAnsi="Times New Roman" w:cs="Times New Roman"/>
          <w:sz w:val="24"/>
          <w:szCs w:val="24"/>
        </w:rPr>
        <w:t xml:space="preserve">.  </w:t>
      </w:r>
      <w:r w:rsidR="00B87D26">
        <w:rPr>
          <w:rFonts w:ascii="Times New Roman" w:hAnsi="Times New Roman" w:cs="Times New Roman"/>
          <w:sz w:val="24"/>
          <w:szCs w:val="24"/>
        </w:rPr>
        <w:t>For this report, t</w:t>
      </w:r>
      <w:r>
        <w:rPr>
          <w:rFonts w:ascii="Times New Roman" w:hAnsi="Times New Roman" w:cs="Times New Roman"/>
          <w:sz w:val="24"/>
          <w:szCs w:val="24"/>
        </w:rPr>
        <w:t xml:space="preserve">he variables we </w:t>
      </w:r>
      <w:r w:rsidR="00A4073B">
        <w:rPr>
          <w:rFonts w:ascii="Times New Roman" w:hAnsi="Times New Roman" w:cs="Times New Roman"/>
          <w:sz w:val="24"/>
          <w:szCs w:val="24"/>
        </w:rPr>
        <w:t>included are</w:t>
      </w:r>
      <w:r>
        <w:rPr>
          <w:rFonts w:ascii="Times New Roman" w:hAnsi="Times New Roman" w:cs="Times New Roman"/>
          <w:sz w:val="24"/>
          <w:szCs w:val="24"/>
        </w:rPr>
        <w:t>:</w:t>
      </w:r>
    </w:p>
    <w:p w14:paraId="69A1CDD9" w14:textId="4C50FDB8" w:rsidR="005752C0" w:rsidRDefault="005752C0" w:rsidP="00671139">
      <w:pPr>
        <w:pStyle w:val="ListParagraph"/>
        <w:numPr>
          <w:ilvl w:val="0"/>
          <w:numId w:val="7"/>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Surface fuels: twigs and forest floor.</w:t>
      </w:r>
    </w:p>
    <w:p w14:paraId="5A225CA6" w14:textId="4DE3AC57" w:rsidR="005752C0" w:rsidRDefault="005752C0" w:rsidP="00671139">
      <w:pPr>
        <w:pStyle w:val="ListParagraph"/>
        <w:numPr>
          <w:ilvl w:val="0"/>
          <w:numId w:val="7"/>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Canopy fuels: canopy base height and canopy density.</w:t>
      </w:r>
    </w:p>
    <w:p w14:paraId="547161EA" w14:textId="43F2346F" w:rsidR="00033EF6" w:rsidRPr="00081667" w:rsidRDefault="00A4073B" w:rsidP="00081667">
      <w:pPr>
        <w:pStyle w:val="ListParagraph"/>
        <w:numPr>
          <w:ilvl w:val="0"/>
          <w:numId w:val="7"/>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Stand structure: basal area, density, and quadratic mean diameter. </w:t>
      </w:r>
    </w:p>
    <w:p w14:paraId="308B56DF" w14:textId="3DD267A8" w:rsidR="004965D5" w:rsidRDefault="00E63C94"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se variables were not all reported in all studies we used, so sample size varies by fuels component.  Since we focused on studies using surface fuels, our sample shows a bias towards higher sample size of those fuel components.  Canopy </w:t>
      </w:r>
      <w:r w:rsidR="00174E83">
        <w:rPr>
          <w:rFonts w:ascii="Times New Roman" w:hAnsi="Times New Roman" w:cs="Times New Roman"/>
          <w:sz w:val="24"/>
          <w:szCs w:val="24"/>
        </w:rPr>
        <w:t>bulk density and quadratic mean diameter, for example</w:t>
      </w:r>
      <w:r>
        <w:rPr>
          <w:rFonts w:ascii="Times New Roman" w:hAnsi="Times New Roman" w:cs="Times New Roman"/>
          <w:sz w:val="24"/>
          <w:szCs w:val="24"/>
        </w:rPr>
        <w:t xml:space="preserve">, are relatively underreported in our sample.  Additionally, we had to lump </w:t>
      </w:r>
      <w:proofErr w:type="spellStart"/>
      <w:r>
        <w:rPr>
          <w:rFonts w:ascii="Times New Roman" w:hAnsi="Times New Roman" w:cs="Times New Roman"/>
          <w:sz w:val="24"/>
          <w:szCs w:val="24"/>
        </w:rPr>
        <w:t>some</w:t>
      </w:r>
      <w:proofErr w:type="spellEnd"/>
      <w:r>
        <w:rPr>
          <w:rFonts w:ascii="Times New Roman" w:hAnsi="Times New Roman" w:cs="Times New Roman"/>
          <w:sz w:val="24"/>
          <w:szCs w:val="24"/>
        </w:rPr>
        <w:t xml:space="preserve"> components that can cause different fire behaviors because of lumping in some studies.  Specifically</w:t>
      </w:r>
      <w:r w:rsidR="00033EF6">
        <w:rPr>
          <w:rFonts w:ascii="Times New Roman" w:hAnsi="Times New Roman" w:cs="Times New Roman"/>
          <w:sz w:val="24"/>
          <w:szCs w:val="24"/>
        </w:rPr>
        <w:t xml:space="preserve">, </w:t>
      </w:r>
      <w:r>
        <w:rPr>
          <w:rFonts w:ascii="Times New Roman" w:hAnsi="Times New Roman" w:cs="Times New Roman"/>
          <w:sz w:val="24"/>
          <w:szCs w:val="24"/>
        </w:rPr>
        <w:t>we</w:t>
      </w:r>
      <w:r w:rsidR="00033EF6">
        <w:rPr>
          <w:rFonts w:ascii="Times New Roman" w:hAnsi="Times New Roman" w:cs="Times New Roman"/>
          <w:sz w:val="24"/>
          <w:szCs w:val="24"/>
        </w:rPr>
        <w:t xml:space="preserve"> aggregate</w:t>
      </w:r>
      <w:r>
        <w:rPr>
          <w:rFonts w:ascii="Times New Roman" w:hAnsi="Times New Roman" w:cs="Times New Roman"/>
          <w:sz w:val="24"/>
          <w:szCs w:val="24"/>
        </w:rPr>
        <w:t>d</w:t>
      </w:r>
      <w:r w:rsidR="00033EF6">
        <w:rPr>
          <w:rFonts w:ascii="Times New Roman" w:hAnsi="Times New Roman" w:cs="Times New Roman"/>
          <w:sz w:val="24"/>
          <w:szCs w:val="24"/>
        </w:rPr>
        <w:t xml:space="preserve"> twig data across multiple size classes and aggregate</w:t>
      </w:r>
      <w:r>
        <w:rPr>
          <w:rFonts w:ascii="Times New Roman" w:hAnsi="Times New Roman" w:cs="Times New Roman"/>
          <w:sz w:val="24"/>
          <w:szCs w:val="24"/>
        </w:rPr>
        <w:t>d</w:t>
      </w:r>
      <w:r w:rsidR="00033EF6">
        <w:rPr>
          <w:rFonts w:ascii="Times New Roman" w:hAnsi="Times New Roman" w:cs="Times New Roman"/>
          <w:sz w:val="24"/>
          <w:szCs w:val="24"/>
        </w:rPr>
        <w:t xml:space="preserve"> litter data with duff data.  </w:t>
      </w:r>
      <w:r>
        <w:rPr>
          <w:rFonts w:ascii="Times New Roman" w:hAnsi="Times New Roman" w:cs="Times New Roman"/>
          <w:sz w:val="24"/>
          <w:szCs w:val="24"/>
        </w:rPr>
        <w:t>This is a limitation of the existing fuels literature</w:t>
      </w:r>
      <w:r w:rsidR="00F226ED">
        <w:rPr>
          <w:rFonts w:ascii="Times New Roman" w:hAnsi="Times New Roman" w:cs="Times New Roman"/>
          <w:sz w:val="24"/>
          <w:szCs w:val="24"/>
        </w:rPr>
        <w:t>.  F</w:t>
      </w:r>
      <w:r>
        <w:rPr>
          <w:rFonts w:ascii="Times New Roman" w:hAnsi="Times New Roman" w:cs="Times New Roman"/>
          <w:sz w:val="24"/>
          <w:szCs w:val="24"/>
        </w:rPr>
        <w:t>or example</w:t>
      </w:r>
      <w:r w:rsidR="00F226ED">
        <w:rPr>
          <w:rFonts w:ascii="Times New Roman" w:hAnsi="Times New Roman" w:cs="Times New Roman"/>
          <w:sz w:val="24"/>
          <w:szCs w:val="24"/>
        </w:rPr>
        <w:t>,</w:t>
      </w:r>
      <w:r>
        <w:rPr>
          <w:rFonts w:ascii="Times New Roman" w:hAnsi="Times New Roman" w:cs="Times New Roman"/>
          <w:sz w:val="24"/>
          <w:szCs w:val="24"/>
        </w:rPr>
        <w:t xml:space="preserve"> d</w:t>
      </w:r>
      <w:r w:rsidR="00033EF6">
        <w:rPr>
          <w:rFonts w:ascii="Times New Roman" w:hAnsi="Times New Roman" w:cs="Times New Roman"/>
          <w:sz w:val="24"/>
          <w:szCs w:val="24"/>
        </w:rPr>
        <w:t>uff and litte</w:t>
      </w:r>
      <w:r>
        <w:rPr>
          <w:rFonts w:ascii="Times New Roman" w:hAnsi="Times New Roman" w:cs="Times New Roman"/>
          <w:sz w:val="24"/>
          <w:szCs w:val="24"/>
        </w:rPr>
        <w:t>r</w:t>
      </w:r>
      <w:r w:rsidR="00033EF6">
        <w:rPr>
          <w:rFonts w:ascii="Times New Roman" w:hAnsi="Times New Roman" w:cs="Times New Roman"/>
          <w:sz w:val="24"/>
          <w:szCs w:val="24"/>
        </w:rPr>
        <w:t xml:space="preserve"> </w:t>
      </w:r>
      <w:r>
        <w:rPr>
          <w:rFonts w:ascii="Times New Roman" w:hAnsi="Times New Roman" w:cs="Times New Roman"/>
          <w:sz w:val="24"/>
          <w:szCs w:val="24"/>
        </w:rPr>
        <w:t>affect</w:t>
      </w:r>
      <w:r w:rsidR="00033EF6">
        <w:rPr>
          <w:rFonts w:ascii="Times New Roman" w:hAnsi="Times New Roman" w:cs="Times New Roman"/>
          <w:sz w:val="24"/>
          <w:szCs w:val="24"/>
        </w:rPr>
        <w:t xml:space="preserve"> fire behavior</w:t>
      </w:r>
      <w:r>
        <w:rPr>
          <w:rFonts w:ascii="Times New Roman" w:hAnsi="Times New Roman" w:cs="Times New Roman"/>
          <w:sz w:val="24"/>
          <w:szCs w:val="24"/>
        </w:rPr>
        <w:t xml:space="preserve"> very differently</w:t>
      </w:r>
      <w:r w:rsidR="00F226ED">
        <w:rPr>
          <w:rFonts w:ascii="Times New Roman" w:hAnsi="Times New Roman" w:cs="Times New Roman"/>
          <w:sz w:val="24"/>
          <w:szCs w:val="24"/>
        </w:rPr>
        <w:t xml:space="preserve"> unless fire weather is extreme</w:t>
      </w:r>
      <w:r>
        <w:rPr>
          <w:rFonts w:ascii="Times New Roman" w:hAnsi="Times New Roman" w:cs="Times New Roman"/>
          <w:sz w:val="24"/>
          <w:szCs w:val="24"/>
        </w:rPr>
        <w:t>.  Litter tends to burn</w:t>
      </w:r>
      <w:r w:rsidR="00174E83">
        <w:rPr>
          <w:rFonts w:ascii="Times New Roman" w:hAnsi="Times New Roman" w:cs="Times New Roman"/>
          <w:sz w:val="24"/>
          <w:szCs w:val="24"/>
        </w:rPr>
        <w:t xml:space="preserve"> more than </w:t>
      </w:r>
      <w:r>
        <w:rPr>
          <w:rFonts w:ascii="Times New Roman" w:hAnsi="Times New Roman" w:cs="Times New Roman"/>
          <w:sz w:val="24"/>
          <w:szCs w:val="24"/>
        </w:rPr>
        <w:t>duff</w:t>
      </w:r>
      <w:r w:rsidR="00174E83">
        <w:rPr>
          <w:rFonts w:ascii="Times New Roman" w:hAnsi="Times New Roman" w:cs="Times New Roman"/>
          <w:sz w:val="24"/>
          <w:szCs w:val="24"/>
        </w:rPr>
        <w:t>, which</w:t>
      </w:r>
      <w:r>
        <w:rPr>
          <w:rFonts w:ascii="Times New Roman" w:hAnsi="Times New Roman" w:cs="Times New Roman"/>
          <w:sz w:val="24"/>
          <w:szCs w:val="24"/>
        </w:rPr>
        <w:t xml:space="preserve"> instead smolders if it combusts at all, unless conditions are very dry.  So litter</w:t>
      </w:r>
      <w:r w:rsidR="00174E83">
        <w:rPr>
          <w:rFonts w:ascii="Times New Roman" w:hAnsi="Times New Roman" w:cs="Times New Roman"/>
          <w:sz w:val="24"/>
          <w:szCs w:val="24"/>
        </w:rPr>
        <w:t xml:space="preserve"> often</w:t>
      </w:r>
      <w:r>
        <w:rPr>
          <w:rFonts w:ascii="Times New Roman" w:hAnsi="Times New Roman" w:cs="Times New Roman"/>
          <w:sz w:val="24"/>
          <w:szCs w:val="24"/>
        </w:rPr>
        <w:t xml:space="preserve"> contributes more to flame length and rate of spread, while duff smoldering can expose tree roots to sustained heat and thus cause tree mortality</w:t>
      </w:r>
      <w:r w:rsidR="00F13EE7">
        <w:rPr>
          <w:rFonts w:ascii="Times New Roman" w:hAnsi="Times New Roman" w:cs="Times New Roman"/>
          <w:sz w:val="24"/>
          <w:szCs w:val="24"/>
        </w:rPr>
        <w:t>,</w:t>
      </w:r>
      <w:r>
        <w:rPr>
          <w:rFonts w:ascii="Times New Roman" w:hAnsi="Times New Roman" w:cs="Times New Roman"/>
          <w:sz w:val="24"/>
          <w:szCs w:val="24"/>
        </w:rPr>
        <w:t xml:space="preserve"> </w:t>
      </w:r>
      <w:r w:rsidR="005463F8">
        <w:rPr>
          <w:rFonts w:ascii="Times New Roman" w:hAnsi="Times New Roman" w:cs="Times New Roman"/>
          <w:sz w:val="24"/>
          <w:szCs w:val="24"/>
        </w:rPr>
        <w:t>and create challenges in the ‘mopping up’ stage of fire suppression</w:t>
      </w:r>
      <w:r w:rsidR="00174E83">
        <w:rPr>
          <w:rFonts w:ascii="Times New Roman" w:hAnsi="Times New Roman" w:cs="Times New Roman"/>
          <w:sz w:val="24"/>
          <w:szCs w:val="24"/>
        </w:rPr>
        <w:t xml:space="preserve"> </w:t>
      </w:r>
      <w:r w:rsidR="00174E83">
        <w:rPr>
          <w:rFonts w:ascii="Times New Roman" w:hAnsi="Times New Roman" w:cs="Times New Roman"/>
          <w:sz w:val="24"/>
          <w:szCs w:val="24"/>
        </w:rPr>
        <w:fldChar w:fldCharType="begin" w:fldLock="1"/>
      </w:r>
      <w:r w:rsidR="009726D5">
        <w:rPr>
          <w:rFonts w:ascii="Times New Roman" w:hAnsi="Times New Roman" w:cs="Times New Roman"/>
          <w:sz w:val="24"/>
          <w:szCs w:val="24"/>
        </w:rPr>
        <w:instrText>ADDIN CSL_CITATION {"citationItems":[{"id":"ITEM-1","itemData":{"DOI":"10.2737/RMRS-GTR-238","ISSN":"02775786","abstract":"This report synthesizes the literature and current state of knowledge pertaining to reintroducing fire in stands where it has been excluded for long periods and the impact of these introductory fires on overstory tree injury and mortality. Only forested ecosystems in the United States that are adapted to survive frequent fire are included. Treatment options that minimize large-diameter and old tree injury and mortality in areas with deep duff and methods to manage and reduce duff accumulations are discussed. Pertinent background information on tree physiology, properties of duff, and historical versus current disturbance regimes are also discussed.","author":[{"dropping-particle":"","family":"Hood","given":"Sharon M.","non-dropping-particle":"","parse-names":false,"suffix":""}],"container-title":"USDA Forest Service - General Technical Report RMRS-GTR","id":"ITEM-1","issue":"238","issued":{"date-parts":[["2010"]]},"page":"1-71","title":"Mitigating old tree mortality in long-unburned, fire-dependent forests: A synthesis","type":"article-journal","volume":"238"},"uris":["http://www.mendeley.com/documents/?uuid=a176b8c1-21f8-3f5b-a321-2a76781344a8"]}],"mendeley":{"formattedCitation":"(Hood 2010)","plainTextFormattedCitation":"(Hood 2010)","previouslyFormattedCitation":"(Hood 2010)"},"properties":{"noteIndex":0},"schema":"https://github.com/citation-style-language/schema/raw/master/csl-citation.json"}</w:instrText>
      </w:r>
      <w:r w:rsidR="00174E83">
        <w:rPr>
          <w:rFonts w:ascii="Times New Roman" w:hAnsi="Times New Roman" w:cs="Times New Roman"/>
          <w:sz w:val="24"/>
          <w:szCs w:val="24"/>
        </w:rPr>
        <w:fldChar w:fldCharType="separate"/>
      </w:r>
      <w:r w:rsidR="00174E83" w:rsidRPr="00174E83">
        <w:rPr>
          <w:rFonts w:ascii="Times New Roman" w:hAnsi="Times New Roman" w:cs="Times New Roman"/>
          <w:noProof/>
          <w:sz w:val="24"/>
          <w:szCs w:val="24"/>
        </w:rPr>
        <w:t>(Hood 2010)</w:t>
      </w:r>
      <w:r w:rsidR="00174E83">
        <w:rPr>
          <w:rFonts w:ascii="Times New Roman" w:hAnsi="Times New Roman" w:cs="Times New Roman"/>
          <w:sz w:val="24"/>
          <w:szCs w:val="24"/>
        </w:rPr>
        <w:fldChar w:fldCharType="end"/>
      </w:r>
      <w:r>
        <w:rPr>
          <w:rFonts w:ascii="Times New Roman" w:hAnsi="Times New Roman" w:cs="Times New Roman"/>
          <w:sz w:val="24"/>
          <w:szCs w:val="24"/>
        </w:rPr>
        <w:t xml:space="preserve">.  Many studies aggregate these and other variables in reporting, but we advocate for thorough reporting of all fuels components in future studies, to </w:t>
      </w:r>
      <w:r w:rsidR="00F13EE7">
        <w:rPr>
          <w:rFonts w:ascii="Times New Roman" w:hAnsi="Times New Roman" w:cs="Times New Roman"/>
          <w:sz w:val="24"/>
          <w:szCs w:val="24"/>
        </w:rPr>
        <w:t>allow for more nuance in synthesis projects such as this one.</w:t>
      </w:r>
    </w:p>
    <w:p w14:paraId="4F3BAB44" w14:textId="4BDF6FFF" w:rsidR="00F13EE7" w:rsidRDefault="0013539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Our metanalytical graphs are best approached as a tool for generating hypotheses and exposing research gaps in treatment longevity, and not as a means for drawing solid conclusions.  There are many confounding factors that </w:t>
      </w:r>
      <w:r w:rsidR="00615CFD">
        <w:rPr>
          <w:rFonts w:ascii="Times New Roman" w:hAnsi="Times New Roman" w:cs="Times New Roman"/>
          <w:sz w:val="24"/>
          <w:szCs w:val="24"/>
        </w:rPr>
        <w:t>could lead to erroneous conclusions, including differences in region, forest type, sample size, sample protocol, and details of treatments between studies.  We have chosen to present graphs with a complicated scheme of panels, shapes, and colors, to convey the message that this body of this type of knowledge on fuels treatment longevity has complexities that make it difficult to synthesize into clear messages</w:t>
      </w:r>
      <w:r w:rsidR="000D1310">
        <w:rPr>
          <w:rFonts w:ascii="Times New Roman" w:hAnsi="Times New Roman" w:cs="Times New Roman"/>
          <w:sz w:val="24"/>
          <w:szCs w:val="24"/>
        </w:rPr>
        <w:t>, and to inform the hypotheses we formul</w:t>
      </w:r>
      <w:r w:rsidR="00F15AEC">
        <w:rPr>
          <w:rFonts w:ascii="Times New Roman" w:hAnsi="Times New Roman" w:cs="Times New Roman"/>
          <w:sz w:val="24"/>
          <w:szCs w:val="24"/>
        </w:rPr>
        <w:t xml:space="preserve">ate.  Because of the many potentially confounding factors, any of these hypotheses we draw from the meta-analytical portion of our work will need to be tested empirically before they are treated as fact.  </w:t>
      </w:r>
      <w:r w:rsidR="00615CFD">
        <w:rPr>
          <w:rFonts w:ascii="Times New Roman" w:hAnsi="Times New Roman" w:cs="Times New Roman"/>
          <w:sz w:val="24"/>
          <w:szCs w:val="24"/>
        </w:rPr>
        <w:t xml:space="preserve"> </w:t>
      </w:r>
    </w:p>
    <w:p w14:paraId="4504A65D" w14:textId="55D86CEA" w:rsidR="00F13EE7" w:rsidRDefault="00B87D26"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Additionally, we </w:t>
      </w:r>
      <w:r w:rsidR="00033EF6">
        <w:rPr>
          <w:rFonts w:ascii="Times New Roman" w:hAnsi="Times New Roman" w:cs="Times New Roman"/>
          <w:sz w:val="24"/>
          <w:szCs w:val="24"/>
        </w:rPr>
        <w:t>chose not to rely on any statistical testing, for the reasons discussed in the introduction above</w:t>
      </w:r>
      <w:r w:rsidR="00D743F1">
        <w:rPr>
          <w:rFonts w:ascii="Times New Roman" w:hAnsi="Times New Roman" w:cs="Times New Roman"/>
          <w:sz w:val="24"/>
          <w:szCs w:val="24"/>
        </w:rPr>
        <w:t>: low sample size, high variability, and bias towards underestimating longevity when using significance tests</w:t>
      </w:r>
      <w:r w:rsidR="00033EF6">
        <w:rPr>
          <w:rFonts w:ascii="Times New Roman" w:hAnsi="Times New Roman" w:cs="Times New Roman"/>
          <w:sz w:val="24"/>
          <w:szCs w:val="24"/>
        </w:rPr>
        <w:t xml:space="preserve">.  Instead, we used visual analysis of the graphs, which we believe stimulates more critical thought about the data, but which also may give more space for our biases.  We believe that stepping back from statistical significance is an important exercise at this point in the development of fuels treatment longevity </w:t>
      </w:r>
      <w:r w:rsidR="00F226ED">
        <w:rPr>
          <w:rFonts w:ascii="Times New Roman" w:hAnsi="Times New Roman" w:cs="Times New Roman"/>
          <w:sz w:val="24"/>
          <w:szCs w:val="24"/>
        </w:rPr>
        <w:t>research</w:t>
      </w:r>
      <w:r w:rsidR="00033EF6">
        <w:rPr>
          <w:rFonts w:ascii="Times New Roman" w:hAnsi="Times New Roman" w:cs="Times New Roman"/>
          <w:sz w:val="24"/>
          <w:szCs w:val="24"/>
        </w:rPr>
        <w:t xml:space="preserve">, and that our doing so adds fresh perspective.  However, this is another reason that our conclusions are best treated as hypotheses, rather than facts. </w:t>
      </w:r>
    </w:p>
    <w:p w14:paraId="08626EE4" w14:textId="6AD740B2" w:rsidR="0068160A" w:rsidRDefault="0068160A"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Despite all these caveats, our meta</w:t>
      </w:r>
      <w:r w:rsidR="00F226ED">
        <w:rPr>
          <w:rFonts w:ascii="Times New Roman" w:hAnsi="Times New Roman" w:cs="Times New Roman"/>
          <w:sz w:val="24"/>
          <w:szCs w:val="24"/>
        </w:rPr>
        <w:t>-</w:t>
      </w:r>
      <w:r>
        <w:rPr>
          <w:rFonts w:ascii="Times New Roman" w:hAnsi="Times New Roman" w:cs="Times New Roman"/>
          <w:sz w:val="24"/>
          <w:szCs w:val="24"/>
        </w:rPr>
        <w:t>an</w:t>
      </w:r>
      <w:r w:rsidR="00F226ED">
        <w:rPr>
          <w:rFonts w:ascii="Times New Roman" w:hAnsi="Times New Roman" w:cs="Times New Roman"/>
          <w:sz w:val="24"/>
          <w:szCs w:val="24"/>
        </w:rPr>
        <w:t>a</w:t>
      </w:r>
      <w:r>
        <w:rPr>
          <w:rFonts w:ascii="Times New Roman" w:hAnsi="Times New Roman" w:cs="Times New Roman"/>
          <w:sz w:val="24"/>
          <w:szCs w:val="24"/>
        </w:rPr>
        <w:t xml:space="preserve">lysis graphs show strong evidence of convergence in patterns of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response for some variable/treatment combinations, which should prove useful to managers, landowners, and policy makers in western dry forests. </w:t>
      </w:r>
    </w:p>
    <w:p w14:paraId="69C008A3" w14:textId="77777777" w:rsidR="007E469D" w:rsidRDefault="007E469D" w:rsidP="00081667">
      <w:pPr>
        <w:spacing w:after="240" w:line="360" w:lineRule="auto"/>
        <w:rPr>
          <w:rFonts w:ascii="Times New Roman" w:hAnsi="Times New Roman" w:cs="Times New Roman"/>
          <w:b/>
          <w:bCs/>
          <w:sz w:val="24"/>
          <w:szCs w:val="24"/>
        </w:rPr>
      </w:pPr>
    </w:p>
    <w:p w14:paraId="46A0F472" w14:textId="77777777" w:rsidR="007E469D" w:rsidRDefault="007E469D" w:rsidP="00081667">
      <w:pPr>
        <w:spacing w:after="240" w:line="360" w:lineRule="auto"/>
        <w:rPr>
          <w:rFonts w:ascii="Times New Roman" w:hAnsi="Times New Roman" w:cs="Times New Roman"/>
          <w:b/>
          <w:bCs/>
          <w:sz w:val="24"/>
          <w:szCs w:val="24"/>
        </w:rPr>
      </w:pPr>
    </w:p>
    <w:p w14:paraId="3C69A579" w14:textId="77777777" w:rsidR="007E469D" w:rsidRDefault="007E469D" w:rsidP="00081667">
      <w:pPr>
        <w:spacing w:after="240" w:line="360" w:lineRule="auto"/>
        <w:rPr>
          <w:rFonts w:ascii="Times New Roman" w:hAnsi="Times New Roman" w:cs="Times New Roman"/>
          <w:b/>
          <w:bCs/>
          <w:sz w:val="24"/>
          <w:szCs w:val="24"/>
        </w:rPr>
      </w:pPr>
    </w:p>
    <w:p w14:paraId="17949E3B" w14:textId="77777777" w:rsidR="007E469D" w:rsidRDefault="007E469D" w:rsidP="00081667">
      <w:pPr>
        <w:spacing w:after="240" w:line="360" w:lineRule="auto"/>
        <w:rPr>
          <w:rFonts w:ascii="Times New Roman" w:hAnsi="Times New Roman" w:cs="Times New Roman"/>
          <w:b/>
          <w:bCs/>
          <w:sz w:val="24"/>
          <w:szCs w:val="24"/>
        </w:rPr>
      </w:pPr>
    </w:p>
    <w:p w14:paraId="46D9FE05" w14:textId="77777777" w:rsidR="007E469D" w:rsidRDefault="007E469D" w:rsidP="00081667">
      <w:pPr>
        <w:spacing w:after="240" w:line="360" w:lineRule="auto"/>
        <w:rPr>
          <w:rFonts w:ascii="Times New Roman" w:hAnsi="Times New Roman" w:cs="Times New Roman"/>
          <w:b/>
          <w:bCs/>
          <w:sz w:val="24"/>
          <w:szCs w:val="24"/>
        </w:rPr>
      </w:pPr>
    </w:p>
    <w:p w14:paraId="04C920BF" w14:textId="77777777" w:rsidR="007E469D" w:rsidRDefault="007E469D" w:rsidP="00081667">
      <w:pPr>
        <w:spacing w:after="240" w:line="360" w:lineRule="auto"/>
        <w:rPr>
          <w:rFonts w:ascii="Times New Roman" w:hAnsi="Times New Roman" w:cs="Times New Roman"/>
          <w:b/>
          <w:bCs/>
          <w:sz w:val="24"/>
          <w:szCs w:val="24"/>
        </w:rPr>
      </w:pPr>
    </w:p>
    <w:p w14:paraId="4BFDFD83" w14:textId="33F2CDAC" w:rsidR="00033EF6" w:rsidRDefault="00033EF6" w:rsidP="00081667">
      <w:pPr>
        <w:spacing w:after="240" w:line="360" w:lineRule="auto"/>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Metaanalytical</w:t>
      </w:r>
      <w:proofErr w:type="spellEnd"/>
      <w:r>
        <w:rPr>
          <w:rFonts w:ascii="Times New Roman" w:hAnsi="Times New Roman" w:cs="Times New Roman"/>
          <w:b/>
          <w:bCs/>
          <w:sz w:val="24"/>
          <w:szCs w:val="24"/>
        </w:rPr>
        <w:t xml:space="preserve"> Graphs</w:t>
      </w:r>
    </w:p>
    <w:p w14:paraId="62D02B84" w14:textId="79FBF5AD" w:rsidR="005752C0" w:rsidRPr="00033EF6" w:rsidRDefault="00033EF6"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Surface fuels: twigs, and litter and duff</w:t>
      </w:r>
    </w:p>
    <w:p w14:paraId="4DA4C011" w14:textId="32F9EA06" w:rsidR="0013469F" w:rsidRDefault="00033EF6" w:rsidP="00081667">
      <w:pPr>
        <w:spacing w:after="240" w:line="360" w:lineRule="auto"/>
        <w:rPr>
          <w:rFonts w:ascii="Times New Roman" w:hAnsi="Times New Roman" w:cs="Times New Roman"/>
          <w:sz w:val="24"/>
          <w:szCs w:val="24"/>
        </w:rPr>
      </w:pPr>
      <w:r>
        <w:rPr>
          <w:noProof/>
        </w:rPr>
        <w:drawing>
          <wp:inline distT="0" distB="0" distL="0" distR="0" wp14:anchorId="6C339606" wp14:editId="79FC8EE3">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B22C4E9" w14:textId="505F303E" w:rsidR="003C1D21" w:rsidRDefault="003C1D21" w:rsidP="00081667">
      <w:pPr>
        <w:spacing w:after="240" w:line="360" w:lineRule="auto"/>
        <w:rPr>
          <w:rFonts w:ascii="Times New Roman" w:hAnsi="Times New Roman" w:cs="Times New Roman"/>
          <w:sz w:val="24"/>
          <w:szCs w:val="24"/>
        </w:rPr>
      </w:pPr>
    </w:p>
    <w:p w14:paraId="55F16555" w14:textId="52924109" w:rsidR="00185436" w:rsidRDefault="00033EF6" w:rsidP="00081667">
      <w:pPr>
        <w:spacing w:after="240" w:line="360" w:lineRule="auto"/>
        <w:rPr>
          <w:rFonts w:ascii="Times New Roman" w:hAnsi="Times New Roman" w:cs="Times New Roman"/>
          <w:sz w:val="24"/>
          <w:szCs w:val="24"/>
        </w:rPr>
      </w:pPr>
      <w:r>
        <w:rPr>
          <w:noProof/>
        </w:rPr>
        <w:drawing>
          <wp:inline distT="0" distB="0" distL="0" distR="0" wp14:anchorId="4FD5D43B" wp14:editId="6902A3BB">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13CF964C" w14:textId="77777777" w:rsidR="007E469D" w:rsidRDefault="007E469D" w:rsidP="00081667">
      <w:pPr>
        <w:spacing w:after="240" w:line="360" w:lineRule="auto"/>
        <w:rPr>
          <w:rFonts w:ascii="Times New Roman" w:hAnsi="Times New Roman" w:cs="Times New Roman"/>
          <w:sz w:val="24"/>
          <w:szCs w:val="24"/>
        </w:rPr>
      </w:pPr>
    </w:p>
    <w:p w14:paraId="1711B3DE" w14:textId="1DC5A9FE" w:rsidR="00F13EE7" w:rsidRDefault="00F13EE7"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Canopy fuels: canopy bulk density, canopy base height</w:t>
      </w:r>
    </w:p>
    <w:p w14:paraId="19D40DEA" w14:textId="1D2E1B99" w:rsidR="00F13EE7" w:rsidRDefault="00F13EE7" w:rsidP="00081667">
      <w:pPr>
        <w:spacing w:after="240" w:line="360" w:lineRule="auto"/>
        <w:rPr>
          <w:rFonts w:ascii="Times New Roman" w:hAnsi="Times New Roman" w:cs="Times New Roman"/>
          <w:sz w:val="24"/>
          <w:szCs w:val="24"/>
        </w:rPr>
      </w:pPr>
      <w:r>
        <w:rPr>
          <w:noProof/>
        </w:rPr>
        <w:drawing>
          <wp:inline distT="0" distB="0" distL="0" distR="0" wp14:anchorId="01AFADA2" wp14:editId="25503425">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CE58F28" w14:textId="27D7F614" w:rsidR="00F13EE7" w:rsidRDefault="00F13EE7" w:rsidP="00081667">
      <w:pPr>
        <w:spacing w:after="240" w:line="360" w:lineRule="auto"/>
        <w:rPr>
          <w:rFonts w:ascii="Times New Roman" w:hAnsi="Times New Roman" w:cs="Times New Roman"/>
          <w:sz w:val="24"/>
          <w:szCs w:val="24"/>
        </w:rPr>
      </w:pPr>
    </w:p>
    <w:p w14:paraId="23082D11" w14:textId="1F1684E2" w:rsidR="00F13EE7" w:rsidRDefault="00F13EE7" w:rsidP="00081667">
      <w:pPr>
        <w:spacing w:after="240" w:line="360" w:lineRule="auto"/>
        <w:rPr>
          <w:rFonts w:ascii="Times New Roman" w:hAnsi="Times New Roman" w:cs="Times New Roman"/>
          <w:sz w:val="24"/>
          <w:szCs w:val="24"/>
        </w:rPr>
      </w:pPr>
      <w:r>
        <w:rPr>
          <w:noProof/>
        </w:rPr>
        <w:drawing>
          <wp:inline distT="0" distB="0" distL="0" distR="0" wp14:anchorId="7C90C52F" wp14:editId="10ED48E9">
            <wp:extent cx="5943600" cy="29715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530"/>
                    </a:xfrm>
                    <a:prstGeom prst="rect">
                      <a:avLst/>
                    </a:prstGeom>
                    <a:noFill/>
                    <a:ln>
                      <a:noFill/>
                    </a:ln>
                  </pic:spPr>
                </pic:pic>
              </a:graphicData>
            </a:graphic>
          </wp:inline>
        </w:drawing>
      </w:r>
    </w:p>
    <w:p w14:paraId="3DF48ECB" w14:textId="227B62EA" w:rsidR="00F13EE7" w:rsidRDefault="00F13EE7" w:rsidP="00081667">
      <w:pPr>
        <w:spacing w:after="240" w:line="360" w:lineRule="auto"/>
        <w:rPr>
          <w:rFonts w:ascii="Times New Roman" w:hAnsi="Times New Roman" w:cs="Times New Roman"/>
          <w:sz w:val="24"/>
          <w:szCs w:val="24"/>
        </w:rPr>
      </w:pPr>
    </w:p>
    <w:p w14:paraId="6D2F40A4" w14:textId="77777777" w:rsidR="007E469D" w:rsidRDefault="007E469D" w:rsidP="00081667">
      <w:pPr>
        <w:spacing w:after="240" w:line="360" w:lineRule="auto"/>
        <w:rPr>
          <w:rFonts w:ascii="Times New Roman" w:hAnsi="Times New Roman" w:cs="Times New Roman"/>
          <w:sz w:val="24"/>
          <w:szCs w:val="24"/>
        </w:rPr>
      </w:pPr>
    </w:p>
    <w:p w14:paraId="2147CBC5" w14:textId="43173A95" w:rsidR="00F13EE7" w:rsidRPr="00F13EE7" w:rsidRDefault="00F13EE7"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Stand Structure</w:t>
      </w:r>
    </w:p>
    <w:p w14:paraId="357977F6" w14:textId="44580AA1" w:rsidR="00F13EE7" w:rsidRDefault="00F13EE7" w:rsidP="00081667">
      <w:pPr>
        <w:spacing w:after="240" w:line="360" w:lineRule="auto"/>
        <w:rPr>
          <w:rFonts w:ascii="Times New Roman" w:hAnsi="Times New Roman" w:cs="Times New Roman"/>
          <w:sz w:val="24"/>
          <w:szCs w:val="24"/>
        </w:rPr>
      </w:pPr>
      <w:r>
        <w:rPr>
          <w:noProof/>
        </w:rPr>
        <w:drawing>
          <wp:inline distT="0" distB="0" distL="0" distR="0" wp14:anchorId="248B338F" wp14:editId="7A12C179">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09CA0D4" w14:textId="47017190" w:rsidR="00F13EE7" w:rsidRDefault="00F13EE7" w:rsidP="00081667">
      <w:pPr>
        <w:spacing w:after="240" w:line="360" w:lineRule="auto"/>
        <w:rPr>
          <w:rFonts w:ascii="Times New Roman" w:hAnsi="Times New Roman" w:cs="Times New Roman"/>
          <w:sz w:val="24"/>
          <w:szCs w:val="24"/>
        </w:rPr>
      </w:pPr>
    </w:p>
    <w:p w14:paraId="1D6E8B6A" w14:textId="14F83A5C" w:rsidR="00F13EE7" w:rsidRDefault="00F13EE7" w:rsidP="00081667">
      <w:pPr>
        <w:spacing w:after="240" w:line="360" w:lineRule="auto"/>
        <w:rPr>
          <w:rFonts w:ascii="Times New Roman" w:hAnsi="Times New Roman" w:cs="Times New Roman"/>
          <w:sz w:val="24"/>
          <w:szCs w:val="24"/>
        </w:rPr>
      </w:pPr>
      <w:r>
        <w:rPr>
          <w:noProof/>
        </w:rPr>
        <w:drawing>
          <wp:inline distT="0" distB="0" distL="0" distR="0" wp14:anchorId="2F152BCC" wp14:editId="3C952CF4">
            <wp:extent cx="5943600" cy="2971527"/>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1527"/>
                    </a:xfrm>
                    <a:prstGeom prst="rect">
                      <a:avLst/>
                    </a:prstGeom>
                    <a:noFill/>
                    <a:ln>
                      <a:noFill/>
                    </a:ln>
                  </pic:spPr>
                </pic:pic>
              </a:graphicData>
            </a:graphic>
          </wp:inline>
        </w:drawing>
      </w:r>
    </w:p>
    <w:p w14:paraId="11E39365" w14:textId="370CFC9D" w:rsidR="00F13EE7" w:rsidRDefault="00F13EE7" w:rsidP="00081667">
      <w:pPr>
        <w:spacing w:after="240" w:line="360" w:lineRule="auto"/>
        <w:rPr>
          <w:rFonts w:ascii="Times New Roman" w:hAnsi="Times New Roman" w:cs="Times New Roman"/>
          <w:sz w:val="24"/>
          <w:szCs w:val="24"/>
        </w:rPr>
      </w:pPr>
    </w:p>
    <w:p w14:paraId="3D791DC4" w14:textId="6A77BD3F" w:rsidR="00F13EE7" w:rsidRDefault="00F13EE7" w:rsidP="00081667">
      <w:pPr>
        <w:spacing w:after="240" w:line="360" w:lineRule="auto"/>
        <w:rPr>
          <w:rFonts w:ascii="Times New Roman" w:hAnsi="Times New Roman" w:cs="Times New Roman"/>
          <w:sz w:val="24"/>
          <w:szCs w:val="24"/>
        </w:rPr>
      </w:pPr>
    </w:p>
    <w:p w14:paraId="2F074CC4" w14:textId="64A997AE" w:rsidR="00C909D9" w:rsidRDefault="00F13EE7" w:rsidP="00081667">
      <w:pPr>
        <w:spacing w:after="240" w:line="360" w:lineRule="auto"/>
        <w:rPr>
          <w:rFonts w:ascii="Times New Roman" w:hAnsi="Times New Roman" w:cs="Times New Roman"/>
          <w:sz w:val="24"/>
          <w:szCs w:val="24"/>
        </w:rPr>
      </w:pPr>
      <w:r>
        <w:rPr>
          <w:noProof/>
        </w:rPr>
        <w:lastRenderedPageBreak/>
        <w:drawing>
          <wp:inline distT="0" distB="0" distL="0" distR="0" wp14:anchorId="0F39424F" wp14:editId="41EA58FE">
            <wp:extent cx="5943600" cy="2971523"/>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523"/>
                    </a:xfrm>
                    <a:prstGeom prst="rect">
                      <a:avLst/>
                    </a:prstGeom>
                    <a:noFill/>
                    <a:ln>
                      <a:noFill/>
                    </a:ln>
                  </pic:spPr>
                </pic:pic>
              </a:graphicData>
            </a:graphic>
          </wp:inline>
        </w:drawing>
      </w:r>
    </w:p>
    <w:p w14:paraId="592CED23" w14:textId="77777777" w:rsidR="007E469D" w:rsidRPr="007E469D" w:rsidRDefault="007E469D" w:rsidP="00081667">
      <w:pPr>
        <w:spacing w:after="240" w:line="360" w:lineRule="auto"/>
        <w:rPr>
          <w:rFonts w:ascii="Times New Roman" w:hAnsi="Times New Roman" w:cs="Times New Roman"/>
          <w:sz w:val="24"/>
          <w:szCs w:val="24"/>
        </w:rPr>
      </w:pPr>
    </w:p>
    <w:p w14:paraId="143E9A80" w14:textId="61F56F47" w:rsidR="004C55E5" w:rsidRDefault="004C55E5"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t>Results and Discussion</w:t>
      </w:r>
    </w:p>
    <w:p w14:paraId="4D1C7821" w14:textId="77777777" w:rsidR="007E3A7A" w:rsidRDefault="00B71367"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uels and restoration treatment longevity is a critical question</w:t>
      </w:r>
      <w:r w:rsidR="007E3A7A">
        <w:rPr>
          <w:rFonts w:ascii="Times New Roman" w:hAnsi="Times New Roman" w:cs="Times New Roman"/>
          <w:sz w:val="24"/>
          <w:szCs w:val="24"/>
        </w:rPr>
        <w:t xml:space="preserve"> for</w:t>
      </w:r>
      <w:r>
        <w:rPr>
          <w:rFonts w:ascii="Times New Roman" w:hAnsi="Times New Roman" w:cs="Times New Roman"/>
          <w:sz w:val="24"/>
          <w:szCs w:val="24"/>
        </w:rPr>
        <w:t xml:space="preserve"> dry forest</w:t>
      </w:r>
      <w:r w:rsidR="007E3A7A">
        <w:rPr>
          <w:rFonts w:ascii="Times New Roman" w:hAnsi="Times New Roman" w:cs="Times New Roman"/>
          <w:sz w:val="24"/>
          <w:szCs w:val="24"/>
        </w:rPr>
        <w:t xml:space="preserve"> management</w:t>
      </w:r>
      <w:r>
        <w:rPr>
          <w:rFonts w:ascii="Times New Roman" w:hAnsi="Times New Roman" w:cs="Times New Roman"/>
          <w:sz w:val="24"/>
          <w:szCs w:val="24"/>
        </w:rPr>
        <w:t xml:space="preserve"> of the western US, and our data collection and synthesis </w:t>
      </w:r>
      <w:r w:rsidR="007E3A7A">
        <w:rPr>
          <w:rFonts w:ascii="Times New Roman" w:hAnsi="Times New Roman" w:cs="Times New Roman"/>
          <w:sz w:val="24"/>
          <w:szCs w:val="24"/>
        </w:rPr>
        <w:t xml:space="preserve">has suggested some general trends in </w:t>
      </w:r>
      <w:proofErr w:type="spellStart"/>
      <w:r w:rsidR="007E3A7A">
        <w:rPr>
          <w:rFonts w:ascii="Times New Roman" w:hAnsi="Times New Roman" w:cs="Times New Roman"/>
          <w:sz w:val="24"/>
          <w:szCs w:val="24"/>
        </w:rPr>
        <w:t>longterm</w:t>
      </w:r>
      <w:proofErr w:type="spellEnd"/>
      <w:r w:rsidR="007E3A7A">
        <w:rPr>
          <w:rFonts w:ascii="Times New Roman" w:hAnsi="Times New Roman" w:cs="Times New Roman"/>
          <w:sz w:val="24"/>
          <w:szCs w:val="24"/>
        </w:rPr>
        <w:t xml:space="preserve"> fuels dynamics and revealed research needs. </w:t>
      </w:r>
    </w:p>
    <w:p w14:paraId="4F566492" w14:textId="77777777" w:rsidR="00C051C5" w:rsidRPr="008B01B8" w:rsidRDefault="00C051C5" w:rsidP="00081667">
      <w:pPr>
        <w:spacing w:after="240" w:line="360" w:lineRule="auto"/>
        <w:rPr>
          <w:rFonts w:ascii="Times New Roman" w:hAnsi="Times New Roman" w:cs="Times New Roman"/>
          <w:i/>
          <w:iCs/>
          <w:sz w:val="24"/>
          <w:szCs w:val="24"/>
        </w:rPr>
      </w:pPr>
      <w:r w:rsidRPr="008B01B8">
        <w:rPr>
          <w:rFonts w:ascii="Times New Roman" w:hAnsi="Times New Roman" w:cs="Times New Roman"/>
          <w:i/>
          <w:iCs/>
          <w:sz w:val="24"/>
          <w:szCs w:val="24"/>
        </w:rPr>
        <w:t>Treatment type</w:t>
      </w:r>
    </w:p>
    <w:p w14:paraId="3EB0BD15" w14:textId="08F8DE0E" w:rsidR="00CB7A31" w:rsidRDefault="00C051C5" w:rsidP="00081667">
      <w:pPr>
        <w:spacing w:after="240" w:line="360" w:lineRule="auto"/>
        <w:rPr>
          <w:rFonts w:ascii="Times New Roman" w:hAnsi="Times New Roman" w:cs="Times New Roman"/>
          <w:sz w:val="24"/>
          <w:szCs w:val="24"/>
        </w:rPr>
      </w:pPr>
      <w:r w:rsidRPr="00C051C5">
        <w:rPr>
          <w:rFonts w:ascii="Times New Roman" w:hAnsi="Times New Roman" w:cs="Times New Roman"/>
          <w:sz w:val="24"/>
          <w:szCs w:val="24"/>
        </w:rPr>
        <w:t>Our work strongly suggests that thinning followed by prescribed burning has the greatest longevity of the treatments we looked at, for surface fuels, canopy fuels, and stand structure.</w:t>
      </w:r>
      <w:r w:rsidR="00CB7A31">
        <w:rPr>
          <w:rFonts w:ascii="Times New Roman" w:hAnsi="Times New Roman" w:cs="Times New Roman"/>
          <w:sz w:val="24"/>
          <w:szCs w:val="24"/>
        </w:rPr>
        <w:t xml:space="preserve">  Thinning and burning</w:t>
      </w:r>
      <w:r w:rsidR="0068160A">
        <w:rPr>
          <w:rFonts w:ascii="Times New Roman" w:hAnsi="Times New Roman" w:cs="Times New Roman"/>
          <w:sz w:val="24"/>
          <w:szCs w:val="24"/>
        </w:rPr>
        <w:t xml:space="preserve"> </w:t>
      </w:r>
      <w:r w:rsidR="00F226ED">
        <w:rPr>
          <w:rFonts w:ascii="Times New Roman" w:hAnsi="Times New Roman" w:cs="Times New Roman"/>
          <w:sz w:val="24"/>
          <w:szCs w:val="24"/>
        </w:rPr>
        <w:t>effectively addresses</w:t>
      </w:r>
      <w:r w:rsidR="0068160A">
        <w:rPr>
          <w:rFonts w:ascii="Times New Roman" w:hAnsi="Times New Roman" w:cs="Times New Roman"/>
          <w:sz w:val="24"/>
          <w:szCs w:val="24"/>
        </w:rPr>
        <w:t xml:space="preserve"> surface fuels, canopy fuels, and regeneration</w:t>
      </w:r>
      <w:r w:rsidR="00F226ED">
        <w:rPr>
          <w:rFonts w:ascii="Times New Roman" w:hAnsi="Times New Roman" w:cs="Times New Roman"/>
          <w:sz w:val="24"/>
          <w:szCs w:val="24"/>
        </w:rPr>
        <w:t xml:space="preserve"> </w:t>
      </w:r>
      <w:r w:rsidR="00476411">
        <w:rPr>
          <w:rFonts w:ascii="Times New Roman" w:hAnsi="Times New Roman" w:cs="Times New Roman"/>
          <w:sz w:val="24"/>
          <w:szCs w:val="24"/>
        </w:rPr>
        <w:t>in a</w:t>
      </w:r>
      <w:r w:rsidR="00F226ED">
        <w:rPr>
          <w:rFonts w:ascii="Times New Roman" w:hAnsi="Times New Roman" w:cs="Times New Roman"/>
          <w:sz w:val="24"/>
          <w:szCs w:val="24"/>
        </w:rPr>
        <w:t xml:space="preserve"> short t</w:t>
      </w:r>
      <w:r w:rsidR="00476411">
        <w:rPr>
          <w:rFonts w:ascii="Times New Roman" w:hAnsi="Times New Roman" w:cs="Times New Roman"/>
          <w:sz w:val="24"/>
          <w:szCs w:val="24"/>
        </w:rPr>
        <w:t>ime period</w:t>
      </w:r>
      <w:r w:rsidR="00C531EE">
        <w:rPr>
          <w:rFonts w:ascii="Times New Roman" w:hAnsi="Times New Roman" w:cs="Times New Roman"/>
          <w:sz w:val="24"/>
          <w:szCs w:val="24"/>
        </w:rPr>
        <w:t>.  Tree density reduction is sustained for at least twenty years, and basal area recovery appears to be slower than other treatments.  This suggests lower canopy recruitment</w:t>
      </w:r>
      <w:r w:rsidR="00376CB5">
        <w:rPr>
          <w:rFonts w:ascii="Times New Roman" w:hAnsi="Times New Roman" w:cs="Times New Roman"/>
          <w:sz w:val="24"/>
          <w:szCs w:val="24"/>
        </w:rPr>
        <w:t xml:space="preserve"> than other treatments</w:t>
      </w:r>
      <w:r w:rsidR="00C531EE">
        <w:rPr>
          <w:rFonts w:ascii="Times New Roman" w:hAnsi="Times New Roman" w:cs="Times New Roman"/>
          <w:sz w:val="24"/>
          <w:szCs w:val="24"/>
        </w:rPr>
        <w:t xml:space="preserve">, which may contribute to the </w:t>
      </w:r>
      <w:r w:rsidR="00376CB5">
        <w:rPr>
          <w:rFonts w:ascii="Times New Roman" w:hAnsi="Times New Roman" w:cs="Times New Roman"/>
          <w:sz w:val="24"/>
          <w:szCs w:val="24"/>
        </w:rPr>
        <w:t>sustained reductions in surface fuels, particularly litter and duff</w:t>
      </w:r>
      <w:r w:rsidR="009726D5">
        <w:rPr>
          <w:rFonts w:ascii="Times New Roman" w:hAnsi="Times New Roman" w:cs="Times New Roman"/>
          <w:sz w:val="24"/>
          <w:szCs w:val="24"/>
        </w:rPr>
        <w:t xml:space="preserve"> </w:t>
      </w:r>
      <w:r w:rsidR="009726D5">
        <w:rPr>
          <w:rFonts w:ascii="Times New Roman" w:hAnsi="Times New Roman" w:cs="Times New Roman"/>
          <w:sz w:val="24"/>
          <w:szCs w:val="24"/>
        </w:rPr>
        <w:fldChar w:fldCharType="begin" w:fldLock="1"/>
      </w:r>
      <w:r w:rsidR="009726D5">
        <w:rPr>
          <w:rFonts w:ascii="Times New Roman" w:hAnsi="Times New Roman" w:cs="Times New Roman"/>
          <w:sz w:val="24"/>
          <w:szCs w:val="24"/>
        </w:rPr>
        <w:instrText>ADDIN CSL_CITATION {"citationItems":[{"id":"ITEM-1","itemData":{"DOI":"10.1890/1051-0761(2006)016[2344:LADWDI]2.0.CO;2","ISSN":"10510761","abstract":"Disturbances such as fire play a key role in controlling ecosystem structure. In fire-prone forests, organic detritus comprises a large pool of carbon and can control the frequency and intensity of fire. The ponderosa pine forests of the Colorado Front Range, USA, where fire has been suppressed for a century, provide an ideal system for studying the long-term dynamics of detrital pools. Our objectives were (1) to quantify the long-term temporal dynamics of detrital pools; and (2) to determine to what extent present stand structure, topography, and soils constrain these dynamics. We collected data on downed dead wood, litter, duff (partially decomposed litter on the forest floor), stand structure, topographic position, and soils for 31 sites along a 160-year chronosequence. We developed a compartment model and parameterized it to describe the temporal trends in the detrital pools. We then developed four sets of statistical models, quantifying the hypothesized relationship between pool size and (1) stand structure, (2) topography, (3) soils variables, and (4) time since fire. We contrasted how much support each hypothesis had in the data using Akaike's Information Criterion (AIC). Time since fire explained 39-80% of the variability in dead wood of different size classes. Pool size increased to a peak as material killed by the fire fell, then decomposed rapidly to a minimum (61-85 years after fire for the different pools). It then increased, presumably as new detritus was produced by the regenerating stand. Litter was most strongly related to canopy cover (r2 = 77%), suggesting that litter fall, rather than decomposition, controls its dynamics. The temporal dynamics of duff were the hardest to predict. Detrital pool sizes were more strongly related to time since fire than to environmental variables. Woody debris peak-to-minimum time was 46-67 years, overlapping the range of historical fire return intervals (1 to &gt;100 years). Fires may therefore have burned under a wide range of fuel conditions, supporting the hypothesis that this region's fire regime was mixed severity. © 2006 by the Ecological Society of America.","author":[{"dropping-particle":"","family":"Hall","given":"S. A.","non-dropping-particle":"","parse-names":false,"suffix":""},{"dropping-particle":"","family":"Burke","given":"C.","non-dropping-particle":"","parse-names":false,"suffix":""},{"dropping-particle":"","family":"Hobbs","given":"N. T.","non-dropping-particle":"","parse-names":false,"suffix":""}],"container-title":"Ecological Applications","id":"ITEM-1","issue":"6","issued":{"date-parts":[["2006","12"]]},"note":"10 year peak for twigs\n19 year peak for total wood\nDead wood pool minimum was 61-85 years\nTime since fire explained 39-80% of variability in different fuel classes\nTime since disturbance greater control over woody detritus than environmental factors\n\nTime since fire was a better predictor of large wood dynamics than small\nStill, the trendlines look very similar\nLarge wood more spatially variable but small more temporally variable\n\nColorado front range, 31 sites, 10 transects\n\nFour sets of statistical models, relationship with:\n- stand structure\n- topography\n- soils variables\n- time since fire\n\nDuff was hardest to predict\n\nLItter process dominated by fall, not decomp?\n- litter accumulation strongly related to canopy cover dynamics\n\n~\n\nBoth canopy cover and basal area strongly affected by time since fire\n\n100 hour fuels stablized in time\n\nRead: Harmon et al. 1986 conceptual model of dead wood dynamics","page":"2344-2355","title":"Litter and dead wood dynamics in ponderosa pine forests along a 160-year chronosequence","type":"article-journal","volume":"16"},"uris":["http://www.mendeley.com/documents/?uuid=11a597a8-c5f4-3135-b9c6-2e2c111578bc"]}],"mendeley":{"formattedCitation":"(Hall et al. 2006)","plainTextFormattedCitation":"(Hall et al. 2006)","previouslyFormattedCitation":"(Hall et al. 2006)"},"properties":{"noteIndex":0},"schema":"https://github.com/citation-style-language/schema/raw/master/csl-citation.json"}</w:instrText>
      </w:r>
      <w:r w:rsidR="009726D5">
        <w:rPr>
          <w:rFonts w:ascii="Times New Roman" w:hAnsi="Times New Roman" w:cs="Times New Roman"/>
          <w:sz w:val="24"/>
          <w:szCs w:val="24"/>
        </w:rPr>
        <w:fldChar w:fldCharType="separate"/>
      </w:r>
      <w:r w:rsidR="009726D5" w:rsidRPr="009726D5">
        <w:rPr>
          <w:rFonts w:ascii="Times New Roman" w:hAnsi="Times New Roman" w:cs="Times New Roman"/>
          <w:noProof/>
          <w:sz w:val="24"/>
          <w:szCs w:val="24"/>
        </w:rPr>
        <w:t>(Hall et al. 2006)</w:t>
      </w:r>
      <w:r w:rsidR="009726D5">
        <w:rPr>
          <w:rFonts w:ascii="Times New Roman" w:hAnsi="Times New Roman" w:cs="Times New Roman"/>
          <w:sz w:val="24"/>
          <w:szCs w:val="24"/>
        </w:rPr>
        <w:fldChar w:fldCharType="end"/>
      </w:r>
      <w:r w:rsidR="00376CB5">
        <w:rPr>
          <w:rFonts w:ascii="Times New Roman" w:hAnsi="Times New Roman" w:cs="Times New Roman"/>
          <w:sz w:val="24"/>
          <w:szCs w:val="24"/>
        </w:rPr>
        <w:t>.  Data on surface twigs suggest a short</w:t>
      </w:r>
      <w:r w:rsidR="00935BF5">
        <w:rPr>
          <w:rFonts w:ascii="Times New Roman" w:hAnsi="Times New Roman" w:cs="Times New Roman"/>
          <w:sz w:val="24"/>
          <w:szCs w:val="24"/>
        </w:rPr>
        <w:t>-</w:t>
      </w:r>
      <w:r w:rsidR="00376CB5">
        <w:rPr>
          <w:rFonts w:ascii="Times New Roman" w:hAnsi="Times New Roman" w:cs="Times New Roman"/>
          <w:sz w:val="24"/>
          <w:szCs w:val="24"/>
        </w:rPr>
        <w:t xml:space="preserve">term spike in the five-ten year range, suggestive of delayed tree mortality in the fire, followed by decreases that suggest decreased rates of </w:t>
      </w:r>
      <w:proofErr w:type="spellStart"/>
      <w:r w:rsidR="00376CB5">
        <w:rPr>
          <w:rFonts w:ascii="Times New Roman" w:hAnsi="Times New Roman" w:cs="Times New Roman"/>
          <w:sz w:val="24"/>
          <w:szCs w:val="24"/>
        </w:rPr>
        <w:t>twigfall</w:t>
      </w:r>
      <w:proofErr w:type="spellEnd"/>
      <w:r w:rsidR="00376CB5">
        <w:rPr>
          <w:rFonts w:ascii="Times New Roman" w:hAnsi="Times New Roman" w:cs="Times New Roman"/>
          <w:sz w:val="24"/>
          <w:szCs w:val="24"/>
        </w:rPr>
        <w:t xml:space="preserve"> from the canopy.  A similar process happens in thin units, but in a shorter time since treatment window, and in burn units, but to a greater magnitude and with less evidence of a long</w:t>
      </w:r>
      <w:r w:rsidR="00935BF5">
        <w:rPr>
          <w:rFonts w:ascii="Times New Roman" w:hAnsi="Times New Roman" w:cs="Times New Roman"/>
          <w:sz w:val="24"/>
          <w:szCs w:val="24"/>
        </w:rPr>
        <w:t>-</w:t>
      </w:r>
      <w:r w:rsidR="00376CB5">
        <w:rPr>
          <w:rFonts w:ascii="Times New Roman" w:hAnsi="Times New Roman" w:cs="Times New Roman"/>
          <w:sz w:val="24"/>
          <w:szCs w:val="24"/>
        </w:rPr>
        <w:t xml:space="preserve">term decline.  </w:t>
      </w:r>
    </w:p>
    <w:p w14:paraId="08C22200" w14:textId="41328ABD" w:rsidR="00CB7A31" w:rsidRDefault="008B01B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Burning alone </w:t>
      </w:r>
      <w:r w:rsidR="00935BF5">
        <w:rPr>
          <w:rFonts w:ascii="Times New Roman" w:hAnsi="Times New Roman" w:cs="Times New Roman"/>
          <w:sz w:val="24"/>
          <w:szCs w:val="24"/>
        </w:rPr>
        <w:t>appears highly</w:t>
      </w:r>
      <w:r>
        <w:rPr>
          <w:rFonts w:ascii="Times New Roman" w:hAnsi="Times New Roman" w:cs="Times New Roman"/>
          <w:sz w:val="24"/>
          <w:szCs w:val="24"/>
        </w:rPr>
        <w:t xml:space="preserve"> effective at removing surface fuels in the short term, but in the long run can either drop fine fuels from the canopy if it kills overstory trees, or have little influence on the canopy if it does not.  Neither case is desirable </w:t>
      </w:r>
      <w:r w:rsidR="00CD0165">
        <w:rPr>
          <w:rFonts w:ascii="Times New Roman" w:hAnsi="Times New Roman" w:cs="Times New Roman"/>
          <w:sz w:val="24"/>
          <w:szCs w:val="24"/>
        </w:rPr>
        <w:t>for restoration and fuels treatments</w:t>
      </w:r>
      <w:r>
        <w:rPr>
          <w:rFonts w:ascii="Times New Roman" w:hAnsi="Times New Roman" w:cs="Times New Roman"/>
          <w:sz w:val="24"/>
          <w:szCs w:val="24"/>
        </w:rPr>
        <w:t>.  Our data suggests</w:t>
      </w:r>
      <w:r w:rsidR="00CD0165">
        <w:rPr>
          <w:rFonts w:ascii="Times New Roman" w:hAnsi="Times New Roman" w:cs="Times New Roman"/>
          <w:sz w:val="24"/>
          <w:szCs w:val="24"/>
        </w:rPr>
        <w:t xml:space="preserve"> delayed tree and canopy mortality and/or delayed </w:t>
      </w:r>
      <w:proofErr w:type="spellStart"/>
      <w:r w:rsidR="00CD0165">
        <w:rPr>
          <w:rFonts w:ascii="Times New Roman" w:hAnsi="Times New Roman" w:cs="Times New Roman"/>
          <w:sz w:val="24"/>
          <w:szCs w:val="24"/>
        </w:rPr>
        <w:t>twigfall</w:t>
      </w:r>
      <w:proofErr w:type="spellEnd"/>
      <w:r w:rsidR="00CD0165">
        <w:rPr>
          <w:rFonts w:ascii="Times New Roman" w:hAnsi="Times New Roman" w:cs="Times New Roman"/>
          <w:sz w:val="24"/>
          <w:szCs w:val="24"/>
        </w:rPr>
        <w:t>;</w:t>
      </w:r>
      <w:r>
        <w:rPr>
          <w:rFonts w:ascii="Times New Roman" w:hAnsi="Times New Roman" w:cs="Times New Roman"/>
          <w:sz w:val="24"/>
          <w:szCs w:val="24"/>
        </w:rPr>
        <w:t xml:space="preserve"> </w:t>
      </w:r>
      <w:r w:rsidR="00CD0165">
        <w:rPr>
          <w:rFonts w:ascii="Times New Roman" w:hAnsi="Times New Roman" w:cs="Times New Roman"/>
          <w:sz w:val="24"/>
          <w:szCs w:val="24"/>
        </w:rPr>
        <w:t>fine surface twigs in burn units recover to pretreatment levels within about ten years, but reductions in litter in duff appear more sustained.  In most cases these are accompanied with gradual reductions of canopy bulk density and tree density, along with gradual increases in canopy base height.</w:t>
      </w:r>
      <w:r w:rsidR="00CB7A31">
        <w:rPr>
          <w:rFonts w:ascii="Times New Roman" w:hAnsi="Times New Roman" w:cs="Times New Roman"/>
          <w:sz w:val="24"/>
          <w:szCs w:val="24"/>
        </w:rPr>
        <w:t xml:space="preserve">  </w:t>
      </w:r>
      <w:r w:rsidR="007665E2">
        <w:rPr>
          <w:rFonts w:ascii="Times New Roman" w:hAnsi="Times New Roman" w:cs="Times New Roman"/>
          <w:sz w:val="24"/>
          <w:szCs w:val="24"/>
        </w:rPr>
        <w:t xml:space="preserve">This suggests that repeat burning may be an effective strategy for sustained fuels reductions, because, similar to thin and burn treatments, repeat burning could transfer canopy fuels to the ground, and then remove them once there.  However, burning may have modest impacts on </w:t>
      </w:r>
      <w:proofErr w:type="spellStart"/>
      <w:r w:rsidR="007665E2">
        <w:rPr>
          <w:rFonts w:ascii="Times New Roman" w:hAnsi="Times New Roman" w:cs="Times New Roman"/>
          <w:sz w:val="24"/>
          <w:szCs w:val="24"/>
        </w:rPr>
        <w:t>longterm</w:t>
      </w:r>
      <w:proofErr w:type="spellEnd"/>
      <w:r w:rsidR="007665E2">
        <w:rPr>
          <w:rFonts w:ascii="Times New Roman" w:hAnsi="Times New Roman" w:cs="Times New Roman"/>
          <w:sz w:val="24"/>
          <w:szCs w:val="24"/>
        </w:rPr>
        <w:t xml:space="preserve"> canopy fuel loads and litterfall rates, judging by its small impact on basal area and canopy bulk density.  </w:t>
      </w:r>
      <w:r w:rsidR="0000207D">
        <w:rPr>
          <w:rFonts w:ascii="Times New Roman" w:hAnsi="Times New Roman" w:cs="Times New Roman"/>
          <w:sz w:val="24"/>
          <w:szCs w:val="24"/>
        </w:rPr>
        <w:t>Both thin and thinburn treatments appear to produce temporary increases in surface fuels followed by either a return to</w:t>
      </w:r>
      <w:r w:rsidR="00935BF5">
        <w:rPr>
          <w:rFonts w:ascii="Times New Roman" w:hAnsi="Times New Roman" w:cs="Times New Roman"/>
          <w:sz w:val="24"/>
          <w:szCs w:val="24"/>
        </w:rPr>
        <w:t xml:space="preserve"> a similar</w:t>
      </w:r>
      <w:r w:rsidR="0000207D">
        <w:rPr>
          <w:rFonts w:ascii="Times New Roman" w:hAnsi="Times New Roman" w:cs="Times New Roman"/>
          <w:sz w:val="24"/>
          <w:szCs w:val="24"/>
        </w:rPr>
        <w:t xml:space="preserve"> equilibrium (thin), or a consistently lower fuel load in the long term (thinburn).  </w:t>
      </w:r>
      <w:r w:rsidR="00935BF5">
        <w:rPr>
          <w:rFonts w:ascii="Times New Roman" w:hAnsi="Times New Roman" w:cs="Times New Roman"/>
          <w:sz w:val="24"/>
          <w:szCs w:val="24"/>
        </w:rPr>
        <w:t>In our analysis b</w:t>
      </w:r>
      <w:r w:rsidR="007665E2">
        <w:rPr>
          <w:rFonts w:ascii="Times New Roman" w:hAnsi="Times New Roman" w:cs="Times New Roman"/>
          <w:sz w:val="24"/>
          <w:szCs w:val="24"/>
        </w:rPr>
        <w:t>urn</w:t>
      </w:r>
      <w:r w:rsidR="0000207D">
        <w:rPr>
          <w:rFonts w:ascii="Times New Roman" w:hAnsi="Times New Roman" w:cs="Times New Roman"/>
          <w:sz w:val="24"/>
          <w:szCs w:val="24"/>
        </w:rPr>
        <w:t xml:space="preserve"> treatments do</w:t>
      </w:r>
      <w:r w:rsidR="00935BF5">
        <w:rPr>
          <w:rFonts w:ascii="Times New Roman" w:hAnsi="Times New Roman" w:cs="Times New Roman"/>
          <w:sz w:val="24"/>
          <w:szCs w:val="24"/>
        </w:rPr>
        <w:t xml:space="preserve"> not</w:t>
      </w:r>
      <w:r w:rsidR="0000207D">
        <w:rPr>
          <w:rFonts w:ascii="Times New Roman" w:hAnsi="Times New Roman" w:cs="Times New Roman"/>
          <w:sz w:val="24"/>
          <w:szCs w:val="24"/>
        </w:rPr>
        <w:t xml:space="preserve"> show a </w:t>
      </w:r>
      <w:r w:rsidR="000F360B">
        <w:rPr>
          <w:rFonts w:ascii="Times New Roman" w:hAnsi="Times New Roman" w:cs="Times New Roman"/>
          <w:sz w:val="24"/>
          <w:szCs w:val="24"/>
        </w:rPr>
        <w:t xml:space="preserve">similar </w:t>
      </w:r>
      <w:r w:rsidR="0000207D">
        <w:rPr>
          <w:rFonts w:ascii="Times New Roman" w:hAnsi="Times New Roman" w:cs="Times New Roman"/>
          <w:sz w:val="24"/>
          <w:szCs w:val="24"/>
        </w:rPr>
        <w:t xml:space="preserve">return to some </w:t>
      </w:r>
      <w:proofErr w:type="spellStart"/>
      <w:r w:rsidR="0000207D">
        <w:rPr>
          <w:rFonts w:ascii="Times New Roman" w:hAnsi="Times New Roman" w:cs="Times New Roman"/>
          <w:sz w:val="24"/>
          <w:szCs w:val="24"/>
        </w:rPr>
        <w:t>twigfall</w:t>
      </w:r>
      <w:proofErr w:type="spellEnd"/>
      <w:r w:rsidR="0000207D">
        <w:rPr>
          <w:rFonts w:ascii="Times New Roman" w:hAnsi="Times New Roman" w:cs="Times New Roman"/>
          <w:sz w:val="24"/>
          <w:szCs w:val="24"/>
        </w:rPr>
        <w:t xml:space="preserve"> equilibrium, perhaps because of the combination of delayed </w:t>
      </w:r>
      <w:r w:rsidR="0068160A">
        <w:rPr>
          <w:rFonts w:ascii="Times New Roman" w:hAnsi="Times New Roman" w:cs="Times New Roman"/>
          <w:sz w:val="24"/>
          <w:szCs w:val="24"/>
        </w:rPr>
        <w:t>surface fuel influx caused by</w:t>
      </w:r>
      <w:r w:rsidR="0000207D">
        <w:rPr>
          <w:rFonts w:ascii="Times New Roman" w:hAnsi="Times New Roman" w:cs="Times New Roman"/>
          <w:sz w:val="24"/>
          <w:szCs w:val="24"/>
        </w:rPr>
        <w:t xml:space="preserve"> burning and the relatively small sample of longer-term </w:t>
      </w:r>
      <w:r w:rsidR="0068160A">
        <w:rPr>
          <w:rFonts w:ascii="Times New Roman" w:hAnsi="Times New Roman" w:cs="Times New Roman"/>
          <w:sz w:val="24"/>
          <w:szCs w:val="24"/>
        </w:rPr>
        <w:t xml:space="preserve">burn </w:t>
      </w:r>
      <w:r w:rsidR="0000207D">
        <w:rPr>
          <w:rFonts w:ascii="Times New Roman" w:hAnsi="Times New Roman" w:cs="Times New Roman"/>
          <w:sz w:val="24"/>
          <w:szCs w:val="24"/>
        </w:rPr>
        <w:t>data in our analysis.  It does seem to produce a relatively sustained reduction in litte</w:t>
      </w:r>
      <w:r w:rsidR="000F360B">
        <w:rPr>
          <w:rFonts w:ascii="Times New Roman" w:hAnsi="Times New Roman" w:cs="Times New Roman"/>
          <w:sz w:val="24"/>
          <w:szCs w:val="24"/>
        </w:rPr>
        <w:t xml:space="preserve">r and duff however, with modest recovery in more productive forest types.  </w:t>
      </w:r>
    </w:p>
    <w:p w14:paraId="4BF12C58" w14:textId="52194128" w:rsidR="00C051C5" w:rsidRDefault="00CB7A31"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hinning alone appears to have less longevity in its effects on fuels variables in general, both for the influx of surface fuels and the reduction in canopy fuels that have been widely observed in short term studies.  Thinning is effective at removing medium to large sized trees, but often many seedlings and saplings survive</w:t>
      </w:r>
      <w:r w:rsidR="00476411">
        <w:rPr>
          <w:rFonts w:ascii="Times New Roman" w:hAnsi="Times New Roman" w:cs="Times New Roman"/>
          <w:sz w:val="24"/>
          <w:szCs w:val="24"/>
        </w:rPr>
        <w:t xml:space="preserve"> the treatment</w:t>
      </w:r>
      <w:r w:rsidR="009726D5">
        <w:rPr>
          <w:rFonts w:ascii="Times New Roman" w:hAnsi="Times New Roman" w:cs="Times New Roman"/>
          <w:sz w:val="24"/>
          <w:szCs w:val="24"/>
        </w:rPr>
        <w:t xml:space="preserve"> </w:t>
      </w:r>
      <w:r w:rsidR="009726D5">
        <w:rPr>
          <w:rFonts w:ascii="Times New Roman" w:hAnsi="Times New Roman" w:cs="Times New Roman"/>
          <w:sz w:val="24"/>
          <w:szCs w:val="24"/>
        </w:rPr>
        <w:fldChar w:fldCharType="begin" w:fldLock="1"/>
      </w:r>
      <w:r w:rsidR="003D3523">
        <w:rPr>
          <w:rFonts w:ascii="Times New Roman" w:hAnsi="Times New Roman" w:cs="Times New Roman"/>
          <w:sz w:val="24"/>
          <w:szCs w:val="24"/>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Hood et al. 2020)","plainTextFormattedCitation":"(Hood et al. 2020)","previouslyFormattedCitation":"(Hood et al. 2020)"},"properties":{"noteIndex":0},"schema":"https://github.com/citation-style-language/schema/raw/master/csl-citation.json"}</w:instrText>
      </w:r>
      <w:r w:rsidR="009726D5">
        <w:rPr>
          <w:rFonts w:ascii="Times New Roman" w:hAnsi="Times New Roman" w:cs="Times New Roman"/>
          <w:sz w:val="24"/>
          <w:szCs w:val="24"/>
        </w:rPr>
        <w:fldChar w:fldCharType="separate"/>
      </w:r>
      <w:r w:rsidR="009726D5" w:rsidRPr="009726D5">
        <w:rPr>
          <w:rFonts w:ascii="Times New Roman" w:hAnsi="Times New Roman" w:cs="Times New Roman"/>
          <w:noProof/>
          <w:sz w:val="24"/>
          <w:szCs w:val="24"/>
        </w:rPr>
        <w:t>(Hood et al. 2020)</w:t>
      </w:r>
      <w:r w:rsidR="009726D5">
        <w:rPr>
          <w:rFonts w:ascii="Times New Roman" w:hAnsi="Times New Roman" w:cs="Times New Roman"/>
          <w:sz w:val="24"/>
          <w:szCs w:val="24"/>
        </w:rPr>
        <w:fldChar w:fldCharType="end"/>
      </w:r>
      <w:r>
        <w:rPr>
          <w:rFonts w:ascii="Times New Roman" w:hAnsi="Times New Roman" w:cs="Times New Roman"/>
          <w:sz w:val="24"/>
          <w:szCs w:val="24"/>
        </w:rPr>
        <w:t xml:space="preserve">.  These established trees are poised to take advantage of the additional light, and less likely than new </w:t>
      </w:r>
      <w:proofErr w:type="spellStart"/>
      <w:r>
        <w:rPr>
          <w:rFonts w:ascii="Times New Roman" w:hAnsi="Times New Roman" w:cs="Times New Roman"/>
          <w:sz w:val="24"/>
          <w:szCs w:val="24"/>
        </w:rPr>
        <w:t>germinants</w:t>
      </w:r>
      <w:proofErr w:type="spellEnd"/>
      <w:r>
        <w:rPr>
          <w:rFonts w:ascii="Times New Roman" w:hAnsi="Times New Roman" w:cs="Times New Roman"/>
          <w:sz w:val="24"/>
          <w:szCs w:val="24"/>
        </w:rPr>
        <w:t xml:space="preserve"> to be outcompeted by grasses and/or shrubs.</w:t>
      </w:r>
      <w:r w:rsidR="00265B8A">
        <w:rPr>
          <w:rFonts w:ascii="Times New Roman" w:hAnsi="Times New Roman" w:cs="Times New Roman"/>
          <w:sz w:val="24"/>
          <w:szCs w:val="24"/>
        </w:rPr>
        <w:t xml:space="preserve">  In our graphs, canopy base height and tree density both appear to recover quickly in thinning treatments relative to those containing a burn, offering indirect evidence that surviving small trees may be reducing longevity of thinning treatments.  Surface twig data support this hypothesis too; within contributing studies there appears to be a consistent short term spike in twigs followed by a decrease to levels roughly equivalent to pretreatment values</w:t>
      </w:r>
      <w:r w:rsidR="00302B8B">
        <w:rPr>
          <w:rFonts w:ascii="Times New Roman" w:hAnsi="Times New Roman" w:cs="Times New Roman"/>
          <w:sz w:val="24"/>
          <w:szCs w:val="24"/>
        </w:rPr>
        <w:t>.  T</w:t>
      </w:r>
      <w:r w:rsidR="00265B8A">
        <w:rPr>
          <w:rFonts w:ascii="Times New Roman" w:hAnsi="Times New Roman" w:cs="Times New Roman"/>
          <w:sz w:val="24"/>
          <w:szCs w:val="24"/>
        </w:rPr>
        <w:t>he length of the return</w:t>
      </w:r>
      <w:r w:rsidR="00302B8B">
        <w:rPr>
          <w:rFonts w:ascii="Times New Roman" w:hAnsi="Times New Roman" w:cs="Times New Roman"/>
          <w:sz w:val="24"/>
          <w:szCs w:val="24"/>
        </w:rPr>
        <w:t xml:space="preserve"> to ‘normal’ appears</w:t>
      </w:r>
      <w:r w:rsidR="00265B8A">
        <w:rPr>
          <w:rFonts w:ascii="Times New Roman" w:hAnsi="Times New Roman" w:cs="Times New Roman"/>
          <w:sz w:val="24"/>
          <w:szCs w:val="24"/>
        </w:rPr>
        <w:t xml:space="preserve"> dependent on </w:t>
      </w:r>
      <w:r w:rsidR="00302B8B">
        <w:rPr>
          <w:rFonts w:ascii="Times New Roman" w:hAnsi="Times New Roman" w:cs="Times New Roman"/>
          <w:sz w:val="24"/>
          <w:szCs w:val="24"/>
        </w:rPr>
        <w:t>forest productivity, which is strongly correlated with decomposition rates.  It appears that long</w:t>
      </w:r>
      <w:r w:rsidR="00476411">
        <w:rPr>
          <w:rFonts w:ascii="Times New Roman" w:hAnsi="Times New Roman" w:cs="Times New Roman"/>
          <w:sz w:val="24"/>
          <w:szCs w:val="24"/>
        </w:rPr>
        <w:t>-</w:t>
      </w:r>
      <w:r w:rsidR="00302B8B">
        <w:rPr>
          <w:rFonts w:ascii="Times New Roman" w:hAnsi="Times New Roman" w:cs="Times New Roman"/>
          <w:sz w:val="24"/>
          <w:szCs w:val="24"/>
        </w:rPr>
        <w:t>term twig values do</w:t>
      </w:r>
      <w:r w:rsidR="00476411">
        <w:rPr>
          <w:rFonts w:ascii="Times New Roman" w:hAnsi="Times New Roman" w:cs="Times New Roman"/>
          <w:sz w:val="24"/>
          <w:szCs w:val="24"/>
        </w:rPr>
        <w:t xml:space="preserve"> not</w:t>
      </w:r>
      <w:r w:rsidR="00302B8B">
        <w:rPr>
          <w:rFonts w:ascii="Times New Roman" w:hAnsi="Times New Roman" w:cs="Times New Roman"/>
          <w:sz w:val="24"/>
          <w:szCs w:val="24"/>
        </w:rPr>
        <w:t xml:space="preserve"> go well below the pretreatment value in comparison with the magnitude of the </w:t>
      </w:r>
      <w:r w:rsidR="00302B8B">
        <w:rPr>
          <w:rFonts w:ascii="Times New Roman" w:hAnsi="Times New Roman" w:cs="Times New Roman"/>
          <w:sz w:val="24"/>
          <w:szCs w:val="24"/>
        </w:rPr>
        <w:lastRenderedPageBreak/>
        <w:t>short-term increase</w:t>
      </w:r>
      <w:r w:rsidR="00935BF5">
        <w:rPr>
          <w:rFonts w:ascii="Times New Roman" w:hAnsi="Times New Roman" w:cs="Times New Roman"/>
          <w:sz w:val="24"/>
          <w:szCs w:val="24"/>
        </w:rPr>
        <w:t>.  This</w:t>
      </w:r>
      <w:r w:rsidR="00302B8B">
        <w:rPr>
          <w:rFonts w:ascii="Times New Roman" w:hAnsi="Times New Roman" w:cs="Times New Roman"/>
          <w:sz w:val="24"/>
          <w:szCs w:val="24"/>
        </w:rPr>
        <w:t xml:space="preserve"> suggests the long</w:t>
      </w:r>
      <w:r w:rsidR="00476411">
        <w:rPr>
          <w:rFonts w:ascii="Times New Roman" w:hAnsi="Times New Roman" w:cs="Times New Roman"/>
          <w:sz w:val="24"/>
          <w:szCs w:val="24"/>
        </w:rPr>
        <w:t>-</w:t>
      </w:r>
      <w:r w:rsidR="00302B8B">
        <w:rPr>
          <w:rFonts w:ascii="Times New Roman" w:hAnsi="Times New Roman" w:cs="Times New Roman"/>
          <w:sz w:val="24"/>
          <w:szCs w:val="24"/>
        </w:rPr>
        <w:t xml:space="preserve">term rate of </w:t>
      </w:r>
      <w:proofErr w:type="spellStart"/>
      <w:r w:rsidR="00302B8B">
        <w:rPr>
          <w:rFonts w:ascii="Times New Roman" w:hAnsi="Times New Roman" w:cs="Times New Roman"/>
          <w:sz w:val="24"/>
          <w:szCs w:val="24"/>
        </w:rPr>
        <w:t>twigfall</w:t>
      </w:r>
      <w:proofErr w:type="spellEnd"/>
      <w:r w:rsidR="00302B8B">
        <w:rPr>
          <w:rFonts w:ascii="Times New Roman" w:hAnsi="Times New Roman" w:cs="Times New Roman"/>
          <w:sz w:val="24"/>
          <w:szCs w:val="24"/>
        </w:rPr>
        <w:t xml:space="preserve"> isn’t dramatically changed by thinning, possibly because of infilling by advanced regeneration.  Thinning alone unfortunately appears to be a poor strategy for fuels management in both the short term and long term</w:t>
      </w:r>
      <w:r w:rsidR="00935BF5">
        <w:rPr>
          <w:rFonts w:ascii="Times New Roman" w:hAnsi="Times New Roman" w:cs="Times New Roman"/>
          <w:sz w:val="24"/>
          <w:szCs w:val="24"/>
        </w:rPr>
        <w:t>.</w:t>
      </w:r>
      <w:r w:rsidR="00302B8B">
        <w:rPr>
          <w:rFonts w:ascii="Times New Roman" w:hAnsi="Times New Roman" w:cs="Times New Roman"/>
          <w:sz w:val="24"/>
          <w:szCs w:val="24"/>
        </w:rPr>
        <w:t xml:space="preserve"> </w:t>
      </w:r>
      <w:r w:rsidR="00935BF5">
        <w:rPr>
          <w:rFonts w:ascii="Times New Roman" w:hAnsi="Times New Roman" w:cs="Times New Roman"/>
          <w:sz w:val="24"/>
          <w:szCs w:val="24"/>
        </w:rPr>
        <w:t xml:space="preserve"> H</w:t>
      </w:r>
      <w:r w:rsidR="00302B8B">
        <w:rPr>
          <w:rFonts w:ascii="Times New Roman" w:hAnsi="Times New Roman" w:cs="Times New Roman"/>
          <w:sz w:val="24"/>
          <w:szCs w:val="24"/>
        </w:rPr>
        <w:t xml:space="preserve">owever, our basal area data suggest that the thinning treatments in our study were of relatively low intensity, removing well less than half the basal area in cases with a pretreatment </w:t>
      </w:r>
      <w:r w:rsidR="007665E2">
        <w:rPr>
          <w:rFonts w:ascii="Times New Roman" w:hAnsi="Times New Roman" w:cs="Times New Roman"/>
          <w:sz w:val="24"/>
          <w:szCs w:val="24"/>
        </w:rPr>
        <w:t>read and short term read.  It is possible that more intensive thinning can lead to more desirable long</w:t>
      </w:r>
      <w:r w:rsidR="00476411">
        <w:rPr>
          <w:rFonts w:ascii="Times New Roman" w:hAnsi="Times New Roman" w:cs="Times New Roman"/>
          <w:sz w:val="24"/>
          <w:szCs w:val="24"/>
        </w:rPr>
        <w:t>-</w:t>
      </w:r>
      <w:r w:rsidR="007665E2">
        <w:rPr>
          <w:rFonts w:ascii="Times New Roman" w:hAnsi="Times New Roman" w:cs="Times New Roman"/>
          <w:sz w:val="24"/>
          <w:szCs w:val="24"/>
        </w:rPr>
        <w:t xml:space="preserve">term effects. </w:t>
      </w:r>
    </w:p>
    <w:p w14:paraId="2C102F86" w14:textId="311E834F" w:rsidR="007070AB" w:rsidRPr="00C051C5" w:rsidRDefault="00E64D0A"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Fuel dynamics in u</w:t>
      </w:r>
      <w:r w:rsidR="000F360B">
        <w:rPr>
          <w:rFonts w:ascii="Times New Roman" w:hAnsi="Times New Roman" w:cs="Times New Roman"/>
          <w:sz w:val="24"/>
          <w:szCs w:val="24"/>
        </w:rPr>
        <w:t xml:space="preserve">ntreated </w:t>
      </w:r>
      <w:r w:rsidR="005A0400">
        <w:rPr>
          <w:rFonts w:ascii="Times New Roman" w:hAnsi="Times New Roman" w:cs="Times New Roman"/>
          <w:sz w:val="24"/>
          <w:szCs w:val="24"/>
        </w:rPr>
        <w:t>stands</w:t>
      </w:r>
      <w:r>
        <w:rPr>
          <w:rFonts w:ascii="Times New Roman" w:hAnsi="Times New Roman" w:cs="Times New Roman"/>
          <w:sz w:val="24"/>
          <w:szCs w:val="24"/>
        </w:rPr>
        <w:t xml:space="preserve"> are important for contextualizing long</w:t>
      </w:r>
      <w:r w:rsidR="00476411">
        <w:rPr>
          <w:rFonts w:ascii="Times New Roman" w:hAnsi="Times New Roman" w:cs="Times New Roman"/>
          <w:sz w:val="24"/>
          <w:szCs w:val="24"/>
        </w:rPr>
        <w:t>-</w:t>
      </w:r>
      <w:r>
        <w:rPr>
          <w:rFonts w:ascii="Times New Roman" w:hAnsi="Times New Roman" w:cs="Times New Roman"/>
          <w:sz w:val="24"/>
          <w:szCs w:val="24"/>
        </w:rPr>
        <w:t>term dynamics in treated areas, and in weighing relative benefits of retreatments and new treatments.  Untreated stands</w:t>
      </w:r>
      <w:r w:rsidR="000F360B">
        <w:rPr>
          <w:rFonts w:ascii="Times New Roman" w:hAnsi="Times New Roman" w:cs="Times New Roman"/>
          <w:sz w:val="24"/>
          <w:szCs w:val="24"/>
        </w:rPr>
        <w:t xml:space="preserve"> appear to have </w:t>
      </w:r>
      <w:r w:rsidR="003F0E72">
        <w:rPr>
          <w:rFonts w:ascii="Times New Roman" w:hAnsi="Times New Roman" w:cs="Times New Roman"/>
          <w:sz w:val="24"/>
          <w:szCs w:val="24"/>
        </w:rPr>
        <w:t xml:space="preserve">moderately declining litter and duff loads, </w:t>
      </w:r>
      <w:r w:rsidR="000F360B">
        <w:rPr>
          <w:rFonts w:ascii="Times New Roman" w:hAnsi="Times New Roman" w:cs="Times New Roman"/>
          <w:sz w:val="24"/>
          <w:szCs w:val="24"/>
        </w:rPr>
        <w:t>consistent canopy bulk density</w:t>
      </w:r>
      <w:r w:rsidR="003F0E72">
        <w:rPr>
          <w:rFonts w:ascii="Times New Roman" w:hAnsi="Times New Roman" w:cs="Times New Roman"/>
          <w:sz w:val="24"/>
          <w:szCs w:val="24"/>
        </w:rPr>
        <w:t xml:space="preserve">, and increasing basal area and </w:t>
      </w:r>
      <w:r w:rsidR="005A0400">
        <w:rPr>
          <w:rFonts w:ascii="Times New Roman" w:hAnsi="Times New Roman" w:cs="Times New Roman"/>
          <w:sz w:val="24"/>
          <w:szCs w:val="24"/>
        </w:rPr>
        <w:t>tree size</w:t>
      </w:r>
      <w:r w:rsidR="003F0E72">
        <w:rPr>
          <w:rFonts w:ascii="Times New Roman" w:hAnsi="Times New Roman" w:cs="Times New Roman"/>
          <w:sz w:val="24"/>
          <w:szCs w:val="24"/>
        </w:rPr>
        <w:t xml:space="preserve"> over time, although sample size is relatively low.</w:t>
      </w:r>
      <w:r w:rsidR="005A0400">
        <w:rPr>
          <w:rFonts w:ascii="Times New Roman" w:hAnsi="Times New Roman" w:cs="Times New Roman"/>
          <w:sz w:val="24"/>
          <w:szCs w:val="24"/>
        </w:rPr>
        <w:t xml:space="preserve">  The increase in basal area and decrease in tree density is </w:t>
      </w:r>
      <w:r>
        <w:rPr>
          <w:rFonts w:ascii="Times New Roman" w:hAnsi="Times New Roman" w:cs="Times New Roman"/>
          <w:sz w:val="24"/>
          <w:szCs w:val="24"/>
        </w:rPr>
        <w:t>commonly observed</w:t>
      </w:r>
      <w:r w:rsidR="005A0400">
        <w:rPr>
          <w:rFonts w:ascii="Times New Roman" w:hAnsi="Times New Roman" w:cs="Times New Roman"/>
          <w:sz w:val="24"/>
          <w:szCs w:val="24"/>
        </w:rPr>
        <w:t xml:space="preserve"> in</w:t>
      </w:r>
      <w:r>
        <w:rPr>
          <w:rFonts w:ascii="Times New Roman" w:hAnsi="Times New Roman" w:cs="Times New Roman"/>
          <w:sz w:val="24"/>
          <w:szCs w:val="24"/>
        </w:rPr>
        <w:t xml:space="preserve"> middle successional stands.  The impacts of these processes on fine surface fuels are not well understood, bu</w:t>
      </w:r>
      <w:r w:rsidR="004260C5">
        <w:rPr>
          <w:rFonts w:ascii="Times New Roman" w:hAnsi="Times New Roman" w:cs="Times New Roman"/>
          <w:sz w:val="24"/>
          <w:szCs w:val="24"/>
        </w:rPr>
        <w:t xml:space="preserve">t canopy gaps are expected to become more common as forests age </w:t>
      </w:r>
      <w:r w:rsidR="004260C5">
        <w:rPr>
          <w:rFonts w:ascii="Times New Roman" w:hAnsi="Times New Roman" w:cs="Times New Roman"/>
          <w:sz w:val="24"/>
          <w:szCs w:val="24"/>
        </w:rPr>
        <w:fldChar w:fldCharType="begin" w:fldLock="1"/>
      </w:r>
      <w:r w:rsidR="001C5819">
        <w:rPr>
          <w:rFonts w:ascii="Times New Roman" w:hAnsi="Times New Roman" w:cs="Times New Roman"/>
          <w:sz w:val="24"/>
          <w:szCs w:val="24"/>
        </w:rPr>
        <w:instrText>ADDIN CSL_CITATION {"citationItems":[{"id":"ITEM-1","itemData":{"author":[{"dropping-particle":"","family":"Franklin","given":"Jerry F.","non-dropping-particle":"","parse-names":false,"suffix":""},{"dropping-particle":"","family":"Johnson","given":"Norman K.","non-dropping-particle":"","parse-names":false,"suffix":""},{"dropping-particle":"","family":"Johnson","given":"Debora L.","non-dropping-particle":"","parse-names":false,"suffix":""}],"edition":"1","id":"ITEM-1","issued":{"date-parts":[["2018"]]},"number-of-pages":"646","publisher":"Waveland Press","publisher-place":"Long Grove, IL","title":"Ecological Forest Management","type":"book"},"uris":["http://www.mendeley.com/documents/?uuid=fc7cb422-e47a-3b86-85c8-141c5a67ac0a"]}],"mendeley":{"formattedCitation":"(Franklin et al. 2018)","plainTextFormattedCitation":"(Franklin et al. 2018)","previouslyFormattedCitation":"(Franklin et al. 2018)"},"properties":{"noteIndex":0},"schema":"https://github.com/citation-style-language/schema/raw/master/csl-citation.json"}</w:instrText>
      </w:r>
      <w:r w:rsidR="004260C5">
        <w:rPr>
          <w:rFonts w:ascii="Times New Roman" w:hAnsi="Times New Roman" w:cs="Times New Roman"/>
          <w:sz w:val="24"/>
          <w:szCs w:val="24"/>
        </w:rPr>
        <w:fldChar w:fldCharType="separate"/>
      </w:r>
      <w:r w:rsidR="004260C5" w:rsidRPr="004260C5">
        <w:rPr>
          <w:rFonts w:ascii="Times New Roman" w:hAnsi="Times New Roman" w:cs="Times New Roman"/>
          <w:noProof/>
          <w:sz w:val="24"/>
          <w:szCs w:val="24"/>
        </w:rPr>
        <w:t>(Franklin et al. 2018)</w:t>
      </w:r>
      <w:r w:rsidR="004260C5">
        <w:rPr>
          <w:rFonts w:ascii="Times New Roman" w:hAnsi="Times New Roman" w:cs="Times New Roman"/>
          <w:sz w:val="24"/>
          <w:szCs w:val="24"/>
        </w:rPr>
        <w:fldChar w:fldCharType="end"/>
      </w:r>
      <w:r w:rsidR="004260C5">
        <w:rPr>
          <w:rFonts w:ascii="Times New Roman" w:hAnsi="Times New Roman" w:cs="Times New Roman"/>
          <w:sz w:val="24"/>
          <w:szCs w:val="24"/>
        </w:rPr>
        <w:t xml:space="preserve">, which could result in more patches where surface fuel builds after adjacent mortality and then decreases to a lower equilibrium after decomposition. </w:t>
      </w:r>
      <w:r>
        <w:rPr>
          <w:rFonts w:ascii="Times New Roman" w:hAnsi="Times New Roman" w:cs="Times New Roman"/>
          <w:sz w:val="24"/>
          <w:szCs w:val="24"/>
        </w:rPr>
        <w:t xml:space="preserve"> Climate change could also be a driver of changes in surface fuels;</w:t>
      </w:r>
      <w:r w:rsidR="003F0E72">
        <w:rPr>
          <w:rFonts w:ascii="Times New Roman" w:hAnsi="Times New Roman" w:cs="Times New Roman"/>
          <w:sz w:val="24"/>
          <w:szCs w:val="24"/>
        </w:rPr>
        <w:t xml:space="preserve"> it is possible that </w:t>
      </w:r>
      <w:r w:rsidR="007070AB">
        <w:rPr>
          <w:rFonts w:ascii="Times New Roman" w:hAnsi="Times New Roman" w:cs="Times New Roman"/>
          <w:sz w:val="24"/>
          <w:szCs w:val="24"/>
        </w:rPr>
        <w:t xml:space="preserve">trees are producing fewer leaves as growing seasons become warmer and drier.  This would not be captured well by the canopy bulk density estimation procedures used in fuels studies, which rely on trees’ total height and live crown base height to determine canopy density based on relationships established in more intensive studies.  Alternatively or additionally, it is possible that warmer weather in relatively cold and wet shoulder seasons is allowing for more decomposition, thus altering the equilibrium between litterfall and decay.  </w:t>
      </w:r>
      <w:r>
        <w:rPr>
          <w:rFonts w:ascii="Times New Roman" w:hAnsi="Times New Roman" w:cs="Times New Roman"/>
          <w:sz w:val="24"/>
          <w:szCs w:val="24"/>
        </w:rPr>
        <w:t xml:space="preserve"> Either of these climate change </w:t>
      </w:r>
      <w:r w:rsidR="00D81623">
        <w:rPr>
          <w:rFonts w:ascii="Times New Roman" w:hAnsi="Times New Roman" w:cs="Times New Roman"/>
          <w:sz w:val="24"/>
          <w:szCs w:val="24"/>
        </w:rPr>
        <w:t>driven processes could cause researchers to confuse the effects of climate change with the effects of treatment.  Litter and duff do appear to be declining over time in most treatments we analyzed, although not ubiquitously.</w:t>
      </w:r>
    </w:p>
    <w:p w14:paraId="5141F9B8" w14:textId="77777777" w:rsidR="00C051C5" w:rsidRPr="00F37B71" w:rsidRDefault="00C051C5" w:rsidP="00081667">
      <w:pPr>
        <w:spacing w:after="240" w:line="360" w:lineRule="auto"/>
        <w:rPr>
          <w:rFonts w:ascii="Times New Roman" w:hAnsi="Times New Roman" w:cs="Times New Roman"/>
          <w:b/>
          <w:bCs/>
          <w:sz w:val="24"/>
          <w:szCs w:val="24"/>
        </w:rPr>
      </w:pPr>
      <w:r w:rsidRPr="00F37B71">
        <w:rPr>
          <w:rFonts w:ascii="Times New Roman" w:hAnsi="Times New Roman" w:cs="Times New Roman"/>
          <w:b/>
          <w:bCs/>
          <w:sz w:val="24"/>
          <w:szCs w:val="24"/>
        </w:rPr>
        <w:t>Productivity</w:t>
      </w:r>
    </w:p>
    <w:p w14:paraId="7E5E4588" w14:textId="02ABD359" w:rsidR="00B71367" w:rsidRDefault="00C051C5" w:rsidP="00081667">
      <w:pPr>
        <w:spacing w:after="240" w:line="360" w:lineRule="auto"/>
        <w:rPr>
          <w:rFonts w:ascii="Times New Roman" w:hAnsi="Times New Roman" w:cs="Times New Roman"/>
          <w:sz w:val="24"/>
          <w:szCs w:val="24"/>
        </w:rPr>
      </w:pPr>
      <w:r w:rsidRPr="00C051C5">
        <w:rPr>
          <w:rFonts w:ascii="Times New Roman" w:hAnsi="Times New Roman" w:cs="Times New Roman"/>
          <w:sz w:val="24"/>
          <w:szCs w:val="24"/>
        </w:rPr>
        <w:t>Our work suggests that forest productivity contributes to absolute fuel loads</w:t>
      </w:r>
      <w:r w:rsidR="007371C1">
        <w:rPr>
          <w:rFonts w:ascii="Times New Roman" w:hAnsi="Times New Roman" w:cs="Times New Roman"/>
          <w:sz w:val="24"/>
          <w:szCs w:val="24"/>
        </w:rPr>
        <w:t>,</w:t>
      </w:r>
      <w:r w:rsidRPr="00C051C5">
        <w:rPr>
          <w:rFonts w:ascii="Times New Roman" w:hAnsi="Times New Roman" w:cs="Times New Roman"/>
          <w:sz w:val="24"/>
          <w:szCs w:val="24"/>
        </w:rPr>
        <w:t xml:space="preserve"> and </w:t>
      </w:r>
      <w:r w:rsidR="007371C1">
        <w:rPr>
          <w:rFonts w:ascii="Times New Roman" w:hAnsi="Times New Roman" w:cs="Times New Roman"/>
          <w:sz w:val="24"/>
          <w:szCs w:val="24"/>
        </w:rPr>
        <w:t>in a few cases</w:t>
      </w:r>
      <w:r w:rsidRPr="00C051C5">
        <w:rPr>
          <w:rFonts w:ascii="Times New Roman" w:hAnsi="Times New Roman" w:cs="Times New Roman"/>
          <w:sz w:val="24"/>
          <w:szCs w:val="24"/>
        </w:rPr>
        <w:t xml:space="preserve"> affects rate of response </w:t>
      </w:r>
      <w:r w:rsidR="00F37B71">
        <w:rPr>
          <w:rFonts w:ascii="Times New Roman" w:hAnsi="Times New Roman" w:cs="Times New Roman"/>
          <w:sz w:val="24"/>
          <w:szCs w:val="24"/>
        </w:rPr>
        <w:t xml:space="preserve">of some variables to treatment.  From our graphs, productivity can be roughly judged on multiple scales.  On a regional scale,  the Sierra Nevada region is relatively </w:t>
      </w:r>
      <w:r w:rsidR="00F37B71">
        <w:rPr>
          <w:rFonts w:ascii="Times New Roman" w:hAnsi="Times New Roman" w:cs="Times New Roman"/>
          <w:sz w:val="24"/>
          <w:szCs w:val="24"/>
        </w:rPr>
        <w:lastRenderedPageBreak/>
        <w:t xml:space="preserve">more productive than the other regions, and within a region, the </w:t>
      </w:r>
      <w:r w:rsidR="0056595F">
        <w:rPr>
          <w:rFonts w:ascii="Times New Roman" w:hAnsi="Times New Roman" w:cs="Times New Roman"/>
          <w:sz w:val="24"/>
          <w:szCs w:val="24"/>
        </w:rPr>
        <w:t>mixed conifer type is more productive than ponderosa pine.  This method does not capture productivity variation within a single landscape, which should be judged from results of individual studies.</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It is possible that our comparisons of broad productivity categories may reveal different patterns than those driven by productivity variation on </w:t>
      </w:r>
      <w:r w:rsidR="009726D5">
        <w:rPr>
          <w:rFonts w:ascii="Times New Roman" w:hAnsi="Times New Roman" w:cs="Times New Roman"/>
          <w:sz w:val="24"/>
          <w:szCs w:val="24"/>
        </w:rPr>
        <w:t>a</w:t>
      </w:r>
      <w:r w:rsidR="007371C1">
        <w:rPr>
          <w:rFonts w:ascii="Times New Roman" w:hAnsi="Times New Roman" w:cs="Times New Roman"/>
          <w:sz w:val="24"/>
          <w:szCs w:val="24"/>
        </w:rPr>
        <w:t xml:space="preserve"> single landscape, so managers should approach our productivity results with caution.</w:t>
      </w:r>
      <w:r w:rsidR="00680944">
        <w:rPr>
          <w:rFonts w:ascii="Times New Roman" w:hAnsi="Times New Roman" w:cs="Times New Roman"/>
          <w:sz w:val="24"/>
          <w:szCs w:val="24"/>
        </w:rPr>
        <w:t xml:space="preserve"> </w:t>
      </w:r>
      <w:r w:rsidR="007371C1">
        <w:rPr>
          <w:rFonts w:ascii="Times New Roman" w:hAnsi="Times New Roman" w:cs="Times New Roman"/>
          <w:sz w:val="24"/>
          <w:szCs w:val="24"/>
        </w:rPr>
        <w:t xml:space="preserve"> </w:t>
      </w:r>
      <w:r w:rsidR="00680944">
        <w:rPr>
          <w:rFonts w:ascii="Times New Roman" w:hAnsi="Times New Roman" w:cs="Times New Roman"/>
          <w:sz w:val="24"/>
          <w:szCs w:val="24"/>
        </w:rPr>
        <w:t xml:space="preserve">It is also hard to judge long-term effects </w:t>
      </w:r>
      <w:r w:rsidR="0068160A">
        <w:rPr>
          <w:rFonts w:ascii="Times New Roman" w:hAnsi="Times New Roman" w:cs="Times New Roman"/>
          <w:sz w:val="24"/>
          <w:szCs w:val="24"/>
        </w:rPr>
        <w:t xml:space="preserve">of </w:t>
      </w:r>
      <w:r w:rsidR="00680944">
        <w:rPr>
          <w:rFonts w:ascii="Times New Roman" w:hAnsi="Times New Roman" w:cs="Times New Roman"/>
          <w:sz w:val="24"/>
          <w:szCs w:val="24"/>
        </w:rPr>
        <w:t xml:space="preserve">interregional productivity variation from our graphs, because studies of the Sierra Nevada haven’t extended as long after treatment as some studies in Washington and other parts of the interior west, although some clues can be gained from patterns within ten years. </w:t>
      </w:r>
    </w:p>
    <w:p w14:paraId="74FE478D" w14:textId="310B8DDC" w:rsidR="00CD734B" w:rsidRPr="00CD734B" w:rsidRDefault="007371C1"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P</w:t>
      </w:r>
      <w:r w:rsidR="00680944">
        <w:rPr>
          <w:rFonts w:ascii="Times New Roman" w:hAnsi="Times New Roman" w:cs="Times New Roman"/>
          <w:sz w:val="24"/>
          <w:szCs w:val="24"/>
        </w:rPr>
        <w:t>roductivity appears to affect absolute fuel amounts more than rate of recovery from treatment</w:t>
      </w:r>
      <w:r w:rsidR="00B1604B">
        <w:rPr>
          <w:rFonts w:ascii="Times New Roman" w:hAnsi="Times New Roman" w:cs="Times New Roman"/>
          <w:sz w:val="24"/>
          <w:szCs w:val="24"/>
        </w:rPr>
        <w:t xml:space="preserve">.  </w:t>
      </w:r>
      <w:r w:rsidR="00A401F3">
        <w:rPr>
          <w:rFonts w:ascii="Times New Roman" w:hAnsi="Times New Roman" w:cs="Times New Roman"/>
          <w:sz w:val="24"/>
          <w:szCs w:val="24"/>
        </w:rPr>
        <w:t xml:space="preserve">More productive forests have higher basal area and canopy bulk density, </w:t>
      </w:r>
      <w:r w:rsidR="00426AFB">
        <w:rPr>
          <w:rFonts w:ascii="Times New Roman" w:hAnsi="Times New Roman" w:cs="Times New Roman"/>
          <w:sz w:val="24"/>
          <w:szCs w:val="24"/>
        </w:rPr>
        <w:t>and these differences are often sustained after treatments, particularly for basal area</w:t>
      </w:r>
      <w:r w:rsidR="00A401F3">
        <w:rPr>
          <w:rFonts w:ascii="Times New Roman" w:hAnsi="Times New Roman" w:cs="Times New Roman"/>
          <w:sz w:val="24"/>
          <w:szCs w:val="24"/>
        </w:rPr>
        <w:t>.  The relationship</w:t>
      </w:r>
      <w:r w:rsidR="00426AFB">
        <w:rPr>
          <w:rFonts w:ascii="Times New Roman" w:hAnsi="Times New Roman" w:cs="Times New Roman"/>
          <w:sz w:val="24"/>
          <w:szCs w:val="24"/>
        </w:rPr>
        <w:t xml:space="preserve"> of productivity</w:t>
      </w:r>
      <w:r w:rsidR="00A401F3">
        <w:rPr>
          <w:rFonts w:ascii="Times New Roman" w:hAnsi="Times New Roman" w:cs="Times New Roman"/>
          <w:sz w:val="24"/>
          <w:szCs w:val="24"/>
        </w:rPr>
        <w:t xml:space="preserve"> with surface fuels appears more ambiguous, perhaps due to variable interactions between decay rate</w:t>
      </w:r>
      <w:r w:rsidR="00426AFB">
        <w:rPr>
          <w:rFonts w:ascii="Times New Roman" w:hAnsi="Times New Roman" w:cs="Times New Roman"/>
          <w:sz w:val="24"/>
          <w:szCs w:val="24"/>
        </w:rPr>
        <w:t xml:space="preserve"> and litter and </w:t>
      </w:r>
      <w:proofErr w:type="spellStart"/>
      <w:r w:rsidR="00426AFB">
        <w:rPr>
          <w:rFonts w:ascii="Times New Roman" w:hAnsi="Times New Roman" w:cs="Times New Roman"/>
          <w:sz w:val="24"/>
          <w:szCs w:val="24"/>
        </w:rPr>
        <w:t>twigfall</w:t>
      </w:r>
      <w:proofErr w:type="spellEnd"/>
      <w:r w:rsidR="00426AFB">
        <w:rPr>
          <w:rFonts w:ascii="Times New Roman" w:hAnsi="Times New Roman" w:cs="Times New Roman"/>
          <w:sz w:val="24"/>
          <w:szCs w:val="24"/>
        </w:rPr>
        <w:t xml:space="preserve"> rate</w:t>
      </w:r>
      <w:r w:rsidR="00A401F3">
        <w:rPr>
          <w:rFonts w:ascii="Times New Roman" w:hAnsi="Times New Roman" w:cs="Times New Roman"/>
          <w:sz w:val="24"/>
          <w:szCs w:val="24"/>
        </w:rPr>
        <w:t xml:space="preserve">, all of which are likely to be greater in more productive forests.  </w:t>
      </w:r>
      <w:r w:rsidR="00426AFB">
        <w:rPr>
          <w:rFonts w:ascii="Times New Roman" w:hAnsi="Times New Roman" w:cs="Times New Roman"/>
          <w:sz w:val="24"/>
          <w:szCs w:val="24"/>
        </w:rPr>
        <w:t>Surface twig patterns after thinning suggest a strong effect of productivity on decay rate.  Productivity likely affects longevity through its effects on regeneration rates,</w:t>
      </w:r>
      <w:r>
        <w:rPr>
          <w:rFonts w:ascii="Times New Roman" w:hAnsi="Times New Roman" w:cs="Times New Roman"/>
          <w:sz w:val="24"/>
          <w:szCs w:val="24"/>
        </w:rPr>
        <w:t xml:space="preserve"> and our graphs do hint at faster canopy base height recovery in more productive forests.  However,</w:t>
      </w:r>
      <w:r w:rsidR="00426AFB">
        <w:rPr>
          <w:rFonts w:ascii="Times New Roman" w:hAnsi="Times New Roman" w:cs="Times New Roman"/>
          <w:sz w:val="24"/>
          <w:szCs w:val="24"/>
        </w:rPr>
        <w:t xml:space="preserve"> our data </w:t>
      </w:r>
      <w:r>
        <w:rPr>
          <w:rFonts w:ascii="Times New Roman" w:hAnsi="Times New Roman" w:cs="Times New Roman"/>
          <w:sz w:val="24"/>
          <w:szCs w:val="24"/>
        </w:rPr>
        <w:t xml:space="preserve">appears </w:t>
      </w:r>
      <w:r w:rsidR="00DD11EF">
        <w:rPr>
          <w:rFonts w:ascii="Times New Roman" w:hAnsi="Times New Roman" w:cs="Times New Roman"/>
          <w:sz w:val="24"/>
          <w:szCs w:val="24"/>
        </w:rPr>
        <w:t>not</w:t>
      </w:r>
      <w:r w:rsidR="00426AFB">
        <w:rPr>
          <w:rFonts w:ascii="Times New Roman" w:hAnsi="Times New Roman" w:cs="Times New Roman"/>
          <w:sz w:val="24"/>
          <w:szCs w:val="24"/>
        </w:rPr>
        <w:t xml:space="preserve"> </w:t>
      </w:r>
      <w:r>
        <w:rPr>
          <w:rFonts w:ascii="Times New Roman" w:hAnsi="Times New Roman" w:cs="Times New Roman"/>
          <w:sz w:val="24"/>
          <w:szCs w:val="24"/>
        </w:rPr>
        <w:t xml:space="preserve">to </w:t>
      </w:r>
      <w:r w:rsidR="00426AFB">
        <w:rPr>
          <w:rFonts w:ascii="Times New Roman" w:hAnsi="Times New Roman" w:cs="Times New Roman"/>
          <w:sz w:val="24"/>
          <w:szCs w:val="24"/>
        </w:rPr>
        <w:t xml:space="preserve">cover the time period necessary for regeneration to </w:t>
      </w:r>
      <w:r>
        <w:rPr>
          <w:rFonts w:ascii="Times New Roman" w:hAnsi="Times New Roman" w:cs="Times New Roman"/>
          <w:sz w:val="24"/>
          <w:szCs w:val="24"/>
        </w:rPr>
        <w:t>have conclusive effects on</w:t>
      </w:r>
      <w:r w:rsidR="00426AFB">
        <w:rPr>
          <w:rFonts w:ascii="Times New Roman" w:hAnsi="Times New Roman" w:cs="Times New Roman"/>
          <w:sz w:val="24"/>
          <w:szCs w:val="24"/>
        </w:rPr>
        <w:t xml:space="preserve"> metrics</w:t>
      </w:r>
      <w:r>
        <w:rPr>
          <w:rFonts w:ascii="Times New Roman" w:hAnsi="Times New Roman" w:cs="Times New Roman"/>
          <w:sz w:val="24"/>
          <w:szCs w:val="24"/>
        </w:rPr>
        <w:t xml:space="preserve"> like</w:t>
      </w:r>
      <w:r w:rsidR="00426AFB">
        <w:rPr>
          <w:rFonts w:ascii="Times New Roman" w:hAnsi="Times New Roman" w:cs="Times New Roman"/>
          <w:sz w:val="24"/>
          <w:szCs w:val="24"/>
        </w:rPr>
        <w:t xml:space="preserve"> density or canopy base height, particularly for</w:t>
      </w:r>
      <w:r w:rsidR="00563D97">
        <w:rPr>
          <w:rFonts w:ascii="Times New Roman" w:hAnsi="Times New Roman" w:cs="Times New Roman"/>
          <w:sz w:val="24"/>
          <w:szCs w:val="24"/>
        </w:rPr>
        <w:t xml:space="preserve"> </w:t>
      </w:r>
      <w:r w:rsidR="00DD11EF">
        <w:rPr>
          <w:rFonts w:ascii="Times New Roman" w:hAnsi="Times New Roman" w:cs="Times New Roman"/>
          <w:sz w:val="24"/>
          <w:szCs w:val="24"/>
        </w:rPr>
        <w:t xml:space="preserve">short-studied </w:t>
      </w:r>
      <w:r w:rsidR="00563D97">
        <w:rPr>
          <w:rFonts w:ascii="Times New Roman" w:hAnsi="Times New Roman" w:cs="Times New Roman"/>
          <w:sz w:val="24"/>
          <w:szCs w:val="24"/>
        </w:rPr>
        <w:t xml:space="preserve">Sierra Nevada forests. </w:t>
      </w:r>
      <w:r>
        <w:rPr>
          <w:rFonts w:ascii="Times New Roman" w:hAnsi="Times New Roman" w:cs="Times New Roman"/>
          <w:sz w:val="24"/>
          <w:szCs w:val="24"/>
        </w:rPr>
        <w:t xml:space="preserve"> We expect that longer term studies will illustrate lower longevity of regeneration dependent metrics in </w:t>
      </w:r>
      <w:r w:rsidR="00F320F2">
        <w:rPr>
          <w:rFonts w:ascii="Times New Roman" w:hAnsi="Times New Roman" w:cs="Times New Roman"/>
          <w:sz w:val="24"/>
          <w:szCs w:val="24"/>
        </w:rPr>
        <w:t>more productive forests.</w:t>
      </w:r>
    </w:p>
    <w:p w14:paraId="7FB4DA09" w14:textId="385B5E25" w:rsidR="001802A4" w:rsidRDefault="001802A4"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t>Conclusions</w:t>
      </w:r>
    </w:p>
    <w:p w14:paraId="073917ED" w14:textId="2B924C61" w:rsidR="00CA625F" w:rsidRDefault="00CA625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Our </w:t>
      </w:r>
      <w:r w:rsidR="009726D5">
        <w:rPr>
          <w:rFonts w:ascii="Times New Roman" w:hAnsi="Times New Roman" w:cs="Times New Roman"/>
          <w:sz w:val="24"/>
          <w:szCs w:val="24"/>
        </w:rPr>
        <w:t>findings</w:t>
      </w:r>
      <w:r>
        <w:rPr>
          <w:rFonts w:ascii="Times New Roman" w:hAnsi="Times New Roman" w:cs="Times New Roman"/>
          <w:sz w:val="24"/>
          <w:szCs w:val="24"/>
        </w:rPr>
        <w:t xml:space="preserve"> are based on a small sample of fuels-based studies using variable protocols in variable regions, </w:t>
      </w:r>
      <w:r w:rsidR="009726D5">
        <w:rPr>
          <w:rFonts w:ascii="Times New Roman" w:hAnsi="Times New Roman" w:cs="Times New Roman"/>
          <w:sz w:val="24"/>
          <w:szCs w:val="24"/>
        </w:rPr>
        <w:t xml:space="preserve">and we did not formally analyze shrubs or regeneration, </w:t>
      </w:r>
      <w:r>
        <w:rPr>
          <w:rFonts w:ascii="Times New Roman" w:hAnsi="Times New Roman" w:cs="Times New Roman"/>
          <w:sz w:val="24"/>
          <w:szCs w:val="24"/>
        </w:rPr>
        <w:t xml:space="preserve">so </w:t>
      </w:r>
      <w:r w:rsidR="009726D5">
        <w:rPr>
          <w:rFonts w:ascii="Times New Roman" w:hAnsi="Times New Roman" w:cs="Times New Roman"/>
          <w:sz w:val="24"/>
          <w:szCs w:val="24"/>
        </w:rPr>
        <w:t>our findings</w:t>
      </w:r>
      <w:r>
        <w:rPr>
          <w:rFonts w:ascii="Times New Roman" w:hAnsi="Times New Roman" w:cs="Times New Roman"/>
          <w:sz w:val="24"/>
          <w:szCs w:val="24"/>
        </w:rPr>
        <w:t xml:space="preserve"> should be used with caution and compared with local monitoring when possible.  Further research will help refine our understanding of longevity, and may change the ‘rules of thumb’</w:t>
      </w:r>
      <w:r w:rsidR="009726D5">
        <w:rPr>
          <w:rFonts w:ascii="Times New Roman" w:hAnsi="Times New Roman" w:cs="Times New Roman"/>
          <w:sz w:val="24"/>
          <w:szCs w:val="24"/>
        </w:rPr>
        <w:t xml:space="preserve"> we propose</w:t>
      </w:r>
      <w:r>
        <w:rPr>
          <w:rFonts w:ascii="Times New Roman" w:hAnsi="Times New Roman" w:cs="Times New Roman"/>
          <w:sz w:val="24"/>
          <w:szCs w:val="24"/>
        </w:rPr>
        <w:t>.  However, our meta-analytical graphs are suggestive of many patterns, strongly suggestive in some cases and more weakly in others.  Our takeaway points are bulleted below.</w:t>
      </w:r>
    </w:p>
    <w:p w14:paraId="2688F7F6" w14:textId="77777777" w:rsidR="007E469D" w:rsidRDefault="007E469D" w:rsidP="00081667">
      <w:pPr>
        <w:spacing w:after="240" w:line="360" w:lineRule="auto"/>
        <w:rPr>
          <w:rFonts w:ascii="Times New Roman" w:hAnsi="Times New Roman" w:cs="Times New Roman"/>
          <w:sz w:val="24"/>
          <w:szCs w:val="24"/>
        </w:rPr>
      </w:pPr>
    </w:p>
    <w:p w14:paraId="1D852FC0" w14:textId="36583C9A" w:rsidR="00CA625F" w:rsidRPr="00CA625F" w:rsidRDefault="00CA625F"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lastRenderedPageBreak/>
        <w:t>Treatment longevity estimates</w:t>
      </w:r>
    </w:p>
    <w:p w14:paraId="373BBEAB" w14:textId="4F94024B" w:rsidR="001802A4" w:rsidRDefault="00CA625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Based on these graphs</w:t>
      </w:r>
      <w:r w:rsidR="009726D5">
        <w:rPr>
          <w:rFonts w:ascii="Times New Roman" w:hAnsi="Times New Roman" w:cs="Times New Roman"/>
          <w:sz w:val="24"/>
          <w:szCs w:val="24"/>
        </w:rPr>
        <w:t xml:space="preserve"> of fuels variables that don’t include regeneration, grass, or shrub responses,</w:t>
      </w:r>
      <w:r>
        <w:rPr>
          <w:rFonts w:ascii="Times New Roman" w:hAnsi="Times New Roman" w:cs="Times New Roman"/>
          <w:sz w:val="24"/>
          <w:szCs w:val="24"/>
        </w:rPr>
        <w:t xml:space="preserve"> our</w:t>
      </w:r>
      <w:r w:rsidR="001802A4">
        <w:rPr>
          <w:rFonts w:ascii="Times New Roman" w:hAnsi="Times New Roman" w:cs="Times New Roman"/>
          <w:sz w:val="24"/>
          <w:szCs w:val="24"/>
        </w:rPr>
        <w:t xml:space="preserve"> best estimates are longevity</w:t>
      </w:r>
      <w:r w:rsidR="001207B9">
        <w:rPr>
          <w:rFonts w:ascii="Times New Roman" w:hAnsi="Times New Roman" w:cs="Times New Roman"/>
          <w:sz w:val="24"/>
          <w:szCs w:val="24"/>
        </w:rPr>
        <w:t xml:space="preserve"> of different treatment types</w:t>
      </w:r>
      <w:r w:rsidR="001802A4">
        <w:rPr>
          <w:rFonts w:ascii="Times New Roman" w:hAnsi="Times New Roman" w:cs="Times New Roman"/>
          <w:sz w:val="24"/>
          <w:szCs w:val="24"/>
        </w:rPr>
        <w:t xml:space="preserve"> are:</w:t>
      </w:r>
    </w:p>
    <w:p w14:paraId="7C3F052B" w14:textId="6D95B1B9" w:rsidR="001802A4" w:rsidRDefault="001802A4" w:rsidP="00081667">
      <w:pPr>
        <w:pStyle w:val="ListParagraph"/>
        <w:numPr>
          <w:ilvl w:val="0"/>
          <w:numId w:val="13"/>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At</w:t>
      </w:r>
      <w:r w:rsidRPr="001802A4">
        <w:rPr>
          <w:rFonts w:ascii="Times New Roman" w:hAnsi="Times New Roman" w:cs="Times New Roman"/>
          <w:sz w:val="24"/>
          <w:szCs w:val="24"/>
        </w:rPr>
        <w:t xml:space="preserve"> least 20 years</w:t>
      </w:r>
      <w:r>
        <w:rPr>
          <w:rFonts w:ascii="Times New Roman" w:hAnsi="Times New Roman" w:cs="Times New Roman"/>
          <w:sz w:val="24"/>
          <w:szCs w:val="24"/>
        </w:rPr>
        <w:t xml:space="preserve"> for thinning</w:t>
      </w:r>
      <w:r w:rsidR="00F320F2">
        <w:rPr>
          <w:rFonts w:ascii="Times New Roman" w:hAnsi="Times New Roman" w:cs="Times New Roman"/>
          <w:sz w:val="24"/>
          <w:szCs w:val="24"/>
        </w:rPr>
        <w:t xml:space="preserve"> in combination</w:t>
      </w:r>
      <w:r>
        <w:rPr>
          <w:rFonts w:ascii="Times New Roman" w:hAnsi="Times New Roman" w:cs="Times New Roman"/>
          <w:sz w:val="24"/>
          <w:szCs w:val="24"/>
        </w:rPr>
        <w:t xml:space="preserve"> and burning</w:t>
      </w:r>
      <w:r w:rsidR="00F320F2">
        <w:rPr>
          <w:rFonts w:ascii="Times New Roman" w:hAnsi="Times New Roman" w:cs="Times New Roman"/>
          <w:sz w:val="24"/>
          <w:szCs w:val="24"/>
        </w:rPr>
        <w:t>.</w:t>
      </w:r>
    </w:p>
    <w:p w14:paraId="2C63B0B8" w14:textId="285908C8" w:rsidR="001802A4" w:rsidRDefault="001802A4" w:rsidP="00081667">
      <w:pPr>
        <w:pStyle w:val="ListParagraph"/>
        <w:numPr>
          <w:ilvl w:val="0"/>
          <w:numId w:val="13"/>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Around </w:t>
      </w:r>
      <w:r w:rsidR="00A3678D">
        <w:rPr>
          <w:rFonts w:ascii="Times New Roman" w:hAnsi="Times New Roman" w:cs="Times New Roman"/>
          <w:sz w:val="24"/>
          <w:szCs w:val="24"/>
        </w:rPr>
        <w:t>10</w:t>
      </w:r>
      <w:r>
        <w:rPr>
          <w:rFonts w:ascii="Times New Roman" w:hAnsi="Times New Roman" w:cs="Times New Roman"/>
          <w:sz w:val="24"/>
          <w:szCs w:val="24"/>
        </w:rPr>
        <w:t xml:space="preserve"> years for </w:t>
      </w:r>
      <w:r w:rsidR="0030112B">
        <w:rPr>
          <w:rFonts w:ascii="Times New Roman" w:hAnsi="Times New Roman" w:cs="Times New Roman"/>
          <w:sz w:val="24"/>
          <w:szCs w:val="24"/>
        </w:rPr>
        <w:t xml:space="preserve">low intensity </w:t>
      </w:r>
      <w:r>
        <w:rPr>
          <w:rFonts w:ascii="Times New Roman" w:hAnsi="Times New Roman" w:cs="Times New Roman"/>
          <w:sz w:val="24"/>
          <w:szCs w:val="24"/>
        </w:rPr>
        <w:t>burning</w:t>
      </w:r>
      <w:r w:rsidR="0030112B">
        <w:rPr>
          <w:rFonts w:ascii="Times New Roman" w:hAnsi="Times New Roman" w:cs="Times New Roman"/>
          <w:sz w:val="24"/>
          <w:szCs w:val="24"/>
        </w:rPr>
        <w:t>, with longer effects on litter and duff.</w:t>
      </w:r>
    </w:p>
    <w:p w14:paraId="18010D1B" w14:textId="597C3A4B" w:rsidR="00081667" w:rsidRPr="00671139" w:rsidRDefault="0030112B" w:rsidP="00671139">
      <w:pPr>
        <w:pStyle w:val="ListParagraph"/>
        <w:numPr>
          <w:ilvl w:val="0"/>
          <w:numId w:val="13"/>
        </w:numPr>
        <w:spacing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No effective time range for low intensity thinning, because of surface fuel elevation in the short term and return of canopy fuel in th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w:t>
      </w:r>
    </w:p>
    <w:p w14:paraId="632F7399" w14:textId="2B02FA20" w:rsidR="00902251" w:rsidRDefault="00902251"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Key lessons for individual fuels components include:</w:t>
      </w:r>
    </w:p>
    <w:p w14:paraId="465F4F78" w14:textId="1850EE77" w:rsidR="00902251" w:rsidRDefault="00902251" w:rsidP="00081667">
      <w:pPr>
        <w:pStyle w:val="ListParagraph"/>
        <w:numPr>
          <w:ilvl w:val="0"/>
          <w:numId w:val="14"/>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Twigs will fall to the ground and become surface fuels regardless of treatment, but the effect is more delayed following a burn treatment than a thin treatment, and less pronounced in thin plus burn treatments. </w:t>
      </w:r>
      <w:r w:rsidR="00A16CA8">
        <w:rPr>
          <w:rFonts w:ascii="Times New Roman" w:hAnsi="Times New Roman" w:cs="Times New Roman"/>
          <w:sz w:val="24"/>
          <w:szCs w:val="24"/>
        </w:rPr>
        <w:t xml:space="preserve"> Thinning brings a sudden, short term influx of twigs that decays at a rate dependent on site productivity: less than ten years for Sierra Nevada mixed conifer forests, around twenty years for interior ponderosa pine forests. </w:t>
      </w:r>
      <w:r>
        <w:rPr>
          <w:rFonts w:ascii="Times New Roman" w:hAnsi="Times New Roman" w:cs="Times New Roman"/>
          <w:sz w:val="24"/>
          <w:szCs w:val="24"/>
        </w:rPr>
        <w:t xml:space="preserve"> </w:t>
      </w:r>
      <w:r w:rsidR="00A16CA8">
        <w:rPr>
          <w:rFonts w:ascii="Times New Roman" w:hAnsi="Times New Roman" w:cs="Times New Roman"/>
          <w:sz w:val="24"/>
          <w:szCs w:val="24"/>
        </w:rPr>
        <w:t xml:space="preserve">After a thin burn treatment, twigs loads steadily build to around ten years after treatment, and then fall until at least fifteen years after treatment, perhaps towards a new, lower equilibrium between </w:t>
      </w:r>
      <w:proofErr w:type="spellStart"/>
      <w:r w:rsidR="00A16CA8">
        <w:rPr>
          <w:rFonts w:ascii="Times New Roman" w:hAnsi="Times New Roman" w:cs="Times New Roman"/>
          <w:sz w:val="24"/>
          <w:szCs w:val="24"/>
        </w:rPr>
        <w:t>twigfall</w:t>
      </w:r>
      <w:proofErr w:type="spellEnd"/>
      <w:r w:rsidR="00A16CA8">
        <w:rPr>
          <w:rFonts w:ascii="Times New Roman" w:hAnsi="Times New Roman" w:cs="Times New Roman"/>
          <w:sz w:val="24"/>
          <w:szCs w:val="24"/>
        </w:rPr>
        <w:t xml:space="preserve"> and decay rate.  The rate of this pattern appears somewhat independent of site productivity.  A similar pattern is seen in burning treatments, although there aren’t enough datapoints in the decade plus range to be as confident in a new, lower equilibrium.  </w:t>
      </w:r>
    </w:p>
    <w:p w14:paraId="296CAD79" w14:textId="65930996" w:rsidR="00902251" w:rsidRDefault="001207B9" w:rsidP="00081667">
      <w:pPr>
        <w:pStyle w:val="ListParagraph"/>
        <w:numPr>
          <w:ilvl w:val="0"/>
          <w:numId w:val="14"/>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Litter and duff sustain long-term reductions in burn units</w:t>
      </w:r>
      <w:r w:rsidR="00902251">
        <w:rPr>
          <w:rFonts w:ascii="Times New Roman" w:hAnsi="Times New Roman" w:cs="Times New Roman"/>
          <w:sz w:val="24"/>
          <w:szCs w:val="24"/>
        </w:rPr>
        <w:t xml:space="preserve">, whether burning only or thinning and burning.  These reductions appear to last longer than 15 years.  Thinning reduces litter and duff in the short term, but it appears to recover in less than ten years. </w:t>
      </w:r>
      <w:r w:rsidR="00A16CA8">
        <w:rPr>
          <w:rFonts w:ascii="Times New Roman" w:hAnsi="Times New Roman" w:cs="Times New Roman"/>
          <w:sz w:val="24"/>
          <w:szCs w:val="24"/>
        </w:rPr>
        <w:t xml:space="preserve"> Untreated stands seem to be losing litter and duff over time, but the sample size is low. </w:t>
      </w:r>
    </w:p>
    <w:p w14:paraId="34A0A3A1" w14:textId="6B92A07E" w:rsidR="00A16CA8" w:rsidRDefault="001207B9" w:rsidP="00081667">
      <w:pPr>
        <w:pStyle w:val="ListParagraph"/>
        <w:numPr>
          <w:ilvl w:val="0"/>
          <w:numId w:val="14"/>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Canopy fuel loads and forest structure do not sustain large,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changes in any of the examined treatments except for thinburn</w:t>
      </w:r>
      <w:r w:rsidR="00C278A9">
        <w:rPr>
          <w:rFonts w:ascii="Times New Roman" w:hAnsi="Times New Roman" w:cs="Times New Roman"/>
          <w:sz w:val="24"/>
          <w:szCs w:val="24"/>
        </w:rPr>
        <w:t xml:space="preserve">.  It is likely that more intense thinning only or burning only treatments may have different results. </w:t>
      </w:r>
    </w:p>
    <w:p w14:paraId="0E8F4199" w14:textId="5DA9B9E7" w:rsidR="00902251" w:rsidRPr="001207B9" w:rsidRDefault="001207B9" w:rsidP="00081667">
      <w:pPr>
        <w:pStyle w:val="ListParagraph"/>
        <w:numPr>
          <w:ilvl w:val="0"/>
          <w:numId w:val="14"/>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L</w:t>
      </w:r>
      <w:r w:rsidR="00C278A9">
        <w:rPr>
          <w:rFonts w:ascii="Times New Roman" w:hAnsi="Times New Roman" w:cs="Times New Roman"/>
          <w:sz w:val="24"/>
          <w:szCs w:val="24"/>
        </w:rPr>
        <w:t>adder fuels</w:t>
      </w:r>
      <w:r>
        <w:rPr>
          <w:rFonts w:ascii="Times New Roman" w:hAnsi="Times New Roman" w:cs="Times New Roman"/>
          <w:sz w:val="24"/>
          <w:szCs w:val="24"/>
        </w:rPr>
        <w:t xml:space="preserve"> appear to recover</w:t>
      </w:r>
      <w:r w:rsidR="00C278A9">
        <w:rPr>
          <w:rFonts w:ascii="Times New Roman" w:hAnsi="Times New Roman" w:cs="Times New Roman"/>
          <w:sz w:val="24"/>
          <w:szCs w:val="24"/>
        </w:rPr>
        <w:t xml:space="preserve"> in less than ten years</w:t>
      </w:r>
      <w:r>
        <w:rPr>
          <w:rFonts w:ascii="Times New Roman" w:hAnsi="Times New Roman" w:cs="Times New Roman"/>
          <w:sz w:val="24"/>
          <w:szCs w:val="24"/>
        </w:rPr>
        <w:t xml:space="preserve"> in thin only and burn only units,</w:t>
      </w:r>
      <w:r w:rsidR="00C278A9">
        <w:rPr>
          <w:rFonts w:ascii="Times New Roman" w:hAnsi="Times New Roman" w:cs="Times New Roman"/>
          <w:sz w:val="24"/>
          <w:szCs w:val="24"/>
        </w:rPr>
        <w:t xml:space="preserve"> judging by</w:t>
      </w:r>
      <w:r>
        <w:rPr>
          <w:rFonts w:ascii="Times New Roman" w:hAnsi="Times New Roman" w:cs="Times New Roman"/>
          <w:sz w:val="24"/>
          <w:szCs w:val="24"/>
        </w:rPr>
        <w:t xml:space="preserve"> the rough proxy of</w:t>
      </w:r>
      <w:r w:rsidR="00C278A9">
        <w:rPr>
          <w:rFonts w:ascii="Times New Roman" w:hAnsi="Times New Roman" w:cs="Times New Roman"/>
          <w:sz w:val="24"/>
          <w:szCs w:val="24"/>
        </w:rPr>
        <w:t xml:space="preserve"> canopy base height, although there is less evidence of density recovery in burning than thinning.  </w:t>
      </w:r>
    </w:p>
    <w:p w14:paraId="0F973999" w14:textId="50BADE25" w:rsidR="001207B9" w:rsidRDefault="001207B9"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Lessons for forest productivity include:</w:t>
      </w:r>
    </w:p>
    <w:p w14:paraId="5BA39F00" w14:textId="6E35CC26" w:rsidR="00F320F2" w:rsidRDefault="008C3853" w:rsidP="00081667">
      <w:pPr>
        <w:pStyle w:val="ListParagraph"/>
        <w:numPr>
          <w:ilvl w:val="0"/>
          <w:numId w:val="15"/>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More productive forests likely have higher</w:t>
      </w:r>
      <w:r w:rsidR="00F320F2" w:rsidRPr="00F320F2">
        <w:rPr>
          <w:rFonts w:ascii="Times New Roman" w:hAnsi="Times New Roman" w:cs="Times New Roman"/>
          <w:sz w:val="24"/>
          <w:szCs w:val="24"/>
        </w:rPr>
        <w:t xml:space="preserve"> absolute canopy fuel loads, judging by basal area and canopy bulk density.  Therefore, more productive sites are probably more likely to experience severe crown fire than less productive sites </w:t>
      </w:r>
      <w:r>
        <w:rPr>
          <w:rFonts w:ascii="Times New Roman" w:hAnsi="Times New Roman" w:cs="Times New Roman"/>
          <w:sz w:val="24"/>
          <w:szCs w:val="24"/>
        </w:rPr>
        <w:t>.</w:t>
      </w:r>
    </w:p>
    <w:p w14:paraId="522FFF47" w14:textId="66C5FF28" w:rsidR="008C3853" w:rsidRPr="008C3853" w:rsidRDefault="008C3853" w:rsidP="00081667">
      <w:pPr>
        <w:pStyle w:val="ListParagraph"/>
        <w:numPr>
          <w:ilvl w:val="0"/>
          <w:numId w:val="15"/>
        </w:numPr>
        <w:spacing w:after="0" w:line="360" w:lineRule="auto"/>
        <w:contextualSpacing w:val="0"/>
        <w:rPr>
          <w:rFonts w:ascii="Times New Roman" w:hAnsi="Times New Roman" w:cs="Times New Roman"/>
          <w:sz w:val="24"/>
          <w:szCs w:val="24"/>
        </w:rPr>
      </w:pPr>
      <w:r w:rsidRPr="001207B9">
        <w:rPr>
          <w:rFonts w:ascii="Times New Roman" w:hAnsi="Times New Roman" w:cs="Times New Roman"/>
          <w:sz w:val="24"/>
          <w:szCs w:val="24"/>
        </w:rPr>
        <w:t xml:space="preserve">Surface fuels show </w:t>
      </w:r>
      <w:r>
        <w:rPr>
          <w:rFonts w:ascii="Times New Roman" w:hAnsi="Times New Roman" w:cs="Times New Roman"/>
          <w:sz w:val="24"/>
          <w:szCs w:val="24"/>
        </w:rPr>
        <w:t xml:space="preserve">a </w:t>
      </w:r>
      <w:r w:rsidRPr="001207B9">
        <w:rPr>
          <w:rFonts w:ascii="Times New Roman" w:hAnsi="Times New Roman" w:cs="Times New Roman"/>
          <w:sz w:val="24"/>
          <w:szCs w:val="24"/>
        </w:rPr>
        <w:t>variable</w:t>
      </w:r>
      <w:r>
        <w:rPr>
          <w:rFonts w:ascii="Times New Roman" w:hAnsi="Times New Roman" w:cs="Times New Roman"/>
          <w:sz w:val="24"/>
          <w:szCs w:val="24"/>
        </w:rPr>
        <w:t xml:space="preserve"> relationship</w:t>
      </w:r>
      <w:r w:rsidRPr="001207B9">
        <w:rPr>
          <w:rFonts w:ascii="Times New Roman" w:hAnsi="Times New Roman" w:cs="Times New Roman"/>
          <w:sz w:val="24"/>
          <w:szCs w:val="24"/>
        </w:rPr>
        <w:t xml:space="preserve"> with forest productivity, likely because of variable </w:t>
      </w:r>
      <w:r>
        <w:rPr>
          <w:rFonts w:ascii="Times New Roman" w:hAnsi="Times New Roman" w:cs="Times New Roman"/>
          <w:sz w:val="24"/>
          <w:szCs w:val="24"/>
        </w:rPr>
        <w:t>interactions between decay rate and litter/</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w:t>
      </w:r>
    </w:p>
    <w:p w14:paraId="41A94626" w14:textId="344086D8" w:rsidR="001207B9" w:rsidRDefault="001207B9" w:rsidP="00081667">
      <w:pPr>
        <w:pStyle w:val="ListParagraph"/>
        <w:numPr>
          <w:ilvl w:val="0"/>
          <w:numId w:val="15"/>
        </w:numPr>
        <w:spacing w:after="0" w:line="360" w:lineRule="auto"/>
        <w:contextualSpacing w:val="0"/>
        <w:rPr>
          <w:rFonts w:ascii="Times New Roman" w:hAnsi="Times New Roman" w:cs="Times New Roman"/>
          <w:sz w:val="24"/>
          <w:szCs w:val="24"/>
        </w:rPr>
      </w:pPr>
      <w:r w:rsidRPr="00F320F2">
        <w:rPr>
          <w:rFonts w:ascii="Times New Roman" w:hAnsi="Times New Roman" w:cs="Times New Roman"/>
          <w:sz w:val="24"/>
          <w:szCs w:val="24"/>
        </w:rPr>
        <w:t>P</w:t>
      </w:r>
      <w:r w:rsidR="008C3853">
        <w:rPr>
          <w:rFonts w:ascii="Times New Roman" w:hAnsi="Times New Roman" w:cs="Times New Roman"/>
          <w:sz w:val="24"/>
          <w:szCs w:val="24"/>
        </w:rPr>
        <w:t>ost-treatment recovery rate and p</w:t>
      </w:r>
      <w:r w:rsidRPr="00F320F2">
        <w:rPr>
          <w:rFonts w:ascii="Times New Roman" w:hAnsi="Times New Roman" w:cs="Times New Roman"/>
          <w:sz w:val="24"/>
          <w:szCs w:val="24"/>
        </w:rPr>
        <w:t xml:space="preserve">atterns </w:t>
      </w:r>
      <w:r w:rsidR="008C3853">
        <w:rPr>
          <w:rFonts w:ascii="Times New Roman" w:hAnsi="Times New Roman" w:cs="Times New Roman"/>
          <w:sz w:val="24"/>
          <w:szCs w:val="24"/>
        </w:rPr>
        <w:t>a</w:t>
      </w:r>
      <w:r w:rsidR="0030112B" w:rsidRPr="00F320F2">
        <w:rPr>
          <w:rFonts w:ascii="Times New Roman" w:hAnsi="Times New Roman" w:cs="Times New Roman"/>
          <w:sz w:val="24"/>
          <w:szCs w:val="24"/>
        </w:rPr>
        <w:t>re surprisingly independent of forest productivity for most metrics</w:t>
      </w:r>
      <w:r w:rsidR="008C3853">
        <w:rPr>
          <w:rFonts w:ascii="Times New Roman" w:hAnsi="Times New Roman" w:cs="Times New Roman"/>
          <w:sz w:val="24"/>
          <w:szCs w:val="24"/>
        </w:rPr>
        <w:t xml:space="preserve"> and treatment combinations.  </w:t>
      </w:r>
    </w:p>
    <w:p w14:paraId="2A81D17B" w14:textId="5D774F6E" w:rsidR="008C3853" w:rsidRPr="00F320F2" w:rsidRDefault="008C3853" w:rsidP="00081667">
      <w:pPr>
        <w:pStyle w:val="ListParagraph"/>
        <w:numPr>
          <w:ilvl w:val="0"/>
          <w:numId w:val="15"/>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Our analysis facilitated analysis of productivity gradients at broad scales, and it is possible that lessons learned here don’t apply to productivity gradients within a single stand or landscape, which is the scale managers operate at. </w:t>
      </w:r>
    </w:p>
    <w:p w14:paraId="298E18B2" w14:textId="0EF18F6A" w:rsidR="001207B9" w:rsidRDefault="001207B9"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Lesson for research needs include:</w:t>
      </w:r>
    </w:p>
    <w:p w14:paraId="64177E31" w14:textId="05EF8E98" w:rsidR="001207B9" w:rsidRDefault="003F1478" w:rsidP="00081667">
      <w:pPr>
        <w:pStyle w:val="ListParagraph"/>
        <w:numPr>
          <w:ilvl w:val="0"/>
          <w:numId w:val="1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More data on longer term responses.  Data on fuels components more than a decade after treatment are still sparse, particularly for productive Sierra Nevada forests, and the patterns we highlight here need to be considered more hypotheses than facts.  Additionally, very few data extend more than twenty years after treatment, so the full lifecycle of </w:t>
      </w:r>
      <w:r w:rsidR="009B64A6">
        <w:rPr>
          <w:rFonts w:ascii="Times New Roman" w:hAnsi="Times New Roman" w:cs="Times New Roman"/>
          <w:sz w:val="24"/>
          <w:szCs w:val="24"/>
        </w:rPr>
        <w:t xml:space="preserve">analyzed </w:t>
      </w:r>
      <w:r>
        <w:rPr>
          <w:rFonts w:ascii="Times New Roman" w:hAnsi="Times New Roman" w:cs="Times New Roman"/>
          <w:sz w:val="24"/>
          <w:szCs w:val="24"/>
        </w:rPr>
        <w:t>treatments in unknown.  This is particularly true of thinburn treatments, which appear to sustain treatment benefits to at least twenty years beyond treatment.</w:t>
      </w:r>
      <w:r w:rsidR="009B64A6">
        <w:rPr>
          <w:rFonts w:ascii="Times New Roman" w:hAnsi="Times New Roman" w:cs="Times New Roman"/>
          <w:sz w:val="24"/>
          <w:szCs w:val="24"/>
        </w:rPr>
        <w:t xml:space="preserve">  Understanding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and very </w:t>
      </w:r>
      <w:proofErr w:type="spellStart"/>
      <w:r w:rsidR="009B64A6">
        <w:rPr>
          <w:rFonts w:ascii="Times New Roman" w:hAnsi="Times New Roman" w:cs="Times New Roman"/>
          <w:sz w:val="24"/>
          <w:szCs w:val="24"/>
        </w:rPr>
        <w:t>longterm</w:t>
      </w:r>
      <w:proofErr w:type="spellEnd"/>
      <w:r w:rsidR="009B64A6">
        <w:rPr>
          <w:rFonts w:ascii="Times New Roman" w:hAnsi="Times New Roman" w:cs="Times New Roman"/>
          <w:sz w:val="24"/>
          <w:szCs w:val="24"/>
        </w:rPr>
        <w:t xml:space="preserve"> patterns will have important implications for deciding whether to implement new treatments or maintenance treatments.</w:t>
      </w:r>
    </w:p>
    <w:p w14:paraId="17DC8D8A" w14:textId="413CEB73" w:rsidR="009B64A6" w:rsidRDefault="009B64A6" w:rsidP="00081667">
      <w:pPr>
        <w:pStyle w:val="ListParagraph"/>
        <w:numPr>
          <w:ilvl w:val="0"/>
          <w:numId w:val="1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Data from more treatment types, variations, and combinations.  We looked at only three treatments that had enough replication to meet our criteria, but many other practices are available to managers who want to reduce fuels.  Methods we didn’t analyze include </w:t>
      </w:r>
      <w:proofErr w:type="spellStart"/>
      <w:r>
        <w:rPr>
          <w:rFonts w:ascii="Times New Roman" w:hAnsi="Times New Roman" w:cs="Times New Roman"/>
          <w:sz w:val="24"/>
          <w:szCs w:val="24"/>
        </w:rPr>
        <w:t>pileburning</w:t>
      </w:r>
      <w:proofErr w:type="spellEnd"/>
      <w:r>
        <w:rPr>
          <w:rFonts w:ascii="Times New Roman" w:hAnsi="Times New Roman" w:cs="Times New Roman"/>
          <w:sz w:val="24"/>
          <w:szCs w:val="24"/>
        </w:rPr>
        <w:t>, repeat burning, repeat thinning, mastication (although included in some Vaillant study sites), herbicides, browsing, clearcutting, or natural disturbances.  We plan to include natural disturbances like wildfire and beetle outbreaks in future longevity work, but in many other cases there are</w:t>
      </w:r>
      <w:r w:rsidR="00967D91">
        <w:rPr>
          <w:rFonts w:ascii="Times New Roman" w:hAnsi="Times New Roman" w:cs="Times New Roman"/>
          <w:sz w:val="24"/>
          <w:szCs w:val="24"/>
        </w:rPr>
        <w:t xml:space="preserve"> not </w:t>
      </w:r>
      <w:r>
        <w:rPr>
          <w:rFonts w:ascii="Times New Roman" w:hAnsi="Times New Roman" w:cs="Times New Roman"/>
          <w:sz w:val="24"/>
          <w:szCs w:val="24"/>
        </w:rPr>
        <w:t xml:space="preserve">enough data for a synthesis such as this one. </w:t>
      </w:r>
    </w:p>
    <w:p w14:paraId="033E5D82" w14:textId="0A738579" w:rsidR="00763686" w:rsidRDefault="00763686" w:rsidP="00081667">
      <w:pPr>
        <w:pStyle w:val="ListParagraph"/>
        <w:numPr>
          <w:ilvl w:val="0"/>
          <w:numId w:val="16"/>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lastRenderedPageBreak/>
        <w:t>Data on more variables.  Many fuels-relevant variables go unreported or unsampled in fuels studies, as is shown by the absence of regeneration, shrub, and grass data in our analysis, and by the relative sparsity of canopy fuel data compared to surface fuel and stand structure data.  This likely gives our analysis an incomplete view of the fuels treatment longevity.  In some cases, such as regeneration and shrubs, patterns have</w:t>
      </w:r>
      <w:r w:rsidR="00967D91">
        <w:rPr>
          <w:rFonts w:ascii="Times New Roman" w:hAnsi="Times New Roman" w:cs="Times New Roman"/>
          <w:sz w:val="24"/>
          <w:szCs w:val="24"/>
        </w:rPr>
        <w:t xml:space="preserve"> often</w:t>
      </w:r>
      <w:r>
        <w:rPr>
          <w:rFonts w:ascii="Times New Roman" w:hAnsi="Times New Roman" w:cs="Times New Roman"/>
          <w:sz w:val="24"/>
          <w:szCs w:val="24"/>
        </w:rPr>
        <w:t xml:space="preserve"> been studied in separate publications from fuels.  We did not include data from non-fuels studies in our meta-analysis for this report, due to the time requirements necessary to thoroughly search a separate body of scientific literature, but we plan to do so in our future work.</w:t>
      </w:r>
      <w:r w:rsidR="00CA625F">
        <w:rPr>
          <w:rFonts w:ascii="Times New Roman" w:hAnsi="Times New Roman" w:cs="Times New Roman"/>
          <w:sz w:val="24"/>
          <w:szCs w:val="24"/>
        </w:rPr>
        <w:t xml:space="preserve">  Many studies also lump variables such as litter and duff, or different sizes of woody fuels, that drive different wildfire behaviors.</w:t>
      </w:r>
      <w:r>
        <w:rPr>
          <w:rFonts w:ascii="Times New Roman" w:hAnsi="Times New Roman" w:cs="Times New Roman"/>
          <w:sz w:val="24"/>
          <w:szCs w:val="24"/>
        </w:rPr>
        <w:t xml:space="preserve">  We recommend that scientists studying treatment longevity report all the variables </w:t>
      </w:r>
      <w:r w:rsidR="00CA625F">
        <w:rPr>
          <w:rFonts w:ascii="Times New Roman" w:hAnsi="Times New Roman" w:cs="Times New Roman"/>
          <w:sz w:val="24"/>
          <w:szCs w:val="24"/>
        </w:rPr>
        <w:t>feasible</w:t>
      </w:r>
      <w:r>
        <w:rPr>
          <w:rFonts w:ascii="Times New Roman" w:hAnsi="Times New Roman" w:cs="Times New Roman"/>
          <w:sz w:val="24"/>
          <w:szCs w:val="24"/>
        </w:rPr>
        <w:t xml:space="preserve">, </w:t>
      </w:r>
      <w:r w:rsidR="00CA625F">
        <w:rPr>
          <w:rFonts w:ascii="Times New Roman" w:hAnsi="Times New Roman" w:cs="Times New Roman"/>
          <w:sz w:val="24"/>
          <w:szCs w:val="24"/>
        </w:rPr>
        <w:t xml:space="preserve">to the resolution feasible, to </w:t>
      </w:r>
      <w:r>
        <w:rPr>
          <w:rFonts w:ascii="Times New Roman" w:hAnsi="Times New Roman" w:cs="Times New Roman"/>
          <w:sz w:val="24"/>
          <w:szCs w:val="24"/>
        </w:rPr>
        <w:t xml:space="preserve">facilitate more complete synthesis efforts.  </w:t>
      </w:r>
    </w:p>
    <w:p w14:paraId="7AEF0EDA" w14:textId="168E8256" w:rsidR="00767D1C" w:rsidRPr="00767D1C" w:rsidRDefault="009B64A6" w:rsidP="00081667">
      <w:pPr>
        <w:pStyle w:val="ListParagraph"/>
        <w:numPr>
          <w:ilvl w:val="0"/>
          <w:numId w:val="16"/>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Data on more intense treatments, and on intensity gradients within studies.  Our findings appear to </w:t>
      </w:r>
      <w:r w:rsidR="00763686">
        <w:rPr>
          <w:rFonts w:ascii="Times New Roman" w:hAnsi="Times New Roman" w:cs="Times New Roman"/>
          <w:sz w:val="24"/>
          <w:szCs w:val="24"/>
        </w:rPr>
        <w:t>contradict</w:t>
      </w:r>
      <w:r>
        <w:rPr>
          <w:rFonts w:ascii="Times New Roman" w:hAnsi="Times New Roman" w:cs="Times New Roman"/>
          <w:sz w:val="24"/>
          <w:szCs w:val="24"/>
        </w:rPr>
        <w:t xml:space="preserve"> the intensity/longevity tradeoffs hypothesis, in that thinning and burning is the</w:t>
      </w:r>
      <w:r w:rsidR="00763686">
        <w:rPr>
          <w:rFonts w:ascii="Times New Roman" w:hAnsi="Times New Roman" w:cs="Times New Roman"/>
          <w:sz w:val="24"/>
          <w:szCs w:val="24"/>
        </w:rPr>
        <w:t xml:space="preserve"> most intense</w:t>
      </w:r>
      <w:r>
        <w:rPr>
          <w:rFonts w:ascii="Times New Roman" w:hAnsi="Times New Roman" w:cs="Times New Roman"/>
          <w:sz w:val="24"/>
          <w:szCs w:val="24"/>
        </w:rPr>
        <w:t xml:space="preserve"> treatment </w:t>
      </w:r>
      <w:r w:rsidR="00763686">
        <w:rPr>
          <w:rFonts w:ascii="Times New Roman" w:hAnsi="Times New Roman" w:cs="Times New Roman"/>
          <w:sz w:val="24"/>
          <w:szCs w:val="24"/>
        </w:rPr>
        <w:t>and the one with the highest longevity.  This is based, however, on a relatively small gradient of low average treatment intensity</w:t>
      </w:r>
      <w:r w:rsidR="00967D91">
        <w:rPr>
          <w:rFonts w:ascii="Times New Roman" w:hAnsi="Times New Roman" w:cs="Times New Roman"/>
          <w:sz w:val="24"/>
          <w:szCs w:val="24"/>
        </w:rPr>
        <w:t xml:space="preserve"> for thin only and burn only treatments</w:t>
      </w:r>
      <w:r w:rsidR="00763686">
        <w:rPr>
          <w:rFonts w:ascii="Times New Roman" w:hAnsi="Times New Roman" w:cs="Times New Roman"/>
          <w:sz w:val="24"/>
          <w:szCs w:val="24"/>
        </w:rPr>
        <w:t>.  Additionally, our graphs do not directly address shrub, grass, and regeneration patterns</w:t>
      </w:r>
      <w:r w:rsidR="00CA625F">
        <w:rPr>
          <w:rFonts w:ascii="Times New Roman" w:hAnsi="Times New Roman" w:cs="Times New Roman"/>
          <w:sz w:val="24"/>
          <w:szCs w:val="24"/>
        </w:rPr>
        <w:t>, which are an important component of the hypothesis</w:t>
      </w:r>
      <w:r w:rsidR="00763686">
        <w:rPr>
          <w:rFonts w:ascii="Times New Roman" w:hAnsi="Times New Roman" w:cs="Times New Roman"/>
          <w:sz w:val="24"/>
          <w:szCs w:val="24"/>
        </w:rPr>
        <w:t>.  Field studies are be</w:t>
      </w:r>
      <w:r w:rsidR="00CA625F">
        <w:rPr>
          <w:rFonts w:ascii="Times New Roman" w:hAnsi="Times New Roman" w:cs="Times New Roman"/>
          <w:sz w:val="24"/>
          <w:szCs w:val="24"/>
        </w:rPr>
        <w:t xml:space="preserve">st </w:t>
      </w:r>
      <w:r w:rsidR="00763686">
        <w:rPr>
          <w:rFonts w:ascii="Times New Roman" w:hAnsi="Times New Roman" w:cs="Times New Roman"/>
          <w:sz w:val="24"/>
          <w:szCs w:val="24"/>
        </w:rPr>
        <w:t xml:space="preserve">suited to investigate treatment intensity tradeoffs, as they can explore patterns between plots and between stands, rather than looking at broad treatment averages as we have in this report.  Whether the treatment/longevity hypothesis is true or not has major implications for management decisions revolving around longevity, so researchers should include analysis of this question where feasible.  </w:t>
      </w:r>
    </w:p>
    <w:p w14:paraId="6E13814D" w14:textId="1FCF66CC" w:rsidR="00902251" w:rsidRDefault="00CA625F"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his report is a relatively early stage in the development of our work on treatment longevity, which is largely based around Don’s dissertation.  We will continue expanding the scope of this review and developing our ideas, until it is ready for peer-reviewed publication.  We will also work on empirical studies of the Mission Creek, Colville Chronosequence, and NPS Fire Effects datasets in Washington state</w:t>
      </w:r>
      <w:r w:rsidR="00B56A6D">
        <w:rPr>
          <w:rFonts w:ascii="Times New Roman" w:hAnsi="Times New Roman" w:cs="Times New Roman"/>
          <w:sz w:val="24"/>
          <w:szCs w:val="24"/>
        </w:rPr>
        <w:t xml:space="preserve">, which will each allow us to explore and test unique aspects of fuels treatment longevity in more detail than is feasible in this report.  We look forward continuing our exploration of this complicated and important issue.  </w:t>
      </w:r>
    </w:p>
    <w:p w14:paraId="22F14411" w14:textId="36D3FAD7" w:rsidR="00B56A6D" w:rsidRDefault="00B56A6D"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7D4AD99A" w14:textId="14ED5696" w:rsidR="00B56A6D" w:rsidRDefault="00B56A6D"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We would like to thank the members of the Washington Treatment Longevity Project team who helped us in </w:t>
      </w:r>
      <w:r w:rsidR="007E469D">
        <w:rPr>
          <w:rFonts w:ascii="Times New Roman" w:hAnsi="Times New Roman" w:cs="Times New Roman"/>
          <w:sz w:val="24"/>
          <w:szCs w:val="24"/>
        </w:rPr>
        <w:t>tasks one</w:t>
      </w:r>
      <w:r>
        <w:rPr>
          <w:rFonts w:ascii="Times New Roman" w:hAnsi="Times New Roman" w:cs="Times New Roman"/>
          <w:sz w:val="24"/>
          <w:szCs w:val="24"/>
        </w:rPr>
        <w:t xml:space="preserve"> of this project: Kate Williams, Jon Bakker, Ernesto Alvarado, and Dave W. Peterson, and all the managers and scientists who responded to our requests for information.  We</w:t>
      </w:r>
      <w:r w:rsidR="00967D91">
        <w:rPr>
          <w:rFonts w:ascii="Times New Roman" w:hAnsi="Times New Roman" w:cs="Times New Roman"/>
          <w:sz w:val="24"/>
          <w:szCs w:val="24"/>
        </w:rPr>
        <w:t xml:space="preserve"> are especially </w:t>
      </w:r>
      <w:r>
        <w:rPr>
          <w:rFonts w:ascii="Times New Roman" w:hAnsi="Times New Roman" w:cs="Times New Roman"/>
          <w:sz w:val="24"/>
          <w:szCs w:val="24"/>
        </w:rPr>
        <w:t xml:space="preserve">indebted to the crewmembers that helped us with fieldwork and data processing during the difficult season of 2020, including Marwa Mahmoud, Marcela Todd, Michael </w:t>
      </w:r>
      <w:proofErr w:type="spellStart"/>
      <w:r>
        <w:rPr>
          <w:rFonts w:ascii="Times New Roman" w:hAnsi="Times New Roman" w:cs="Times New Roman"/>
          <w:sz w:val="24"/>
          <w:szCs w:val="24"/>
        </w:rPr>
        <w:t>McNorvell</w:t>
      </w:r>
      <w:proofErr w:type="spellEnd"/>
      <w:r>
        <w:rPr>
          <w:rFonts w:ascii="Times New Roman" w:hAnsi="Times New Roman" w:cs="Times New Roman"/>
          <w:sz w:val="24"/>
          <w:szCs w:val="24"/>
        </w:rPr>
        <w:t xml:space="preserve">, Maddy Stone, Sienna Patton, Allison Phillips, Jane Wynne, Skylar Bueche, Paige Byassee, and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w:t>
      </w:r>
      <w:r w:rsidR="001C5819">
        <w:rPr>
          <w:rFonts w:ascii="Times New Roman" w:hAnsi="Times New Roman" w:cs="Times New Roman"/>
          <w:sz w:val="24"/>
          <w:szCs w:val="24"/>
        </w:rPr>
        <w:t>Mission Creek collaborators thus far have included Jon Bakker, Ernesto Alvarado, Madison Laughlin, and Dave W Peterson.  Monique Wynecoop, Eric Pfeifer, James Pass, Jason Jimenez, Kate Williams, and Jason Clark all helped with finding the Colville Chronosequence data and designing our resampling effort.  Karen Kopper</w:t>
      </w:r>
      <w:r w:rsidR="007221A5">
        <w:rPr>
          <w:rFonts w:ascii="Times New Roman" w:hAnsi="Times New Roman" w:cs="Times New Roman"/>
          <w:sz w:val="24"/>
          <w:szCs w:val="24"/>
        </w:rPr>
        <w:t xml:space="preserve"> is collaborating with</w:t>
      </w:r>
      <w:r w:rsidR="001C5819">
        <w:rPr>
          <w:rFonts w:ascii="Times New Roman" w:hAnsi="Times New Roman" w:cs="Times New Roman"/>
          <w:sz w:val="24"/>
          <w:szCs w:val="24"/>
        </w:rPr>
        <w:t xml:space="preserve"> </w:t>
      </w:r>
      <w:r w:rsidR="007221A5">
        <w:rPr>
          <w:rFonts w:ascii="Times New Roman" w:hAnsi="Times New Roman" w:cs="Times New Roman"/>
          <w:sz w:val="24"/>
          <w:szCs w:val="24"/>
        </w:rPr>
        <w:t>our work on the</w:t>
      </w:r>
      <w:r w:rsidR="001C5819">
        <w:rPr>
          <w:rFonts w:ascii="Times New Roman" w:hAnsi="Times New Roman" w:cs="Times New Roman"/>
          <w:sz w:val="24"/>
          <w:szCs w:val="24"/>
        </w:rPr>
        <w:t xml:space="preserve"> NPS fire effects monitoring </w:t>
      </w:r>
      <w:r w:rsidR="007221A5">
        <w:rPr>
          <w:rFonts w:ascii="Times New Roman" w:hAnsi="Times New Roman" w:cs="Times New Roman"/>
          <w:sz w:val="24"/>
          <w:szCs w:val="24"/>
        </w:rPr>
        <w:t>dataset, has supervised data collection in recent years, and provided us with the data</w:t>
      </w:r>
      <w:r w:rsidR="001C5819">
        <w:rPr>
          <w:rFonts w:ascii="Times New Roman" w:hAnsi="Times New Roman" w:cs="Times New Roman"/>
          <w:sz w:val="24"/>
          <w:szCs w:val="24"/>
        </w:rPr>
        <w:t xml:space="preserve">.  </w:t>
      </w:r>
      <w:r w:rsidR="008C3853">
        <w:rPr>
          <w:rFonts w:ascii="Times New Roman" w:hAnsi="Times New Roman" w:cs="Times New Roman"/>
          <w:sz w:val="24"/>
          <w:szCs w:val="24"/>
        </w:rPr>
        <w:t>Daniel Wagner with the Forest Vegetation Simulator program was very responsive and helpful with our FVS questions</w:t>
      </w:r>
      <w:r w:rsidR="00967D91">
        <w:rPr>
          <w:rFonts w:ascii="Times New Roman" w:hAnsi="Times New Roman" w:cs="Times New Roman"/>
          <w:sz w:val="24"/>
          <w:szCs w:val="24"/>
        </w:rPr>
        <w:t xml:space="preserve"> about canopy base height and canopy bulk density</w:t>
      </w:r>
      <w:r w:rsidR="008C3853">
        <w:rPr>
          <w:rFonts w:ascii="Times New Roman" w:hAnsi="Times New Roman" w:cs="Times New Roman"/>
          <w:sz w:val="24"/>
          <w:szCs w:val="24"/>
        </w:rPr>
        <w:t>.  Michelle Agne gave us valuable feedback on earlier drafts of this report, that improved the quality of the content and flow.</w:t>
      </w:r>
    </w:p>
    <w:p w14:paraId="0CB155CD" w14:textId="77777777" w:rsidR="00673660" w:rsidRDefault="00673660" w:rsidP="00081667">
      <w:pPr>
        <w:spacing w:after="240" w:line="360" w:lineRule="auto"/>
        <w:rPr>
          <w:rFonts w:ascii="Times New Roman" w:hAnsi="Times New Roman" w:cs="Times New Roman"/>
          <w:b/>
          <w:bCs/>
          <w:sz w:val="24"/>
          <w:szCs w:val="24"/>
        </w:rPr>
      </w:pPr>
    </w:p>
    <w:p w14:paraId="3CBE5674" w14:textId="77777777" w:rsidR="00673660" w:rsidRDefault="00673660" w:rsidP="00081667">
      <w:pPr>
        <w:spacing w:after="240" w:line="360" w:lineRule="auto"/>
        <w:rPr>
          <w:rFonts w:ascii="Times New Roman" w:hAnsi="Times New Roman" w:cs="Times New Roman"/>
          <w:b/>
          <w:bCs/>
          <w:sz w:val="24"/>
          <w:szCs w:val="24"/>
        </w:rPr>
      </w:pPr>
    </w:p>
    <w:p w14:paraId="53D3B8DD" w14:textId="77777777" w:rsidR="00673660" w:rsidRDefault="00673660" w:rsidP="00081667">
      <w:pPr>
        <w:spacing w:after="240" w:line="360" w:lineRule="auto"/>
        <w:rPr>
          <w:rFonts w:ascii="Times New Roman" w:hAnsi="Times New Roman" w:cs="Times New Roman"/>
          <w:b/>
          <w:bCs/>
          <w:sz w:val="24"/>
          <w:szCs w:val="24"/>
        </w:rPr>
      </w:pPr>
    </w:p>
    <w:p w14:paraId="34D9369C" w14:textId="77777777" w:rsidR="00673660" w:rsidRDefault="00673660" w:rsidP="00081667">
      <w:pPr>
        <w:spacing w:after="240" w:line="360" w:lineRule="auto"/>
        <w:rPr>
          <w:rFonts w:ascii="Times New Roman" w:hAnsi="Times New Roman" w:cs="Times New Roman"/>
          <w:b/>
          <w:bCs/>
          <w:sz w:val="24"/>
          <w:szCs w:val="24"/>
        </w:rPr>
      </w:pPr>
    </w:p>
    <w:p w14:paraId="7BBC7D5D" w14:textId="77777777" w:rsidR="00673660" w:rsidRDefault="00673660" w:rsidP="00081667">
      <w:pPr>
        <w:spacing w:after="240" w:line="360" w:lineRule="auto"/>
        <w:rPr>
          <w:rFonts w:ascii="Times New Roman" w:hAnsi="Times New Roman" w:cs="Times New Roman"/>
          <w:b/>
          <w:bCs/>
          <w:sz w:val="24"/>
          <w:szCs w:val="24"/>
        </w:rPr>
      </w:pPr>
    </w:p>
    <w:p w14:paraId="05E4F1DA" w14:textId="77777777" w:rsidR="00673660" w:rsidRDefault="00673660" w:rsidP="00081667">
      <w:pPr>
        <w:spacing w:after="240" w:line="360" w:lineRule="auto"/>
        <w:rPr>
          <w:rFonts w:ascii="Times New Roman" w:hAnsi="Times New Roman" w:cs="Times New Roman"/>
          <w:b/>
          <w:bCs/>
          <w:sz w:val="24"/>
          <w:szCs w:val="24"/>
        </w:rPr>
      </w:pPr>
    </w:p>
    <w:p w14:paraId="2A586D46" w14:textId="77777777" w:rsidR="00673660" w:rsidRDefault="00673660" w:rsidP="00081667">
      <w:pPr>
        <w:spacing w:after="240" w:line="360" w:lineRule="auto"/>
        <w:rPr>
          <w:rFonts w:ascii="Times New Roman" w:hAnsi="Times New Roman" w:cs="Times New Roman"/>
          <w:b/>
          <w:bCs/>
          <w:sz w:val="24"/>
          <w:szCs w:val="24"/>
        </w:rPr>
      </w:pPr>
    </w:p>
    <w:p w14:paraId="40B0A349" w14:textId="77777777" w:rsidR="00673660" w:rsidRDefault="00673660" w:rsidP="00081667">
      <w:pPr>
        <w:spacing w:after="240" w:line="360" w:lineRule="auto"/>
        <w:rPr>
          <w:rFonts w:ascii="Times New Roman" w:hAnsi="Times New Roman" w:cs="Times New Roman"/>
          <w:b/>
          <w:bCs/>
          <w:sz w:val="24"/>
          <w:szCs w:val="24"/>
        </w:rPr>
      </w:pPr>
    </w:p>
    <w:p w14:paraId="4CA7C23D" w14:textId="77777777" w:rsidR="00673660" w:rsidRDefault="00673660" w:rsidP="00081667">
      <w:pPr>
        <w:spacing w:after="240" w:line="360" w:lineRule="auto"/>
        <w:rPr>
          <w:rFonts w:ascii="Times New Roman" w:hAnsi="Times New Roman" w:cs="Times New Roman"/>
          <w:b/>
          <w:bCs/>
          <w:sz w:val="24"/>
          <w:szCs w:val="24"/>
        </w:rPr>
      </w:pPr>
    </w:p>
    <w:p w14:paraId="17F6705D" w14:textId="358FFCE5" w:rsidR="00840600" w:rsidRDefault="00840600"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w:t>
      </w:r>
      <w:r w:rsidR="007E469D">
        <w:rPr>
          <w:rFonts w:ascii="Times New Roman" w:hAnsi="Times New Roman" w:cs="Times New Roman"/>
          <w:b/>
          <w:bCs/>
          <w:sz w:val="24"/>
          <w:szCs w:val="24"/>
        </w:rPr>
        <w:t xml:space="preserve"> One</w:t>
      </w:r>
      <w:r>
        <w:rPr>
          <w:rFonts w:ascii="Times New Roman" w:hAnsi="Times New Roman" w:cs="Times New Roman"/>
          <w:b/>
          <w:bCs/>
          <w:sz w:val="24"/>
          <w:szCs w:val="24"/>
        </w:rPr>
        <w:t xml:space="preserve">: Detailed information about Task 1 – 3 of the DNR Treatment Longevity Project. </w:t>
      </w:r>
    </w:p>
    <w:p w14:paraId="64414E3D" w14:textId="77777777" w:rsidR="00840600" w:rsidRPr="00634FEF" w:rsidRDefault="00840600" w:rsidP="00081667">
      <w:pPr>
        <w:spacing w:after="240" w:line="360" w:lineRule="auto"/>
        <w:rPr>
          <w:rFonts w:ascii="Times New Roman" w:hAnsi="Times New Roman" w:cs="Times New Roman"/>
          <w:sz w:val="24"/>
          <w:szCs w:val="24"/>
        </w:rPr>
      </w:pPr>
      <w:r>
        <w:rPr>
          <w:rFonts w:ascii="Times New Roman" w:hAnsi="Times New Roman" w:cs="Times New Roman"/>
          <w:i/>
          <w:iCs/>
          <w:sz w:val="24"/>
          <w:szCs w:val="24"/>
        </w:rPr>
        <w:t>Task One</w:t>
      </w:r>
    </w:p>
    <w:p w14:paraId="38636BAD" w14:textId="77777777" w:rsidR="00840600" w:rsidRPr="00634FEF"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In the winter and spring of 2020, Don Radcliffe of the University of Washington (UW) compiled a list of fuels treatment studies in Washington State with monumented plots to explore study options for his PhD dissertation.  He collaborated with Dere</w:t>
      </w:r>
      <w:r>
        <w:rPr>
          <w:rFonts w:ascii="Times New Roman" w:hAnsi="Times New Roman" w:cs="Times New Roman"/>
          <w:sz w:val="24"/>
          <w:szCs w:val="24"/>
        </w:rPr>
        <w:t>k, Brian</w:t>
      </w:r>
      <w:r w:rsidRPr="00634FEF">
        <w:rPr>
          <w:rFonts w:ascii="Times New Roman" w:hAnsi="Times New Roman" w:cs="Times New Roman"/>
          <w:sz w:val="24"/>
          <w:szCs w:val="24"/>
        </w:rPr>
        <w:t xml:space="preserve">, Kate Williams (DNR), Jon Bakker (UW), Ernesto Alvarado (UW), and Dave W. Peterson (USFS), who helped him contact 54 fire ecologists who have worked in Washington, 37 of whom responded.  The project, named </w:t>
      </w:r>
      <w:r>
        <w:rPr>
          <w:rFonts w:ascii="Times New Roman" w:hAnsi="Times New Roman" w:cs="Times New Roman"/>
          <w:sz w:val="24"/>
          <w:szCs w:val="24"/>
        </w:rPr>
        <w:t xml:space="preserve">here </w:t>
      </w:r>
      <w:r w:rsidRPr="00634FEF">
        <w:rPr>
          <w:rFonts w:ascii="Times New Roman" w:hAnsi="Times New Roman" w:cs="Times New Roman"/>
          <w:sz w:val="24"/>
          <w:szCs w:val="24"/>
        </w:rPr>
        <w:t xml:space="preserve">the Washington Treatment Longevity </w:t>
      </w:r>
      <w:r>
        <w:rPr>
          <w:rFonts w:ascii="Times New Roman" w:hAnsi="Times New Roman" w:cs="Times New Roman"/>
          <w:sz w:val="24"/>
          <w:szCs w:val="24"/>
        </w:rPr>
        <w:t>P</w:t>
      </w:r>
      <w:r w:rsidRPr="00634FEF">
        <w:rPr>
          <w:rFonts w:ascii="Times New Roman" w:hAnsi="Times New Roman" w:cs="Times New Roman"/>
          <w:sz w:val="24"/>
          <w:szCs w:val="24"/>
        </w:rPr>
        <w:t>roject (WTL</w:t>
      </w:r>
      <w:r>
        <w:rPr>
          <w:rFonts w:ascii="Times New Roman" w:hAnsi="Times New Roman" w:cs="Times New Roman"/>
          <w:sz w:val="24"/>
          <w:szCs w:val="24"/>
        </w:rPr>
        <w:t>P</w:t>
      </w:r>
      <w:r w:rsidRPr="00634FEF">
        <w:rPr>
          <w:rFonts w:ascii="Times New Roman" w:hAnsi="Times New Roman" w:cs="Times New Roman"/>
          <w:sz w:val="24"/>
          <w:szCs w:val="24"/>
        </w:rPr>
        <w:t xml:space="preserve">), was funded by the Washington State legislature. The intent was to inform the DNR 20 Year Forest Health Strategic Plan.  The team’s immediate goal was to find datasets with pretreatment data, that could be resampled in the summer of 2020 to gain information on the long-term effects (10+ years) of fuels treatments.  They were interested in several response variables, including fuels, shrubs, merchantable timber, and/or tree regeneration.  However, fuels data was a prerequisite to being included in the list.  The datasets most relevant to these goals included the Mission Creek Fire and Fire Surrogates Study, the National Park Service Fire Effects Monitoring Project, </w:t>
      </w:r>
      <w:r>
        <w:rPr>
          <w:rFonts w:ascii="Times New Roman" w:hAnsi="Times New Roman" w:cs="Times New Roman"/>
          <w:sz w:val="24"/>
          <w:szCs w:val="24"/>
        </w:rPr>
        <w:t xml:space="preserve">and </w:t>
      </w:r>
      <w:r w:rsidRPr="00634FEF">
        <w:rPr>
          <w:rFonts w:ascii="Times New Roman" w:hAnsi="Times New Roman" w:cs="Times New Roman"/>
          <w:sz w:val="24"/>
          <w:szCs w:val="24"/>
        </w:rPr>
        <w:t>the Colville National Forest Collaborative Forest Landscape Restoration Project</w:t>
      </w:r>
      <w:r>
        <w:rPr>
          <w:rFonts w:ascii="Times New Roman" w:hAnsi="Times New Roman" w:cs="Times New Roman"/>
          <w:sz w:val="24"/>
          <w:szCs w:val="24"/>
        </w:rPr>
        <w:t>.  Two other notable projects that may provide data relevant to fuels treatment longevity in the future are:</w:t>
      </w:r>
      <w:r w:rsidRPr="00634FEF">
        <w:rPr>
          <w:rFonts w:ascii="Times New Roman" w:hAnsi="Times New Roman" w:cs="Times New Roman"/>
          <w:sz w:val="24"/>
          <w:szCs w:val="24"/>
        </w:rPr>
        <w:t xml:space="preserve"> the DNR Forest Resiliency Burn Pilot, and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w:t>
      </w:r>
    </w:p>
    <w:p w14:paraId="5926ACCE" w14:textId="374AF39D" w:rsidR="00840600" w:rsidRPr="00634FEF"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The Mission Creek Fire and Fire Surrogates Study (FFS) is a long-term interdisciplinary experiment testing the effects of thinning, broadcast burning, and thinning plus burning on a range of response variables.  It</w:t>
      </w:r>
      <w:r>
        <w:rPr>
          <w:rFonts w:ascii="Times New Roman" w:hAnsi="Times New Roman" w:cs="Times New Roman"/>
          <w:sz w:val="24"/>
          <w:szCs w:val="24"/>
        </w:rPr>
        <w:t xml:space="preserve"> is</w:t>
      </w:r>
      <w:r w:rsidRPr="00634FEF">
        <w:rPr>
          <w:rFonts w:ascii="Times New Roman" w:hAnsi="Times New Roman" w:cs="Times New Roman"/>
          <w:sz w:val="24"/>
          <w:szCs w:val="24"/>
        </w:rPr>
        <w:t xml:space="preserve"> located in the Wenatchee Mountains near Leavenworth.  </w:t>
      </w:r>
      <w:r>
        <w:rPr>
          <w:rFonts w:ascii="Times New Roman" w:hAnsi="Times New Roman" w:cs="Times New Roman"/>
          <w:sz w:val="24"/>
          <w:szCs w:val="24"/>
        </w:rPr>
        <w:t>Twelve</w:t>
      </w:r>
      <w:r w:rsidRPr="00634FEF">
        <w:rPr>
          <w:rFonts w:ascii="Times New Roman" w:hAnsi="Times New Roman" w:cs="Times New Roman"/>
          <w:sz w:val="24"/>
          <w:szCs w:val="24"/>
        </w:rPr>
        <w:t xml:space="preserve"> units were established in the early 2000’s and treated in 2002-2006, three each of control, thinning, burning, and thinning plus burning.  Pretreatment sampling took place in 2000, and posttreatment data was collected partially in 2004 and partially in 2006.  In 2012, the Poison Creek wildfire burned two of the control units, one burn, and one thin unit.  In 2019, Don led a crew that sampled fuels in the 8 units that had not been burned in a wildfire.  They only resampled plots for which a plot monument was relocated (137).  After preliminary statistical analysis and exploration of datasets that could address long term effects of fuels treatments, the </w:t>
      </w:r>
      <w:r w:rsidRPr="00634FEF">
        <w:rPr>
          <w:rFonts w:ascii="Times New Roman" w:hAnsi="Times New Roman" w:cs="Times New Roman"/>
          <w:sz w:val="24"/>
          <w:szCs w:val="24"/>
        </w:rPr>
        <w:lastRenderedPageBreak/>
        <w:t xml:space="preserve">Washington </w:t>
      </w:r>
      <w:r>
        <w:rPr>
          <w:rFonts w:ascii="Times New Roman" w:hAnsi="Times New Roman" w:cs="Times New Roman"/>
          <w:sz w:val="24"/>
          <w:szCs w:val="24"/>
        </w:rPr>
        <w:t>Treatment Longevity Project team</w:t>
      </w:r>
      <w:r w:rsidRPr="00634FEF">
        <w:rPr>
          <w:rFonts w:ascii="Times New Roman" w:hAnsi="Times New Roman" w:cs="Times New Roman"/>
          <w:sz w:val="24"/>
          <w:szCs w:val="24"/>
        </w:rPr>
        <w:t xml:space="preserve"> decided that the FFS merited sampling of the plots for which a physical monument could not be found, and the plots that burned in the 2012 wildfire.  This will give Don needed statistical power to explore dynamics of fuels loadings and heterogeneity in different treatments 15-20 years after treatment, and to </w:t>
      </w:r>
      <w:r>
        <w:rPr>
          <w:rFonts w:ascii="Times New Roman" w:hAnsi="Times New Roman" w:cs="Times New Roman"/>
          <w:sz w:val="24"/>
          <w:szCs w:val="24"/>
        </w:rPr>
        <w:t>compare the effects of</w:t>
      </w:r>
      <w:r w:rsidRPr="00634FEF">
        <w:rPr>
          <w:rFonts w:ascii="Times New Roman" w:hAnsi="Times New Roman" w:cs="Times New Roman"/>
          <w:sz w:val="24"/>
          <w:szCs w:val="24"/>
        </w:rPr>
        <w:t xml:space="preserve"> treatments </w:t>
      </w:r>
      <w:r>
        <w:rPr>
          <w:rFonts w:ascii="Times New Roman" w:hAnsi="Times New Roman" w:cs="Times New Roman"/>
          <w:sz w:val="24"/>
          <w:szCs w:val="24"/>
        </w:rPr>
        <w:t xml:space="preserve">to the effects of </w:t>
      </w:r>
      <w:r w:rsidRPr="00634FEF">
        <w:rPr>
          <w:rFonts w:ascii="Times New Roman" w:hAnsi="Times New Roman" w:cs="Times New Roman"/>
          <w:sz w:val="24"/>
          <w:szCs w:val="24"/>
        </w:rPr>
        <w:t xml:space="preserve">wildfire.  Don, Brian, </w:t>
      </w:r>
      <w:r>
        <w:rPr>
          <w:rFonts w:ascii="Times New Roman" w:hAnsi="Times New Roman" w:cs="Times New Roman"/>
          <w:sz w:val="24"/>
          <w:szCs w:val="24"/>
        </w:rPr>
        <w:t xml:space="preserve">Derek, </w:t>
      </w:r>
      <w:r w:rsidRPr="00634FEF">
        <w:rPr>
          <w:rFonts w:ascii="Times New Roman" w:hAnsi="Times New Roman" w:cs="Times New Roman"/>
          <w:sz w:val="24"/>
          <w:szCs w:val="24"/>
        </w:rPr>
        <w:t>Jon</w:t>
      </w:r>
      <w:r>
        <w:rPr>
          <w:rFonts w:ascii="Times New Roman" w:hAnsi="Times New Roman" w:cs="Times New Roman"/>
          <w:sz w:val="24"/>
          <w:szCs w:val="24"/>
        </w:rPr>
        <w:t>, Dave, and Ernesto</w:t>
      </w:r>
      <w:r w:rsidRPr="00634FEF">
        <w:rPr>
          <w:rFonts w:ascii="Times New Roman" w:hAnsi="Times New Roman" w:cs="Times New Roman"/>
          <w:sz w:val="24"/>
          <w:szCs w:val="24"/>
        </w:rPr>
        <w:t xml:space="preserve"> are collaborating on analyzing the data and producing a publication as a part of Don’s dissertation work.  Other short</w:t>
      </w:r>
      <w:r>
        <w:rPr>
          <w:rFonts w:ascii="Times New Roman" w:hAnsi="Times New Roman" w:cs="Times New Roman"/>
          <w:sz w:val="24"/>
          <w:szCs w:val="24"/>
        </w:rPr>
        <w:t>-</w:t>
      </w:r>
      <w:r w:rsidRPr="00634FEF">
        <w:rPr>
          <w:rFonts w:ascii="Times New Roman" w:hAnsi="Times New Roman" w:cs="Times New Roman"/>
          <w:sz w:val="24"/>
          <w:szCs w:val="24"/>
        </w:rPr>
        <w:t>term data that could be leveraged to explore long term responses include sampling of trees, birds, small mammals, and soil.  Understory vegetation was analyzed and published by a team including Jon</w:t>
      </w:r>
      <w:r>
        <w:rPr>
          <w:rFonts w:ascii="Times New Roman" w:hAnsi="Times New Roman" w:cs="Times New Roman"/>
          <w:sz w:val="24"/>
          <w:szCs w:val="24"/>
        </w:rPr>
        <w:t xml:space="preserve"> and Da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oreco.2018.03.006","ISSN":"03781127","abstract":"Fuel-reduction treatments have been used effectively in dry, fire-adapted forests to reduce risk of high-severity crown fire, but it is less certain whether they achieve ecological objectives such as promoting understory diversity. Using long-term data from a fuel-reduction experiment, we tested how conclusions about treatment effectiveness are related to the spatial and temporal scales over which ecological responses are evaluated. We modeled the richness of herbs and shrubs at smaller (1–50 m2) and larger (1000 m2) spatial scales as functions of pre-treatment richness, thinning intensity, burning, and time since treatment (2–3 vs. 10–13 years). Pre-treatment richness was the strongest predictor of post-treatment richness, reflecting high rates of species survival, irrespective of treatment. Richness was enhanced by burning and, to a lesser extent, by thinning, although the timing and strengths of these effects varied with spatial scale. Among herbs, annuals showed an early and persistent increase after burning at the larger scale, but a lagged response at the smaller scale—the latter enabled by limited competition from perennial herbs and shrubs. In contrast, perennials showed lagged responses to thinning at smaller scales and to burning at larger scales, suggesting slow recruitment via seed or vegetative spread. Non-natives were unresponsive to treatments but were also uncommon before treatment, suggesting limited propagule pressure from the surrounding landscape. Rates of colonization were unrelated to pre-treatment richness; thus, the potential for understory enrichment was not constrained by initial diversity. The low cover and lagged responses of woody and herbaceous perennials suggest that further enrichment is possible, particularly at smaller spatial scales. Our results illustrate that uncertainty about the ecological effectiveness of fuels treatments can relate to the spatial and temporal scales over which responses are measured. They underscore the value of long-term, multi-scale assessments in defining the spatial and temporal contexts of ecological outcomes, and in evaluating the necessity for, or timing of, further intervention.","author":[{"dropping-particle":"","family":"Rossman","given":"Allison K.","non-dropping-particle":"","parse-names":false,"suffix":""},{"dropping-particle":"","family":"Halpern","given":"Charles B.","non-dropping-particle":"","parse-names":false,"suffix":""},{"dropping-particle":"","family":"Harrod","given":"Richy J.","non-dropping-particle":"","parse-names":false,"suffix":""},{"dropping-particle":"","family":"Urgenson","given":"Lauren S.","non-dropping-particle":"","parse-names":false,"suffix":""},{"dropping-particle":"","family":"Peterson","given":"David W.","non-dropping-particle":"","parse-names":false,"suffix":""},{"dropping-particle":"","family":"Bakker","given":"Jonathan D.","non-dropping-particle":"","parse-names":false,"suffix":""}],"container-title":"Forest Ecology and Management","id":"ITEM-1","issued":{"date-parts":[["2018","7","1"]]},"note":"Pretreatment richness best predictor of post treatment\n\nRichness enhanced by burning, and to a lesser extent, thinning\n\nEffect varies with scale\n\nDid not attempt comparison to initial studies\n\nAnnuals early and persistent response, perennials more lagged\n\nAnnuals showed a more lagged response at the smaller scale\n\nSmall scale 1-50m2, large scale 1000m2\n\nInvasives uncommon in treatments but also uncommon before treatment\n\n~\n\nRecent review and meta-analyses highlight lack of predictability in understory responses to thinning and burning\n\nFire intervals in mission creek watershed were 6 to 21 years\nagee lehmkuhl 2009\n\nNo active grazing in mission creek watershed\n\nLinear mixed effects models\n\nThey did not adjust alpha for multiple tests!!!\n\nBIC penalizes models for complexity more than AIC\n\nUsed thinning intensity as a continous variable\n\nTotal richness increased over time in the herb groups, but not shrubs\n\nPlots with greater initial density and basal area supported fewer herb species\n\nTreatment effects were rarely detected early (2-3 years) but were common later (10-13 years)\n\nPreponderance of late, plot scale responses suggest a process of slow and sparse recruitment\n\nLosses in herb layer were low relative to gains, and unaffcted by treatment\n\nRates of loss did not vary predictably by species\n\nTemporal trends suggest that more enrichment may still happen\n\nAlthough some of the prescribed fires applied to these units did not meet fuel-reduction objectives, they were effective in promoting native plant diversity, and were maybe the best burns for that purpose\n\n","page":"58-78","publisher":"Elsevier B.V.","title":"Benefits of thinning and burning for understory diversity vary with spatial scale and time since treatment","type":"article-journal","volume":"419-420"},"uris":["http://www.mendeley.com/documents/?uuid=c55dd3ef-6200-36af-bdf2-2902cf855aa0"]}],"mendeley":{"formattedCitation":"(Rossman et al. 2018)","plainTextFormattedCitation":"(Rossman et al. 2018)","previouslyFormattedCitation":"(Rossman et al. 2018)"},"properties":{"noteIndex":0},"schema":"https://github.com/citation-style-language/schema/raw/master/csl-citation.json"}</w:instrText>
      </w:r>
      <w:r>
        <w:rPr>
          <w:rFonts w:ascii="Times New Roman" w:hAnsi="Times New Roman" w:cs="Times New Roman"/>
          <w:sz w:val="24"/>
          <w:szCs w:val="24"/>
        </w:rPr>
        <w:fldChar w:fldCharType="separate"/>
      </w:r>
      <w:r w:rsidRPr="001C5819">
        <w:rPr>
          <w:rFonts w:ascii="Times New Roman" w:hAnsi="Times New Roman" w:cs="Times New Roman"/>
          <w:noProof/>
          <w:sz w:val="24"/>
          <w:szCs w:val="24"/>
        </w:rPr>
        <w:t>(Rossman et al. 2018)</w:t>
      </w:r>
      <w:r>
        <w:rPr>
          <w:rFonts w:ascii="Times New Roman" w:hAnsi="Times New Roman" w:cs="Times New Roman"/>
          <w:sz w:val="24"/>
          <w:szCs w:val="24"/>
        </w:rPr>
        <w:fldChar w:fldCharType="end"/>
      </w:r>
      <w:r w:rsidRPr="00634FEF">
        <w:rPr>
          <w:rFonts w:ascii="Times New Roman" w:hAnsi="Times New Roman" w:cs="Times New Roman"/>
          <w:sz w:val="24"/>
          <w:szCs w:val="24"/>
        </w:rPr>
        <w:t xml:space="preserve">, and the same team </w:t>
      </w:r>
      <w:r>
        <w:rPr>
          <w:rFonts w:ascii="Times New Roman" w:hAnsi="Times New Roman" w:cs="Times New Roman"/>
          <w:sz w:val="24"/>
          <w:szCs w:val="24"/>
        </w:rPr>
        <w:t>has produced</w:t>
      </w:r>
      <w:r w:rsidRPr="00634FEF">
        <w:rPr>
          <w:rFonts w:ascii="Times New Roman" w:hAnsi="Times New Roman" w:cs="Times New Roman"/>
          <w:sz w:val="24"/>
          <w:szCs w:val="24"/>
        </w:rPr>
        <w:t xml:space="preserve"> a publication on tree regener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34079">
        <w:rPr>
          <w:rFonts w:ascii="Times New Roman" w:hAnsi="Times New Roman" w:cs="Times New Roman"/>
          <w:sz w:val="24"/>
          <w:szCs w:val="24"/>
        </w:rPr>
        <w:instrText>ADDIN CSL_CITATION {"citationItems":[{"id":"ITEM-1","itemData":{"DOI":"10.3390/F11080888","ISSN":"19994907","abstract":"The long-term effectiveness of dry-forest fuels treatments (restoration thinning and prescribed burning) depends, in part, on the pace at which trees regenerate and recruit into the overstory. Knowledge of the factors that shape post-treatment regeneration and growth is limited by the short timeframes and simple disturbance histories of past research. Here, we present results of a 15-year fuels-reduction experiment in central Washington, including responses to planned and unplanned disturbances. We explore the changing patterns of Douglas-fir regeneration in 72 permanent plots (0.1 ha) varying in overstory abundance (a function of density and basal area) and disturbance history-the latter including thinning, prescribed burning, and/or wildfire. Plots were measured before treatment (2000/2001), soon afterwards (2004/2005), and more than a decade later (2015). Thinning combined with burning enhanced sapling recruitment (ingrowth) into the overstory, although rates of ingrowth were consistently low and greatly exceeded by mortality. Relationships between seedling frequency (proportion of quadrats within a plot) and overstory abundance shifted from weakly negative before treatment to positive after thinning, to neutral in the longer term. However, these relationships were overshadowed by more recent, higher-severity prescribed fire and wildfire that stimulated seedling establishment while killing advanced regeneration and overstory trees. Our results highlight the dependence of regeneration responses on the history of, and time since, fuels treatment and subsequent disturbance. Managers must be aware of this spatial and temporal complexity and plan for future disturbances that are inevitable but unpredictable in timing and severity.","author":[{"dropping-particle":"","family":"Rossman","given":"Allison K.","non-dropping-particle":"","parse-names":false,"suffix":""},{"dropping-particle":"","family":"Bakker","given":"Jonathan D.","non-dropping-particle":"","parse-names":false,"suffix":""},{"dropping-particle":"","family":"Peterson","given":"David W.","non-dropping-particle":"","parse-names":false,"suffix":""},{"dropping-particle":"","family":"Halpern","given":"Charles B.","non-dropping-particle":"","parse-names":false,"suffix":""}],"container-title":"Forests","id":"ITEM-1","issue":"8","issued":{"date-parts":[["2020","8","1"]]},"note":"tb enhanced sap recruitment but greatly exceeded by mort\n\nRelationships between seedlings freq and overstory abundance shifted from weakly negative before treatment to positive after thinning, nuetral in longrun\n\nHigher sev fire and wildfire +","page":"888","publisher":"MDPI AG","title":"Long-term effects of fuels treatments, overstory structure, and wildfire on tree regeneration in dry forests of Central Washington","type":"article-journal","volume":"11"},"uris":["http://www.mendeley.com/documents/?uuid=b4b7f84f-1bdb-3adb-aff7-6014e3b8cd2e"]}],"mendeley":{"formattedCitation":"(Rossman et al. 2020)","plainTextFormattedCitation":"(Rossman et al. 2020)","previouslyFormattedCitation":"(Rossman et al. 2020)"},"properties":{"noteIndex":0},"schema":"https://github.com/citation-style-language/schema/raw/master/csl-citation.json"}</w:instrText>
      </w:r>
      <w:r>
        <w:rPr>
          <w:rFonts w:ascii="Times New Roman" w:hAnsi="Times New Roman" w:cs="Times New Roman"/>
          <w:sz w:val="24"/>
          <w:szCs w:val="24"/>
        </w:rPr>
        <w:fldChar w:fldCharType="separate"/>
      </w:r>
      <w:r w:rsidRPr="001C5819">
        <w:rPr>
          <w:rFonts w:ascii="Times New Roman" w:hAnsi="Times New Roman" w:cs="Times New Roman"/>
          <w:noProof/>
          <w:sz w:val="24"/>
          <w:szCs w:val="24"/>
        </w:rPr>
        <w:t>(Rossman et al. 2020)</w:t>
      </w:r>
      <w:r>
        <w:rPr>
          <w:rFonts w:ascii="Times New Roman" w:hAnsi="Times New Roman" w:cs="Times New Roman"/>
          <w:sz w:val="24"/>
          <w:szCs w:val="24"/>
        </w:rPr>
        <w:fldChar w:fldCharType="end"/>
      </w:r>
      <w:r w:rsidRPr="00634FEF">
        <w:rPr>
          <w:rFonts w:ascii="Times New Roman" w:hAnsi="Times New Roman" w:cs="Times New Roman"/>
          <w:sz w:val="24"/>
          <w:szCs w:val="24"/>
        </w:rPr>
        <w:t>.  Additionally, the Washington LiDAR portal indicates that LiDAR flights have been conducted over the entirety of the study area, a portion in 2015 and a portion in 2017.</w:t>
      </w:r>
    </w:p>
    <w:p w14:paraId="3BC03653" w14:textId="77777777" w:rsidR="00840600" w:rsidRPr="00634FEF"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The National Park Service Fire Effects Monitoring project (NPS</w:t>
      </w:r>
      <w:r>
        <w:rPr>
          <w:rFonts w:ascii="Times New Roman" w:hAnsi="Times New Roman" w:cs="Times New Roman"/>
          <w:sz w:val="24"/>
          <w:szCs w:val="24"/>
        </w:rPr>
        <w:t>FX</w:t>
      </w:r>
      <w:r w:rsidRPr="00634FEF">
        <w:rPr>
          <w:rFonts w:ascii="Times New Roman" w:hAnsi="Times New Roman" w:cs="Times New Roman"/>
          <w:sz w:val="24"/>
          <w:szCs w:val="24"/>
        </w:rPr>
        <w:t xml:space="preserve">) includes monitoring of various combinations of thinning, broadcast burning, and pile burning dating back to 1996, on 155 monumented plots.  There are two sites, the </w:t>
      </w:r>
      <w:proofErr w:type="spellStart"/>
      <w:r w:rsidRPr="00634FEF">
        <w:rPr>
          <w:rFonts w:ascii="Times New Roman" w:hAnsi="Times New Roman" w:cs="Times New Roman"/>
          <w:sz w:val="24"/>
          <w:szCs w:val="24"/>
        </w:rPr>
        <w:t>Stehekin</w:t>
      </w:r>
      <w:proofErr w:type="spellEnd"/>
      <w:r w:rsidRPr="00634FEF">
        <w:rPr>
          <w:rFonts w:ascii="Times New Roman" w:hAnsi="Times New Roman" w:cs="Times New Roman"/>
          <w:sz w:val="24"/>
          <w:szCs w:val="24"/>
        </w:rPr>
        <w:t xml:space="preserve"> area of North Cascades National </w:t>
      </w:r>
      <w:r>
        <w:rPr>
          <w:rFonts w:ascii="Times New Roman" w:hAnsi="Times New Roman" w:cs="Times New Roman"/>
          <w:sz w:val="24"/>
          <w:szCs w:val="24"/>
        </w:rPr>
        <w:t>Recreation Area,</w:t>
      </w:r>
      <w:r w:rsidRPr="00634FEF">
        <w:rPr>
          <w:rFonts w:ascii="Times New Roman" w:hAnsi="Times New Roman" w:cs="Times New Roman"/>
          <w:sz w:val="24"/>
          <w:szCs w:val="24"/>
        </w:rPr>
        <w:t xml:space="preserve"> and the Lake Roosevelt National Recreation Area.  Karen Kopper, Fire Ecologist with the National Park Service (NPS), was the team’s main contact for this dataset.  The NPS employs a seasonal crew that spends a portion of each summer sampling a subset of the plots.  They resample plots 0, 1, 2, 5, 10, and 15 years after the most recent treatment.   In total, there have been more than 600 plot reads.  The project started with a small number of monitoring plots, and has added new plots in new units nearly every year since inception.  Don, Karen, and Brian have agreed to collaborate on analyzing the data and producing a publication, as a part of Don’s dissertation work.  No WTL</w:t>
      </w:r>
      <w:r>
        <w:rPr>
          <w:rFonts w:ascii="Times New Roman" w:hAnsi="Times New Roman" w:cs="Times New Roman"/>
          <w:sz w:val="24"/>
          <w:szCs w:val="24"/>
        </w:rPr>
        <w:t>P</w:t>
      </w:r>
      <w:r w:rsidRPr="00634FEF">
        <w:rPr>
          <w:rFonts w:ascii="Times New Roman" w:hAnsi="Times New Roman" w:cs="Times New Roman"/>
          <w:sz w:val="24"/>
          <w:szCs w:val="24"/>
        </w:rPr>
        <w:t xml:space="preserve"> team fieldwork will be required.   The main question of interest will be how the rate of fuels accumulation varies with different treatment and retreatment combinations.  There is data to produce publications on other response variables, including dynamics of trees, shrubs, and herbaceous vegetation.</w:t>
      </w:r>
      <w:r>
        <w:rPr>
          <w:rFonts w:ascii="Times New Roman" w:hAnsi="Times New Roman" w:cs="Times New Roman"/>
          <w:sz w:val="24"/>
          <w:szCs w:val="24"/>
        </w:rPr>
        <w:t xml:space="preserve">  </w:t>
      </w:r>
    </w:p>
    <w:p w14:paraId="57F0DFAC" w14:textId="77777777" w:rsidR="00840600" w:rsidRPr="00634FEF"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Colville National Forest Collaborative Forest Landscape Restoration Project (CFLRP) included monitoring of about 150 plots in 2013, including pretreatment reads in two project areas (East Wedge and Walker), and a ‘past treatments’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study of commercial thinning, shelterwood cuts, and </w:t>
      </w:r>
      <w:proofErr w:type="spellStart"/>
      <w:r w:rsidRPr="00634FEF">
        <w:rPr>
          <w:rFonts w:ascii="Times New Roman" w:hAnsi="Times New Roman" w:cs="Times New Roman"/>
          <w:sz w:val="24"/>
          <w:szCs w:val="24"/>
        </w:rPr>
        <w:t>clearcuts</w:t>
      </w:r>
      <w:proofErr w:type="spellEnd"/>
      <w:r w:rsidRPr="00634FEF">
        <w:rPr>
          <w:rFonts w:ascii="Times New Roman" w:hAnsi="Times New Roman" w:cs="Times New Roman"/>
          <w:sz w:val="24"/>
          <w:szCs w:val="24"/>
        </w:rPr>
        <w:t xml:space="preserve">, some of which were burned at various numbers of years after the </w:t>
      </w:r>
      <w:r w:rsidRPr="00634FEF">
        <w:rPr>
          <w:rFonts w:ascii="Times New Roman" w:hAnsi="Times New Roman" w:cs="Times New Roman"/>
          <w:sz w:val="24"/>
          <w:szCs w:val="24"/>
        </w:rPr>
        <w:lastRenderedPageBreak/>
        <w:t xml:space="preserve">timber sale.  The past treatments portion of the study included units treated up to 20 years prior to sampling.  The main contact for information on the monitoring data is Jason Clark, who led the field crews in 2013.  He is currently at the University of Alaska – Fairbanks.  The two main collaborators currently working on the Colville National Forest are Monique Wynecoop, </w:t>
      </w:r>
      <w:r>
        <w:rPr>
          <w:rFonts w:ascii="Times New Roman" w:hAnsi="Times New Roman" w:cs="Times New Roman"/>
          <w:sz w:val="24"/>
          <w:szCs w:val="24"/>
        </w:rPr>
        <w:t>f</w:t>
      </w:r>
      <w:r w:rsidRPr="00634FEF">
        <w:rPr>
          <w:rFonts w:ascii="Times New Roman" w:hAnsi="Times New Roman" w:cs="Times New Roman"/>
          <w:sz w:val="24"/>
          <w:szCs w:val="24"/>
        </w:rPr>
        <w:t xml:space="preserve">ire </w:t>
      </w:r>
      <w:r>
        <w:rPr>
          <w:rFonts w:ascii="Times New Roman" w:hAnsi="Times New Roman" w:cs="Times New Roman"/>
          <w:sz w:val="24"/>
          <w:szCs w:val="24"/>
        </w:rPr>
        <w:t>e</w:t>
      </w:r>
      <w:r w:rsidRPr="00634FEF">
        <w:rPr>
          <w:rFonts w:ascii="Times New Roman" w:hAnsi="Times New Roman" w:cs="Times New Roman"/>
          <w:sz w:val="24"/>
          <w:szCs w:val="24"/>
        </w:rPr>
        <w:t xml:space="preserve">cologist, and Eric Pfeifer, forester.  After reviewing the potential </w:t>
      </w:r>
      <w:proofErr w:type="spellStart"/>
      <w:r w:rsidRPr="00634FEF">
        <w:rPr>
          <w:rFonts w:ascii="Times New Roman" w:hAnsi="Times New Roman" w:cs="Times New Roman"/>
          <w:sz w:val="24"/>
          <w:szCs w:val="24"/>
        </w:rPr>
        <w:t>datasources</w:t>
      </w:r>
      <w:proofErr w:type="spellEnd"/>
      <w:r w:rsidRPr="00634FEF">
        <w:rPr>
          <w:rFonts w:ascii="Times New Roman" w:hAnsi="Times New Roman" w:cs="Times New Roman"/>
          <w:sz w:val="24"/>
          <w:szCs w:val="24"/>
        </w:rPr>
        <w:t xml:space="preserve"> for study of long term fuels treatment effects, the WTL</w:t>
      </w:r>
      <w:r>
        <w:rPr>
          <w:rFonts w:ascii="Times New Roman" w:hAnsi="Times New Roman" w:cs="Times New Roman"/>
          <w:sz w:val="24"/>
          <w:szCs w:val="24"/>
        </w:rPr>
        <w:t>P</w:t>
      </w:r>
      <w:r w:rsidRPr="00634FEF">
        <w:rPr>
          <w:rFonts w:ascii="Times New Roman" w:hAnsi="Times New Roman" w:cs="Times New Roman"/>
          <w:sz w:val="24"/>
          <w:szCs w:val="24"/>
        </w:rPr>
        <w:t xml:space="preserve"> team decided that building off of the CFLRP past treatments project to develop a </w:t>
      </w:r>
      <w:proofErr w:type="spellStart"/>
      <w:r w:rsidRPr="00634FEF">
        <w:rPr>
          <w:rFonts w:ascii="Times New Roman" w:hAnsi="Times New Roman" w:cs="Times New Roman"/>
          <w:sz w:val="24"/>
          <w:szCs w:val="24"/>
        </w:rPr>
        <w:t>chronosequence</w:t>
      </w:r>
      <w:proofErr w:type="spellEnd"/>
      <w:r w:rsidRPr="00634FEF">
        <w:rPr>
          <w:rFonts w:ascii="Times New Roman" w:hAnsi="Times New Roman" w:cs="Times New Roman"/>
          <w:sz w:val="24"/>
          <w:szCs w:val="24"/>
        </w:rPr>
        <w:t xml:space="preserve"> was the most valuable use of field resources after the FFS study, for </w:t>
      </w:r>
      <w:r>
        <w:rPr>
          <w:rFonts w:ascii="Times New Roman" w:hAnsi="Times New Roman" w:cs="Times New Roman"/>
          <w:sz w:val="24"/>
          <w:szCs w:val="24"/>
        </w:rPr>
        <w:t>isolating the effect of time si</w:t>
      </w:r>
      <w:r w:rsidRPr="00634FEF">
        <w:rPr>
          <w:rFonts w:ascii="Times New Roman" w:hAnsi="Times New Roman" w:cs="Times New Roman"/>
          <w:sz w:val="24"/>
          <w:szCs w:val="24"/>
        </w:rPr>
        <w:t>ngle</w:t>
      </w:r>
      <w:r>
        <w:rPr>
          <w:rFonts w:ascii="Times New Roman" w:hAnsi="Times New Roman" w:cs="Times New Roman"/>
          <w:sz w:val="24"/>
          <w:szCs w:val="24"/>
        </w:rPr>
        <w:t xml:space="preserve"> combination of</w:t>
      </w:r>
      <w:r w:rsidRPr="00634FEF">
        <w:rPr>
          <w:rFonts w:ascii="Times New Roman" w:hAnsi="Times New Roman" w:cs="Times New Roman"/>
          <w:sz w:val="24"/>
          <w:szCs w:val="24"/>
        </w:rPr>
        <w:t xml:space="preserve"> treatment</w:t>
      </w:r>
      <w:r>
        <w:rPr>
          <w:rFonts w:ascii="Times New Roman" w:hAnsi="Times New Roman" w:cs="Times New Roman"/>
          <w:sz w:val="24"/>
          <w:szCs w:val="24"/>
        </w:rPr>
        <w:t>s</w:t>
      </w:r>
      <w:r w:rsidRPr="00634FEF">
        <w:rPr>
          <w:rFonts w:ascii="Times New Roman" w:hAnsi="Times New Roman" w:cs="Times New Roman"/>
          <w:sz w:val="24"/>
          <w:szCs w:val="24"/>
        </w:rPr>
        <w:t xml:space="preserve">.  Thinning and burning was the </w:t>
      </w:r>
      <w:r>
        <w:rPr>
          <w:rFonts w:ascii="Times New Roman" w:hAnsi="Times New Roman" w:cs="Times New Roman"/>
          <w:sz w:val="24"/>
          <w:szCs w:val="24"/>
        </w:rPr>
        <w:t xml:space="preserve">most common type of treatment from the 2013 </w:t>
      </w:r>
      <w:proofErr w:type="spellStart"/>
      <w:r>
        <w:rPr>
          <w:rFonts w:ascii="Times New Roman" w:hAnsi="Times New Roman" w:cs="Times New Roman"/>
          <w:sz w:val="24"/>
          <w:szCs w:val="24"/>
        </w:rPr>
        <w:t>chronosequence</w:t>
      </w:r>
      <w:proofErr w:type="spellEnd"/>
      <w:r>
        <w:rPr>
          <w:rFonts w:ascii="Times New Roman" w:hAnsi="Times New Roman" w:cs="Times New Roman"/>
          <w:sz w:val="24"/>
          <w:szCs w:val="24"/>
        </w:rPr>
        <w:t xml:space="preserve"> study, and it</w:t>
      </w:r>
      <w:r w:rsidRPr="00634FEF">
        <w:rPr>
          <w:rFonts w:ascii="Times New Roman" w:hAnsi="Times New Roman" w:cs="Times New Roman"/>
          <w:sz w:val="24"/>
          <w:szCs w:val="24"/>
        </w:rPr>
        <w:t xml:space="preserve"> is considered the most effective treatment type and is widely implemented.  The ‘thinning’ treatment type is commercial thinning, and can include shelterwood initiation cuts.  </w:t>
      </w:r>
      <w:r>
        <w:rPr>
          <w:rFonts w:ascii="Times New Roman" w:hAnsi="Times New Roman" w:cs="Times New Roman"/>
          <w:sz w:val="24"/>
          <w:szCs w:val="24"/>
        </w:rPr>
        <w:t>Burning includes both broadcast burning and jackpot burning units.</w:t>
      </w:r>
      <w:r w:rsidRPr="00634FEF">
        <w:rPr>
          <w:rFonts w:ascii="Times New Roman" w:hAnsi="Times New Roman" w:cs="Times New Roman"/>
          <w:sz w:val="24"/>
          <w:szCs w:val="24"/>
        </w:rPr>
        <w:t xml:space="preserve">  Don conducted a GIS analysis of the western portion of the Colville National Forest to identify potential study sites.  He used the Forest Service FACTS database to identify units that were thinned and burned from 2000-2013, in units located in potential vegetation types of dry ponderosa pine or dry mixed conifer, excluding units burned in wildfire</w:t>
      </w:r>
      <w:r>
        <w:rPr>
          <w:rFonts w:ascii="Times New Roman" w:hAnsi="Times New Roman" w:cs="Times New Roman"/>
          <w:sz w:val="24"/>
          <w:szCs w:val="24"/>
        </w:rPr>
        <w:t>s</w:t>
      </w:r>
      <w:r w:rsidRPr="00634FEF">
        <w:rPr>
          <w:rFonts w:ascii="Times New Roman" w:hAnsi="Times New Roman" w:cs="Times New Roman"/>
          <w:sz w:val="24"/>
          <w:szCs w:val="24"/>
        </w:rPr>
        <w:t xml:space="preserve"> since 1984 and excluding units that have been retreated since 2013.  Potential sample units were </w:t>
      </w:r>
      <w:r>
        <w:rPr>
          <w:rFonts w:ascii="Times New Roman" w:hAnsi="Times New Roman" w:cs="Times New Roman"/>
          <w:sz w:val="24"/>
          <w:szCs w:val="24"/>
        </w:rPr>
        <w:t xml:space="preserve">so </w:t>
      </w:r>
      <w:r w:rsidRPr="00634FEF">
        <w:rPr>
          <w:rFonts w:ascii="Times New Roman" w:hAnsi="Times New Roman" w:cs="Times New Roman"/>
          <w:sz w:val="24"/>
          <w:szCs w:val="24"/>
        </w:rPr>
        <w:t xml:space="preserve">narrowly defined to isolate the effect of time to the extent possible.  </w:t>
      </w:r>
    </w:p>
    <w:p w14:paraId="4EC1BB4D" w14:textId="77777777" w:rsidR="00840600" w:rsidRPr="00634FEF"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Forest Resiliency Burn Pilot (FRBP) was a study of prescribed burning effects conducted by the Washington DNR in 2016 and 2017.  It includes pre and post treatment data from 140 monumented plots in 7 prescribed fires conducted in various locations of central and eastern Washington.  Response variables included fuel loads, fuel consumption, tagged trees, and vegetation response.  Jim Cronan at the Pacific Wildland Fire Sciences lab is the main contact.  The WFTL team decided not to resample FRBP plots because the time between sample periods would not be large enough to address questions of fuels treatment longevity.  However, the dataset is exceptionally well organized and resampling the plots in the future should hold scientific value.  </w:t>
      </w:r>
    </w:p>
    <w:p w14:paraId="793B4F70" w14:textId="77777777" w:rsidR="00840600" w:rsidRDefault="00840600" w:rsidP="00081667">
      <w:pPr>
        <w:spacing w:after="240" w:line="360" w:lineRule="auto"/>
        <w:rPr>
          <w:rFonts w:ascii="Times New Roman" w:hAnsi="Times New Roman" w:cs="Times New Roman"/>
          <w:sz w:val="24"/>
          <w:szCs w:val="24"/>
        </w:rPr>
      </w:pPr>
      <w:r w:rsidRPr="00634FEF">
        <w:rPr>
          <w:rFonts w:ascii="Times New Roman" w:hAnsi="Times New Roman" w:cs="Times New Roman"/>
          <w:sz w:val="24"/>
          <w:szCs w:val="24"/>
        </w:rPr>
        <w:t xml:space="preserve">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Fuels Monitoring Project (SFMP) included data on surface fuels only, collected on at least 145 plots in 2011, prior to thinning and burning treatments in 2011 and 2012.  Dale Swedberg, former manager of the </w:t>
      </w:r>
      <w:proofErr w:type="spellStart"/>
      <w:r w:rsidRPr="00634FEF">
        <w:rPr>
          <w:rFonts w:ascii="Times New Roman" w:hAnsi="Times New Roman" w:cs="Times New Roman"/>
          <w:sz w:val="24"/>
          <w:szCs w:val="24"/>
        </w:rPr>
        <w:t>Sinlahekin</w:t>
      </w:r>
      <w:proofErr w:type="spellEnd"/>
      <w:r w:rsidRPr="00634FEF">
        <w:rPr>
          <w:rFonts w:ascii="Times New Roman" w:hAnsi="Times New Roman" w:cs="Times New Roman"/>
          <w:sz w:val="24"/>
          <w:szCs w:val="24"/>
        </w:rPr>
        <w:t xml:space="preserve"> Natural Area (SNA), led the funding and sampling </w:t>
      </w:r>
      <w:r w:rsidRPr="00634FEF">
        <w:rPr>
          <w:rFonts w:ascii="Times New Roman" w:hAnsi="Times New Roman" w:cs="Times New Roman"/>
          <w:sz w:val="24"/>
          <w:szCs w:val="24"/>
        </w:rPr>
        <w:lastRenderedPageBreak/>
        <w:t>efforts.  Additionally, Justin Haug, a more recent manager of the SNA, was a major source of information on more recent management activities.  About 12 plots burned in the 2015 Okanagan Complex, and about 124 have been retreated in prescribed burns in 2017-2019.  Because of these recent disturbances and management interventions, and because of the lack of short</w:t>
      </w:r>
      <w:r>
        <w:rPr>
          <w:rFonts w:ascii="Times New Roman" w:hAnsi="Times New Roman" w:cs="Times New Roman"/>
          <w:sz w:val="24"/>
          <w:szCs w:val="24"/>
        </w:rPr>
        <w:t>-</w:t>
      </w:r>
      <w:r w:rsidRPr="00634FEF">
        <w:rPr>
          <w:rFonts w:ascii="Times New Roman" w:hAnsi="Times New Roman" w:cs="Times New Roman"/>
          <w:sz w:val="24"/>
          <w:szCs w:val="24"/>
        </w:rPr>
        <w:t xml:space="preserve">term post-treatment data, the WFTL team decided not to resample the plots at the SFMP.  However, resampling these plots would help address questions about areas that have been treated twice.  Additional data collection efforts involving fuels treatment effects include 2011 monitoring of small mammals, led by Dale Swedberg, and 2008 and 2018 monitoring of stand structure conducted by Dylan Fisher of Evergreen State College.   </w:t>
      </w:r>
    </w:p>
    <w:p w14:paraId="73636D0D" w14:textId="77777777" w:rsidR="00840600" w:rsidRDefault="00840600" w:rsidP="00081667">
      <w:pPr>
        <w:spacing w:after="240" w:line="360" w:lineRule="auto"/>
        <w:rPr>
          <w:rFonts w:ascii="Times New Roman" w:hAnsi="Times New Roman" w:cs="Times New Roman"/>
          <w:i/>
          <w:iCs/>
          <w:sz w:val="24"/>
          <w:szCs w:val="24"/>
        </w:rPr>
      </w:pPr>
      <w:r>
        <w:rPr>
          <w:rFonts w:ascii="Times New Roman" w:hAnsi="Times New Roman" w:cs="Times New Roman"/>
          <w:i/>
          <w:iCs/>
          <w:sz w:val="24"/>
          <w:szCs w:val="24"/>
        </w:rPr>
        <w:t>Task Two</w:t>
      </w:r>
    </w:p>
    <w:p w14:paraId="485B852E" w14:textId="77777777" w:rsidR="00840600" w:rsidRDefault="00840600"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In summer of 2020, Don led the field crew that sampled additional plots for the Mission Creek and Colville Chronosequence projects.  At Mission Creek the 2020 team sampled 112 plots including 25 thinburn plots, 24 thin plots, 21 burn plots, 5 control plots, and 35 low severity wildfire plots, which were added to the 137 plots sampled in 2019.  At the Colville National Forest Don’s crew in conjunction with a DNR crew led by Sam </w:t>
      </w:r>
      <w:proofErr w:type="spellStart"/>
      <w:r>
        <w:rPr>
          <w:rFonts w:ascii="Times New Roman" w:hAnsi="Times New Roman" w:cs="Times New Roman"/>
          <w:sz w:val="24"/>
          <w:szCs w:val="24"/>
        </w:rPr>
        <w:t>Tharpgeorge</w:t>
      </w:r>
      <w:proofErr w:type="spellEnd"/>
      <w:r>
        <w:rPr>
          <w:rFonts w:ascii="Times New Roman" w:hAnsi="Times New Roman" w:cs="Times New Roman"/>
          <w:sz w:val="24"/>
          <w:szCs w:val="24"/>
        </w:rPr>
        <w:t xml:space="preserve"> (currently at Resilient Forestry LLC) collected 42 plots from thinburn units in dry forest types, using the same FIREMON protocol as the 2013 crews.  </w:t>
      </w:r>
    </w:p>
    <w:p w14:paraId="7A11207B" w14:textId="77777777" w:rsidR="00840600" w:rsidRPr="000550D5" w:rsidRDefault="00840600" w:rsidP="00081667">
      <w:pPr>
        <w:spacing w:after="240" w:line="360" w:lineRule="auto"/>
        <w:rPr>
          <w:rFonts w:ascii="Times New Roman" w:hAnsi="Times New Roman" w:cs="Times New Roman"/>
          <w:sz w:val="24"/>
          <w:szCs w:val="24"/>
        </w:rPr>
      </w:pPr>
      <w:r>
        <w:rPr>
          <w:rFonts w:ascii="Times New Roman" w:hAnsi="Times New Roman" w:cs="Times New Roman"/>
          <w:i/>
          <w:iCs/>
          <w:sz w:val="24"/>
          <w:szCs w:val="24"/>
        </w:rPr>
        <w:t>Task Three</w:t>
      </w:r>
    </w:p>
    <w:p w14:paraId="134112A7" w14:textId="5F9526C0" w:rsidR="00F62389" w:rsidRDefault="00840600" w:rsidP="00F62389">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Data from the summer 2020 field season and Mission Creek data from 2019 were entered and quality controlled by crewmembers under the supervision of Don.  Data from past field seasons </w:t>
      </w:r>
      <w:r w:rsidR="00F62389">
        <w:rPr>
          <w:rFonts w:ascii="Times New Roman" w:hAnsi="Times New Roman" w:cs="Times New Roman"/>
          <w:sz w:val="24"/>
          <w:szCs w:val="24"/>
        </w:rPr>
        <w:t>on the Colville Chronosequence and NPS Fire Effects projects were provided by the main contacts at each location, sometimes in raw and sometimes in summarized form.  Don processed, merged, summarized, and graphed the three Washington datasets using the statistical program R.   Canopy fuels metrics were not estimated for the NPS Fire Effects project, because base of live crown data was not collected until recent years.  All three datasets were included in the meta-analytical graphs within this report, and the WTLP team has plans to conduct more detailed analyses of each, to leverage their unique strengths (see Appendix Three).</w:t>
      </w:r>
      <w:r w:rsidR="00F62389">
        <w:rPr>
          <w:rFonts w:ascii="Times New Roman" w:hAnsi="Times New Roman" w:cs="Times New Roman"/>
          <w:sz w:val="24"/>
          <w:szCs w:val="24"/>
        </w:rPr>
        <w:t xml:space="preserve"> </w:t>
      </w:r>
      <w:r w:rsidR="00F62389">
        <w:rPr>
          <w:rFonts w:ascii="Times New Roman" w:hAnsi="Times New Roman" w:cs="Times New Roman"/>
          <w:sz w:val="24"/>
          <w:szCs w:val="24"/>
        </w:rPr>
        <w:t xml:space="preserve">In addition to the data from the Washington datasets, Don gathered data from published reports of fuels treatment longevity from across the interior west to help form the metanalytical graphs.    The data were </w:t>
      </w:r>
      <w:r w:rsidR="00F62389">
        <w:rPr>
          <w:rFonts w:ascii="Times New Roman" w:hAnsi="Times New Roman" w:cs="Times New Roman"/>
          <w:sz w:val="24"/>
          <w:szCs w:val="24"/>
        </w:rPr>
        <w:lastRenderedPageBreak/>
        <w:t xml:space="preserve">either taken directly from published tables, or by using </w:t>
      </w:r>
      <w:proofErr w:type="spellStart"/>
      <w:r w:rsidR="00F62389">
        <w:rPr>
          <w:rFonts w:ascii="Times New Roman" w:hAnsi="Times New Roman" w:cs="Times New Roman"/>
          <w:sz w:val="24"/>
          <w:szCs w:val="24"/>
        </w:rPr>
        <w:t>webplotdigitizer</w:t>
      </w:r>
      <w:proofErr w:type="spellEnd"/>
      <w:r w:rsidR="00F62389">
        <w:rPr>
          <w:rFonts w:ascii="Times New Roman" w:hAnsi="Times New Roman" w:cs="Times New Roman"/>
          <w:sz w:val="24"/>
          <w:szCs w:val="24"/>
        </w:rPr>
        <w:t xml:space="preserve"> to extract numerical values from published graphs.  Data were either provided as treatment-level averages in comparative studies, usually summarizing the results from multiple plots within multiple replicate unit into one average value, or as averages within a given time-band, in which case Don used the center of the time band as the time point to assign as the x-axis value on the meta-analytical graphs. </w:t>
      </w:r>
      <w:r w:rsidR="004C4546">
        <w:rPr>
          <w:rFonts w:ascii="Times New Roman" w:hAnsi="Times New Roman" w:cs="Times New Roman"/>
          <w:sz w:val="24"/>
          <w:szCs w:val="24"/>
        </w:rPr>
        <w:t xml:space="preserve">See tables one and two on the following pages for more detailed information on these studies. </w:t>
      </w:r>
    </w:p>
    <w:p w14:paraId="48A1DFB0" w14:textId="3900D821" w:rsidR="0078353C" w:rsidRPr="00840600" w:rsidRDefault="00F62389"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C925E95" w14:textId="32744483" w:rsidR="007E469D" w:rsidRDefault="007E469D" w:rsidP="00081667">
      <w:pPr>
        <w:spacing w:after="240" w:line="360" w:lineRule="auto"/>
        <w:rPr>
          <w:rFonts w:ascii="Times New Roman" w:hAnsi="Times New Roman" w:cs="Times New Roman"/>
          <w:b/>
          <w:bCs/>
          <w:sz w:val="24"/>
          <w:szCs w:val="24"/>
        </w:rPr>
      </w:pPr>
    </w:p>
    <w:p w14:paraId="2B4B6AC1" w14:textId="64491408" w:rsidR="00F62389" w:rsidRDefault="00F62389" w:rsidP="00081667">
      <w:pPr>
        <w:spacing w:after="240" w:line="360" w:lineRule="auto"/>
        <w:rPr>
          <w:rFonts w:ascii="Times New Roman" w:hAnsi="Times New Roman" w:cs="Times New Roman"/>
          <w:b/>
          <w:bCs/>
          <w:sz w:val="24"/>
          <w:szCs w:val="24"/>
        </w:rPr>
      </w:pPr>
    </w:p>
    <w:p w14:paraId="6A5CB81E" w14:textId="75F53E8E" w:rsidR="00F62389" w:rsidRDefault="00F62389" w:rsidP="00081667">
      <w:pPr>
        <w:spacing w:after="240" w:line="360" w:lineRule="auto"/>
        <w:rPr>
          <w:rFonts w:ascii="Times New Roman" w:hAnsi="Times New Roman" w:cs="Times New Roman"/>
          <w:b/>
          <w:bCs/>
          <w:sz w:val="24"/>
          <w:szCs w:val="24"/>
        </w:rPr>
      </w:pPr>
    </w:p>
    <w:p w14:paraId="454C9040" w14:textId="3CB1661D" w:rsidR="00F62389" w:rsidRDefault="00F62389" w:rsidP="00081667">
      <w:pPr>
        <w:spacing w:after="240" w:line="360" w:lineRule="auto"/>
        <w:rPr>
          <w:rFonts w:ascii="Times New Roman" w:hAnsi="Times New Roman" w:cs="Times New Roman"/>
          <w:b/>
          <w:bCs/>
          <w:sz w:val="24"/>
          <w:szCs w:val="24"/>
        </w:rPr>
      </w:pPr>
    </w:p>
    <w:tbl>
      <w:tblPr>
        <w:tblStyle w:val="TableGrid"/>
        <w:tblpPr w:leftFromText="180" w:rightFromText="180" w:vertAnchor="page" w:horzAnchor="margin" w:tblpY="324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F62389" w:rsidRPr="00A77CA6" w14:paraId="6C138638" w14:textId="77777777" w:rsidTr="00F62389">
        <w:tc>
          <w:tcPr>
            <w:tcW w:w="1870" w:type="dxa"/>
            <w:tcBorders>
              <w:bottom w:val="single" w:sz="4" w:space="0" w:color="auto"/>
            </w:tcBorders>
          </w:tcPr>
          <w:p w14:paraId="1C2F49C7"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lastRenderedPageBreak/>
              <w:t>Study</w:t>
            </w:r>
          </w:p>
        </w:tc>
        <w:tc>
          <w:tcPr>
            <w:tcW w:w="1870" w:type="dxa"/>
            <w:tcBorders>
              <w:bottom w:val="single" w:sz="4" w:space="0" w:color="auto"/>
            </w:tcBorders>
          </w:tcPr>
          <w:p w14:paraId="5D2E1D93"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t>Region</w:t>
            </w:r>
          </w:p>
        </w:tc>
        <w:tc>
          <w:tcPr>
            <w:tcW w:w="1870" w:type="dxa"/>
            <w:tcBorders>
              <w:bottom w:val="single" w:sz="4" w:space="0" w:color="auto"/>
            </w:tcBorders>
          </w:tcPr>
          <w:p w14:paraId="4D3178C7"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t>Forest Type</w:t>
            </w:r>
          </w:p>
        </w:tc>
        <w:tc>
          <w:tcPr>
            <w:tcW w:w="1870" w:type="dxa"/>
            <w:tcBorders>
              <w:bottom w:val="single" w:sz="4" w:space="0" w:color="auto"/>
            </w:tcBorders>
          </w:tcPr>
          <w:p w14:paraId="7DF3451A"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t>Treatments</w:t>
            </w:r>
          </w:p>
        </w:tc>
        <w:tc>
          <w:tcPr>
            <w:tcW w:w="1870" w:type="dxa"/>
            <w:tcBorders>
              <w:bottom w:val="single" w:sz="4" w:space="0" w:color="auto"/>
            </w:tcBorders>
          </w:tcPr>
          <w:p w14:paraId="78AEFC57"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t>Design</w:t>
            </w:r>
          </w:p>
        </w:tc>
      </w:tr>
      <w:tr w:rsidR="00F62389" w:rsidRPr="00A77CA6" w14:paraId="512BC3DC" w14:textId="77777777" w:rsidTr="00F62389">
        <w:tc>
          <w:tcPr>
            <w:tcW w:w="1870" w:type="dxa"/>
            <w:tcBorders>
              <w:top w:val="single" w:sz="4" w:space="0" w:color="auto"/>
            </w:tcBorders>
          </w:tcPr>
          <w:p w14:paraId="441112D9" w14:textId="77777777" w:rsidR="00F62389" w:rsidRDefault="00F62389" w:rsidP="00F62389">
            <w:pPr>
              <w:rPr>
                <w:rFonts w:ascii="Times New Roman" w:hAnsi="Times New Roman" w:cs="Times New Roman"/>
              </w:rPr>
            </w:pPr>
          </w:p>
          <w:p w14:paraId="5E0CD616" w14:textId="77777777" w:rsidR="00F62389" w:rsidRDefault="00F62389" w:rsidP="00F62389">
            <w:pPr>
              <w:rPr>
                <w:rFonts w:ascii="Times New Roman" w:hAnsi="Times New Roman" w:cs="Times New Roman"/>
              </w:rPr>
            </w:pPr>
            <w:r w:rsidRPr="00A77CA6">
              <w:rPr>
                <w:rFonts w:ascii="Times New Roman" w:hAnsi="Times New Roman" w:cs="Times New Roman"/>
              </w:rPr>
              <w:fldChar w:fldCharType="begin" w:fldLock="1"/>
            </w:r>
            <w:r w:rsidRPr="00A77CA6">
              <w:rPr>
                <w:rFonts w:ascii="Times New Roman" w:hAnsi="Times New Roman" w:cs="Times New Roman"/>
              </w:rPr>
              <w:instrText>ADDIN CSL_CITATION {"citationItems":[{"id":"ITEM-1","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1","issue":"12","issued":{"date-parts":[["2008","12","10"]]},"page":"2029-2038","publisher":"Elsevier","title":"Can prescribed fire be used to maintain fuel treatment effectiveness over time in Black Hills ponderosa pine forests?","type":"article-journal","volume":"256"},"uris":["http://www.mendeley.com/documents/?uuid=4115b047-5cef-379e-a175-cd41d49e0436"]}],"mendeley":{"formattedCitation":"(Battaglia et al. 2008)","manualFormatting":"Battaglia et al. 2008","plainTextFormattedCitation":"(Battaglia et al. 2008)","previouslyFormattedCitation":"(Battaglia et al. 2008)"},"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Battaglia et al. 2008</w:t>
            </w:r>
            <w:r w:rsidRPr="00A77CA6">
              <w:rPr>
                <w:rFonts w:ascii="Times New Roman" w:hAnsi="Times New Roman" w:cs="Times New Roman"/>
              </w:rPr>
              <w:fldChar w:fldCharType="end"/>
            </w:r>
          </w:p>
          <w:p w14:paraId="2D7E003B" w14:textId="77777777" w:rsidR="00F62389" w:rsidRPr="00A77CA6" w:rsidRDefault="00F62389" w:rsidP="00F62389">
            <w:pPr>
              <w:rPr>
                <w:rFonts w:ascii="Times New Roman" w:hAnsi="Times New Roman" w:cs="Times New Roman"/>
              </w:rPr>
            </w:pPr>
          </w:p>
        </w:tc>
        <w:tc>
          <w:tcPr>
            <w:tcW w:w="1870" w:type="dxa"/>
            <w:tcBorders>
              <w:top w:val="single" w:sz="4" w:space="0" w:color="auto"/>
            </w:tcBorders>
          </w:tcPr>
          <w:p w14:paraId="55DBA309" w14:textId="77777777" w:rsidR="00F62389" w:rsidRDefault="00F62389" w:rsidP="00F62389">
            <w:pPr>
              <w:rPr>
                <w:rFonts w:ascii="Times New Roman" w:hAnsi="Times New Roman" w:cs="Times New Roman"/>
              </w:rPr>
            </w:pPr>
          </w:p>
          <w:p w14:paraId="660A74AC" w14:textId="77777777" w:rsidR="00F62389" w:rsidRPr="00A77CA6" w:rsidRDefault="00F62389" w:rsidP="00F62389">
            <w:pPr>
              <w:rPr>
                <w:rFonts w:ascii="Times New Roman" w:hAnsi="Times New Roman" w:cs="Times New Roman"/>
              </w:rPr>
            </w:pPr>
            <w:r w:rsidRPr="00A77CA6">
              <w:rPr>
                <w:rFonts w:ascii="Times New Roman" w:hAnsi="Times New Roman" w:cs="Times New Roman"/>
              </w:rPr>
              <w:t>Black Hills, SD</w:t>
            </w:r>
          </w:p>
        </w:tc>
        <w:tc>
          <w:tcPr>
            <w:tcW w:w="1870" w:type="dxa"/>
            <w:tcBorders>
              <w:top w:val="single" w:sz="4" w:space="0" w:color="auto"/>
            </w:tcBorders>
          </w:tcPr>
          <w:p w14:paraId="3A2AD39C" w14:textId="77777777" w:rsidR="00F62389" w:rsidRDefault="00F62389" w:rsidP="00F62389">
            <w:pPr>
              <w:rPr>
                <w:rFonts w:ascii="Times New Roman" w:hAnsi="Times New Roman" w:cs="Times New Roman"/>
              </w:rPr>
            </w:pPr>
          </w:p>
          <w:p w14:paraId="1804DB72" w14:textId="77777777" w:rsidR="00F62389" w:rsidRPr="00A77CA6" w:rsidRDefault="00F62389" w:rsidP="00F62389">
            <w:pPr>
              <w:rPr>
                <w:rFonts w:ascii="Times New Roman" w:hAnsi="Times New Roman" w:cs="Times New Roman"/>
              </w:rPr>
            </w:pPr>
            <w:r w:rsidRPr="00A77CA6">
              <w:rPr>
                <w:rFonts w:ascii="Times New Roman" w:hAnsi="Times New Roman" w:cs="Times New Roman"/>
              </w:rPr>
              <w:t>Ponderosa</w:t>
            </w:r>
          </w:p>
        </w:tc>
        <w:tc>
          <w:tcPr>
            <w:tcW w:w="1870" w:type="dxa"/>
            <w:tcBorders>
              <w:top w:val="single" w:sz="4" w:space="0" w:color="auto"/>
            </w:tcBorders>
          </w:tcPr>
          <w:p w14:paraId="0D635ABE" w14:textId="77777777" w:rsidR="00F62389" w:rsidRDefault="00F62389" w:rsidP="00F62389">
            <w:pPr>
              <w:rPr>
                <w:rFonts w:ascii="Times New Roman" w:hAnsi="Times New Roman" w:cs="Times New Roman"/>
              </w:rPr>
            </w:pPr>
          </w:p>
          <w:p w14:paraId="379CD296" w14:textId="77777777" w:rsidR="00F62389" w:rsidRPr="00A77CA6" w:rsidRDefault="00F62389" w:rsidP="00F62389">
            <w:pPr>
              <w:rPr>
                <w:rFonts w:ascii="Times New Roman" w:hAnsi="Times New Roman" w:cs="Times New Roman"/>
              </w:rPr>
            </w:pPr>
            <w:r w:rsidRPr="00A77CA6">
              <w:rPr>
                <w:rFonts w:ascii="Times New Roman" w:hAnsi="Times New Roman" w:cs="Times New Roman"/>
              </w:rPr>
              <w:t xml:space="preserve">Burn </w:t>
            </w:r>
          </w:p>
        </w:tc>
        <w:tc>
          <w:tcPr>
            <w:tcW w:w="1870" w:type="dxa"/>
            <w:tcBorders>
              <w:top w:val="single" w:sz="4" w:space="0" w:color="auto"/>
            </w:tcBorders>
          </w:tcPr>
          <w:p w14:paraId="16479ABD" w14:textId="77777777" w:rsidR="00F62389" w:rsidRDefault="00F62389" w:rsidP="00F62389">
            <w:pPr>
              <w:rPr>
                <w:rFonts w:ascii="Times New Roman" w:hAnsi="Times New Roman" w:cs="Times New Roman"/>
              </w:rPr>
            </w:pPr>
          </w:p>
          <w:p w14:paraId="5407FAC2" w14:textId="77777777" w:rsidR="00F62389" w:rsidRPr="00A77CA6" w:rsidRDefault="00F62389" w:rsidP="00F62389">
            <w:pPr>
              <w:rPr>
                <w:rFonts w:ascii="Times New Roman" w:hAnsi="Times New Roman" w:cs="Times New Roman"/>
              </w:rPr>
            </w:pPr>
            <w:r w:rsidRPr="00A77CA6">
              <w:rPr>
                <w:rFonts w:ascii="Times New Roman" w:hAnsi="Times New Roman" w:cs="Times New Roman"/>
              </w:rPr>
              <w:t>Chronosequence</w:t>
            </w:r>
          </w:p>
        </w:tc>
      </w:tr>
      <w:tr w:rsidR="00F62389" w:rsidRPr="00A77CA6" w14:paraId="5649C56F" w14:textId="77777777" w:rsidTr="00F62389">
        <w:tc>
          <w:tcPr>
            <w:tcW w:w="1870" w:type="dxa"/>
          </w:tcPr>
          <w:p w14:paraId="1705B188" w14:textId="77777777" w:rsidR="00F62389" w:rsidRPr="00A77CA6" w:rsidRDefault="00F62389" w:rsidP="00F62389">
            <w:pPr>
              <w:rPr>
                <w:rFonts w:ascii="Times New Roman" w:hAnsi="Times New Roman" w:cs="Times New Roman"/>
              </w:rPr>
            </w:pPr>
            <w:r w:rsidRPr="00A77CA6">
              <w:rPr>
                <w:rFonts w:ascii="Times New Roman" w:hAnsi="Times New Roman" w:cs="Times New Roman"/>
              </w:rPr>
              <w:fldChar w:fldCharType="begin" w:fldLock="1"/>
            </w:r>
            <w:r>
              <w:rPr>
                <w:rFonts w:ascii="Times New Roman" w:hAnsi="Times New Roman" w:cs="Times New Roman"/>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Hood et al. 2020)","manualFormatting":"Hood et al. 2020","plainTextFormattedCitation":"(Hood et al. 2020)","previouslyFormattedCitation":"(Hood et al. 2020)"},"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Hood et al. 2020</w:t>
            </w:r>
            <w:r w:rsidRPr="00A77CA6">
              <w:rPr>
                <w:rFonts w:ascii="Times New Roman" w:hAnsi="Times New Roman" w:cs="Times New Roman"/>
              </w:rPr>
              <w:fldChar w:fldCharType="end"/>
            </w:r>
          </w:p>
        </w:tc>
        <w:tc>
          <w:tcPr>
            <w:tcW w:w="1870" w:type="dxa"/>
          </w:tcPr>
          <w:p w14:paraId="50786361" w14:textId="77777777" w:rsidR="00F62389" w:rsidRDefault="00F62389" w:rsidP="00F62389">
            <w:pPr>
              <w:rPr>
                <w:rFonts w:ascii="Times New Roman" w:hAnsi="Times New Roman" w:cs="Times New Roman"/>
              </w:rPr>
            </w:pPr>
            <w:r w:rsidRPr="00A77CA6">
              <w:rPr>
                <w:rFonts w:ascii="Times New Roman" w:hAnsi="Times New Roman" w:cs="Times New Roman"/>
              </w:rPr>
              <w:t>Bitterroot Mountains, MT</w:t>
            </w:r>
          </w:p>
          <w:p w14:paraId="35896A30" w14:textId="77777777" w:rsidR="00F62389" w:rsidRPr="00A77CA6" w:rsidRDefault="00F62389" w:rsidP="00F62389">
            <w:pPr>
              <w:rPr>
                <w:rFonts w:ascii="Times New Roman" w:hAnsi="Times New Roman" w:cs="Times New Roman"/>
              </w:rPr>
            </w:pPr>
          </w:p>
        </w:tc>
        <w:tc>
          <w:tcPr>
            <w:tcW w:w="1870" w:type="dxa"/>
          </w:tcPr>
          <w:p w14:paraId="73BB8721" w14:textId="77777777" w:rsidR="00F62389" w:rsidRPr="00A77CA6" w:rsidRDefault="00F62389" w:rsidP="00F62389">
            <w:pPr>
              <w:rPr>
                <w:rFonts w:ascii="Times New Roman" w:hAnsi="Times New Roman" w:cs="Times New Roman"/>
              </w:rPr>
            </w:pPr>
            <w:r>
              <w:rPr>
                <w:rFonts w:ascii="Times New Roman" w:hAnsi="Times New Roman" w:cs="Times New Roman"/>
              </w:rPr>
              <w:t>Ponderosa</w:t>
            </w:r>
          </w:p>
        </w:tc>
        <w:tc>
          <w:tcPr>
            <w:tcW w:w="1870" w:type="dxa"/>
          </w:tcPr>
          <w:p w14:paraId="7C3BF911" w14:textId="77777777" w:rsidR="00F62389" w:rsidRPr="00A77CA6" w:rsidRDefault="00F62389" w:rsidP="00F62389">
            <w:pPr>
              <w:rPr>
                <w:rFonts w:ascii="Times New Roman" w:hAnsi="Times New Roman" w:cs="Times New Roman"/>
              </w:rPr>
            </w:pPr>
            <w:r>
              <w:rPr>
                <w:rFonts w:ascii="Times New Roman" w:hAnsi="Times New Roman" w:cs="Times New Roman"/>
              </w:rPr>
              <w:t>Control, thin, thin-burn</w:t>
            </w:r>
          </w:p>
        </w:tc>
        <w:tc>
          <w:tcPr>
            <w:tcW w:w="1870" w:type="dxa"/>
          </w:tcPr>
          <w:p w14:paraId="23CEF996" w14:textId="77777777" w:rsidR="00F62389" w:rsidRPr="00A77CA6" w:rsidRDefault="00F62389" w:rsidP="00F62389">
            <w:pPr>
              <w:rPr>
                <w:rFonts w:ascii="Times New Roman" w:hAnsi="Times New Roman" w:cs="Times New Roman"/>
              </w:rPr>
            </w:pPr>
            <w:r>
              <w:rPr>
                <w:rFonts w:ascii="Times New Roman" w:hAnsi="Times New Roman" w:cs="Times New Roman"/>
              </w:rPr>
              <w:t>Experimental</w:t>
            </w:r>
          </w:p>
        </w:tc>
      </w:tr>
      <w:tr w:rsidR="00F62389" w:rsidRPr="00A77CA6" w14:paraId="29B63645" w14:textId="77777777" w:rsidTr="00F62389">
        <w:tc>
          <w:tcPr>
            <w:tcW w:w="1870" w:type="dxa"/>
          </w:tcPr>
          <w:p w14:paraId="67281A46"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1","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mendeley":{"formattedCitation":"(van Mantgem et al. 2016)","manualFormatting":"van Mantgem et al. 2016","plainTextFormattedCitation":"(van Mantgem et al. 2016)","previouslyFormattedCitation":"(van Mantgem et al. 2016)"},"properties":{"noteIndex":0},"schema":"https://github.com/citation-style-language/schema/raw/master/csl-citation.json"}</w:instrText>
            </w:r>
            <w:r>
              <w:rPr>
                <w:rFonts w:ascii="Times New Roman" w:hAnsi="Times New Roman" w:cs="Times New Roman"/>
              </w:rPr>
              <w:fldChar w:fldCharType="separate"/>
            </w:r>
            <w:r w:rsidRPr="00A77CA6">
              <w:rPr>
                <w:rFonts w:ascii="Times New Roman" w:hAnsi="Times New Roman" w:cs="Times New Roman"/>
                <w:noProof/>
              </w:rPr>
              <w:t>van Mantgem et al. 2016</w:t>
            </w:r>
            <w:r>
              <w:rPr>
                <w:rFonts w:ascii="Times New Roman" w:hAnsi="Times New Roman" w:cs="Times New Roman"/>
              </w:rPr>
              <w:fldChar w:fldCharType="end"/>
            </w:r>
          </w:p>
          <w:p w14:paraId="0884DF4D" w14:textId="77777777" w:rsidR="00F62389" w:rsidRPr="00A77CA6" w:rsidRDefault="00F62389" w:rsidP="00F62389">
            <w:pPr>
              <w:rPr>
                <w:rFonts w:ascii="Times New Roman" w:hAnsi="Times New Roman" w:cs="Times New Roman"/>
              </w:rPr>
            </w:pPr>
          </w:p>
        </w:tc>
        <w:tc>
          <w:tcPr>
            <w:tcW w:w="1870" w:type="dxa"/>
          </w:tcPr>
          <w:p w14:paraId="6C7747B7" w14:textId="77777777" w:rsidR="00F62389" w:rsidRPr="00A77CA6" w:rsidRDefault="00F62389" w:rsidP="00F62389">
            <w:pPr>
              <w:rPr>
                <w:rFonts w:ascii="Times New Roman" w:hAnsi="Times New Roman" w:cs="Times New Roman"/>
              </w:rPr>
            </w:pPr>
            <w:r>
              <w:rPr>
                <w:rFonts w:ascii="Times New Roman" w:hAnsi="Times New Roman" w:cs="Times New Roman"/>
              </w:rPr>
              <w:t>Southwest US, multiple sites</w:t>
            </w:r>
          </w:p>
        </w:tc>
        <w:tc>
          <w:tcPr>
            <w:tcW w:w="1870" w:type="dxa"/>
          </w:tcPr>
          <w:p w14:paraId="370720E8" w14:textId="77777777" w:rsidR="00F62389" w:rsidRPr="00A77CA6" w:rsidRDefault="00F62389" w:rsidP="00F62389">
            <w:pPr>
              <w:rPr>
                <w:rFonts w:ascii="Times New Roman" w:hAnsi="Times New Roman" w:cs="Times New Roman"/>
              </w:rPr>
            </w:pPr>
            <w:r>
              <w:rPr>
                <w:rFonts w:ascii="Times New Roman" w:hAnsi="Times New Roman" w:cs="Times New Roman"/>
              </w:rPr>
              <w:t>Ponderosa, Mixed conifer</w:t>
            </w:r>
          </w:p>
        </w:tc>
        <w:tc>
          <w:tcPr>
            <w:tcW w:w="1870" w:type="dxa"/>
          </w:tcPr>
          <w:p w14:paraId="27862DA3" w14:textId="77777777" w:rsidR="00F62389" w:rsidRPr="00A77CA6" w:rsidRDefault="00F62389" w:rsidP="00F62389">
            <w:pPr>
              <w:rPr>
                <w:rFonts w:ascii="Times New Roman" w:hAnsi="Times New Roman" w:cs="Times New Roman"/>
              </w:rPr>
            </w:pPr>
            <w:r>
              <w:rPr>
                <w:rFonts w:ascii="Times New Roman" w:hAnsi="Times New Roman" w:cs="Times New Roman"/>
              </w:rPr>
              <w:t>Burn</w:t>
            </w:r>
          </w:p>
        </w:tc>
        <w:tc>
          <w:tcPr>
            <w:tcW w:w="1870" w:type="dxa"/>
          </w:tcPr>
          <w:p w14:paraId="61919962" w14:textId="77777777" w:rsidR="00F62389" w:rsidRPr="00A77CA6" w:rsidRDefault="00F62389" w:rsidP="00F62389">
            <w:pPr>
              <w:rPr>
                <w:rFonts w:ascii="Times New Roman" w:hAnsi="Times New Roman" w:cs="Times New Roman"/>
              </w:rPr>
            </w:pPr>
            <w:r>
              <w:rPr>
                <w:rFonts w:ascii="Times New Roman" w:hAnsi="Times New Roman" w:cs="Times New Roman"/>
              </w:rPr>
              <w:t>Monitoring</w:t>
            </w:r>
          </w:p>
        </w:tc>
      </w:tr>
      <w:tr w:rsidR="00F62389" w:rsidRPr="00A77CA6" w14:paraId="683363F0" w14:textId="77777777" w:rsidTr="00F62389">
        <w:tc>
          <w:tcPr>
            <w:tcW w:w="1870" w:type="dxa"/>
          </w:tcPr>
          <w:p w14:paraId="4E4CBD99"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manualFormatting":"Morici 2017","plainTextFormattedCitation":"(Morici 2017)","previouslyFormattedCitation":"(Morici 2017)"},"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Morici 2017</w:t>
            </w:r>
            <w:r>
              <w:rPr>
                <w:rFonts w:ascii="Times New Roman" w:hAnsi="Times New Roman" w:cs="Times New Roman"/>
              </w:rPr>
              <w:fldChar w:fldCharType="end"/>
            </w:r>
            <w:r>
              <w:rPr>
                <w:rFonts w:ascii="Times New Roman" w:hAnsi="Times New Roman" w:cs="Times New Roman"/>
              </w:rPr>
              <w:t>*</w:t>
            </w:r>
          </w:p>
          <w:p w14:paraId="711269D3" w14:textId="77777777" w:rsidR="00F62389" w:rsidRDefault="00F62389" w:rsidP="00F62389">
            <w:pPr>
              <w:rPr>
                <w:rFonts w:ascii="Times New Roman" w:hAnsi="Times New Roman" w:cs="Times New Roman"/>
              </w:rPr>
            </w:pPr>
          </w:p>
          <w:p w14:paraId="6A72BC49" w14:textId="77777777" w:rsidR="00F62389" w:rsidRPr="00A77CA6" w:rsidRDefault="00F62389" w:rsidP="00F62389">
            <w:pPr>
              <w:rPr>
                <w:rFonts w:ascii="Times New Roman" w:hAnsi="Times New Roman" w:cs="Times New Roman"/>
              </w:rPr>
            </w:pPr>
          </w:p>
        </w:tc>
        <w:tc>
          <w:tcPr>
            <w:tcW w:w="1870" w:type="dxa"/>
          </w:tcPr>
          <w:p w14:paraId="4EAE2771" w14:textId="77777777" w:rsidR="00F62389" w:rsidRPr="00A77CA6" w:rsidRDefault="00F62389" w:rsidP="00F62389">
            <w:pPr>
              <w:rPr>
                <w:rFonts w:ascii="Times New Roman" w:hAnsi="Times New Roman" w:cs="Times New Roman"/>
              </w:rPr>
            </w:pPr>
            <w:r>
              <w:rPr>
                <w:rFonts w:ascii="Times New Roman" w:hAnsi="Times New Roman" w:cs="Times New Roman"/>
              </w:rPr>
              <w:t>Blue Mountain, OR</w:t>
            </w:r>
          </w:p>
        </w:tc>
        <w:tc>
          <w:tcPr>
            <w:tcW w:w="1870" w:type="dxa"/>
          </w:tcPr>
          <w:p w14:paraId="0A2BFB9C" w14:textId="77777777" w:rsidR="00F62389" w:rsidRPr="00A77CA6" w:rsidRDefault="00F62389" w:rsidP="00F62389">
            <w:pPr>
              <w:rPr>
                <w:rFonts w:ascii="Times New Roman" w:hAnsi="Times New Roman" w:cs="Times New Roman"/>
              </w:rPr>
            </w:pPr>
            <w:r>
              <w:rPr>
                <w:rFonts w:ascii="Times New Roman" w:hAnsi="Times New Roman" w:cs="Times New Roman"/>
              </w:rPr>
              <w:t>Ponderosa</w:t>
            </w:r>
          </w:p>
        </w:tc>
        <w:tc>
          <w:tcPr>
            <w:tcW w:w="1870" w:type="dxa"/>
          </w:tcPr>
          <w:p w14:paraId="5460562E" w14:textId="77777777" w:rsidR="00F62389" w:rsidRPr="00A77CA6" w:rsidRDefault="00F62389" w:rsidP="00F62389">
            <w:pPr>
              <w:rPr>
                <w:rFonts w:ascii="Times New Roman" w:hAnsi="Times New Roman" w:cs="Times New Roman"/>
              </w:rPr>
            </w:pPr>
            <w:r>
              <w:rPr>
                <w:rFonts w:ascii="Times New Roman" w:hAnsi="Times New Roman" w:cs="Times New Roman"/>
              </w:rPr>
              <w:t>Control, thin, burn, thin-burn</w:t>
            </w:r>
          </w:p>
        </w:tc>
        <w:tc>
          <w:tcPr>
            <w:tcW w:w="1870" w:type="dxa"/>
          </w:tcPr>
          <w:p w14:paraId="0ED6F9A2" w14:textId="77777777" w:rsidR="00F62389" w:rsidRPr="00A77CA6" w:rsidRDefault="00F62389" w:rsidP="00F62389">
            <w:pPr>
              <w:rPr>
                <w:rFonts w:ascii="Times New Roman" w:hAnsi="Times New Roman" w:cs="Times New Roman"/>
              </w:rPr>
            </w:pPr>
            <w:r>
              <w:rPr>
                <w:rFonts w:ascii="Times New Roman" w:hAnsi="Times New Roman" w:cs="Times New Roman"/>
              </w:rPr>
              <w:t>Experiment</w:t>
            </w:r>
          </w:p>
        </w:tc>
      </w:tr>
      <w:tr w:rsidR="00F62389" w:rsidRPr="00A77CA6" w14:paraId="52348EFC" w14:textId="77777777" w:rsidTr="00F62389">
        <w:tc>
          <w:tcPr>
            <w:tcW w:w="1870" w:type="dxa"/>
          </w:tcPr>
          <w:p w14:paraId="168DCED9"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manualFormatting":"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Stephens et al. 2012</w:t>
            </w:r>
            <w:r>
              <w:rPr>
                <w:rFonts w:ascii="Times New Roman" w:hAnsi="Times New Roman" w:cs="Times New Roman"/>
              </w:rPr>
              <w:fldChar w:fldCharType="end"/>
            </w:r>
            <w:r>
              <w:rPr>
                <w:rFonts w:ascii="Times New Roman" w:hAnsi="Times New Roman" w:cs="Times New Roman"/>
              </w:rPr>
              <w:t>*</w:t>
            </w:r>
          </w:p>
          <w:p w14:paraId="59451A72" w14:textId="77777777" w:rsidR="00F62389" w:rsidRPr="00A77CA6" w:rsidRDefault="00F62389" w:rsidP="00F62389">
            <w:pPr>
              <w:rPr>
                <w:rFonts w:ascii="Times New Roman" w:hAnsi="Times New Roman" w:cs="Times New Roman"/>
              </w:rPr>
            </w:pPr>
          </w:p>
        </w:tc>
        <w:tc>
          <w:tcPr>
            <w:tcW w:w="1870" w:type="dxa"/>
          </w:tcPr>
          <w:p w14:paraId="4B14696B" w14:textId="77777777" w:rsidR="00F62389" w:rsidRPr="00A77CA6" w:rsidRDefault="00F62389" w:rsidP="00F62389">
            <w:pPr>
              <w:rPr>
                <w:rFonts w:ascii="Times New Roman" w:hAnsi="Times New Roman" w:cs="Times New Roman"/>
              </w:rPr>
            </w:pPr>
            <w:r>
              <w:rPr>
                <w:rFonts w:ascii="Times New Roman" w:hAnsi="Times New Roman" w:cs="Times New Roman"/>
              </w:rPr>
              <w:t>Sierra Nevada, CA</w:t>
            </w:r>
          </w:p>
        </w:tc>
        <w:tc>
          <w:tcPr>
            <w:tcW w:w="1870" w:type="dxa"/>
          </w:tcPr>
          <w:p w14:paraId="691D1E30" w14:textId="77777777" w:rsidR="00F62389" w:rsidRPr="00A77CA6" w:rsidRDefault="00F62389" w:rsidP="00F62389">
            <w:pPr>
              <w:rPr>
                <w:rFonts w:ascii="Times New Roman" w:hAnsi="Times New Roman" w:cs="Times New Roman"/>
              </w:rPr>
            </w:pPr>
            <w:r>
              <w:rPr>
                <w:rFonts w:ascii="Times New Roman" w:hAnsi="Times New Roman" w:cs="Times New Roman"/>
              </w:rPr>
              <w:t>Mixed conifer</w:t>
            </w:r>
          </w:p>
        </w:tc>
        <w:tc>
          <w:tcPr>
            <w:tcW w:w="1870" w:type="dxa"/>
          </w:tcPr>
          <w:p w14:paraId="1D1BFBFE" w14:textId="77777777" w:rsidR="00F62389" w:rsidRPr="00A77CA6" w:rsidRDefault="00F62389" w:rsidP="00F62389">
            <w:pPr>
              <w:rPr>
                <w:rFonts w:ascii="Times New Roman" w:hAnsi="Times New Roman" w:cs="Times New Roman"/>
              </w:rPr>
            </w:pPr>
            <w:r>
              <w:rPr>
                <w:rFonts w:ascii="Times New Roman" w:hAnsi="Times New Roman" w:cs="Times New Roman"/>
              </w:rPr>
              <w:t>Control, thin, Burn, thin-burn</w:t>
            </w:r>
          </w:p>
        </w:tc>
        <w:tc>
          <w:tcPr>
            <w:tcW w:w="1870" w:type="dxa"/>
          </w:tcPr>
          <w:p w14:paraId="559F0FF8" w14:textId="77777777" w:rsidR="00F62389" w:rsidRPr="00A77CA6" w:rsidRDefault="00F62389" w:rsidP="00F62389">
            <w:pPr>
              <w:rPr>
                <w:rFonts w:ascii="Times New Roman" w:hAnsi="Times New Roman" w:cs="Times New Roman"/>
              </w:rPr>
            </w:pPr>
            <w:r>
              <w:rPr>
                <w:rFonts w:ascii="Times New Roman" w:hAnsi="Times New Roman" w:cs="Times New Roman"/>
              </w:rPr>
              <w:t>Experiment</w:t>
            </w:r>
          </w:p>
        </w:tc>
      </w:tr>
      <w:tr w:rsidR="00F62389" w:rsidRPr="00A77CA6" w14:paraId="26198454" w14:textId="77777777" w:rsidTr="00F62389">
        <w:tc>
          <w:tcPr>
            <w:tcW w:w="1870" w:type="dxa"/>
          </w:tcPr>
          <w:p w14:paraId="455E36FC"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71/WF14082","ISSN":"10498001","abstract":"Altered fuel conditions coupled with changing climate have disrupted fire regimes of forests historically characterised by high-frequency and low-to-moderate-severity fire. Managers use fuel treatments to abate undesirable fire behaviour and effects. Short-term effectiveness of fuel treatments to alter fire behaviour and effects is well documented; however, long-term effectiveness is not well known. We evaluated surface fuel load, vegetation cover and forest structure before and after mechanical and fire-only treatments over 8 years across 11 National Forests in California. Eight years post treatment, total surface fuel load returned to 67 to 79% and 55 to 103% of pretreatment levels following fire-only and mechanical treatments respectively. Herbaceous or shrub cover exceeded pretreatment levels two-thirds of the time 8 years after treatment. Fire-only treatments warranted re-entry at 8 years post treatment owing to the accumulation of live and dead fuels and minimal impact on canopy bulk density. In general, mechanical treatments were more effective at reducing canopy bulk density and initially increasing canopy base height than prescribed fire. However, elevated surface fuel loads, canopy base height reductions in later years and lack of restoration of fire as an ecological process suggest that including prescribed fire would be beneficial.","author":[{"dropping-particle":"","family":"Vaillant","given":"Nicole M.","non-dropping-particle":"","parse-names":false,"suffix":""},{"dropping-particle":"","family":"Noonan-Wright","given":"Erin K.","non-dropping-particle":"","parse-names":false,"suffix":""},{"dropping-particle":"","family":"Reiner","given":"Alicia L.","non-dropping-particle":"","parse-names":false,"suffix":""},{"dropping-particle":"","family":"Ewell","given":"Carol M.","non-dropping-particle":"","parse-names":false,"suffix":""},{"dropping-particle":"","family":"Rau","given":"Benjamin M.","non-dropping-particle":"","parse-names":false,"suffix":""},{"dropping-particle":"","family":"Fites-Kaufman","given":"Josephine A.","non-dropping-particle":"","parse-names":false,"suffix":""},{"dropping-particle":"","family":"Dailey","given":"Scott N.","non-dropping-particle":"","parse-names":false,"suffix":""}],"container-title":"International Journal of Wildland Fire","id":"ITEM-1","issue":"3","issued":{"date-parts":[["2015","4","21"]]},"page":"361-371","publisher":"CSIRO","title":"Fuel accumulation and forest structure change following hazardous fuel reduction treatments throughout California","type":"article-journal","volume":"24"},"uris":["http://www.mendeley.com/documents/?uuid=259bd15c-d80f-327f-8467-98ceb671e80e"]}],"mendeley":{"formattedCitation":"(Vaillant et al. 2015)","manualFormatting":"Vaillant et al. 2015","plainTextFormattedCitation":"(Vaillant et al. 2015)","previouslyFormattedCitation":"(Vaillant et al. 2015)"},"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Vaillant et al. 2015</w:t>
            </w:r>
            <w:r>
              <w:rPr>
                <w:rFonts w:ascii="Times New Roman" w:hAnsi="Times New Roman" w:cs="Times New Roman"/>
              </w:rPr>
              <w:fldChar w:fldCharType="end"/>
            </w:r>
          </w:p>
          <w:p w14:paraId="4A70286E" w14:textId="77777777" w:rsidR="00F62389" w:rsidRPr="00A77CA6" w:rsidRDefault="00F62389" w:rsidP="00F62389">
            <w:pPr>
              <w:rPr>
                <w:rFonts w:ascii="Times New Roman" w:hAnsi="Times New Roman" w:cs="Times New Roman"/>
              </w:rPr>
            </w:pPr>
          </w:p>
        </w:tc>
        <w:tc>
          <w:tcPr>
            <w:tcW w:w="1870" w:type="dxa"/>
          </w:tcPr>
          <w:p w14:paraId="4BCBD75B" w14:textId="77777777" w:rsidR="00F62389" w:rsidRPr="00A77CA6" w:rsidRDefault="00F62389" w:rsidP="00F62389">
            <w:pPr>
              <w:rPr>
                <w:rFonts w:ascii="Times New Roman" w:hAnsi="Times New Roman" w:cs="Times New Roman"/>
              </w:rPr>
            </w:pPr>
            <w:r>
              <w:rPr>
                <w:rFonts w:ascii="Times New Roman" w:hAnsi="Times New Roman" w:cs="Times New Roman"/>
              </w:rPr>
              <w:t>Sierra Nevada, CA, multiple sites</w:t>
            </w:r>
          </w:p>
        </w:tc>
        <w:tc>
          <w:tcPr>
            <w:tcW w:w="1870" w:type="dxa"/>
          </w:tcPr>
          <w:p w14:paraId="66119E44" w14:textId="77777777" w:rsidR="00F62389" w:rsidRPr="00A77CA6" w:rsidRDefault="00F62389" w:rsidP="00F62389">
            <w:pPr>
              <w:rPr>
                <w:rFonts w:ascii="Times New Roman" w:hAnsi="Times New Roman" w:cs="Times New Roman"/>
              </w:rPr>
            </w:pPr>
            <w:r>
              <w:rPr>
                <w:rFonts w:ascii="Times New Roman" w:hAnsi="Times New Roman" w:cs="Times New Roman"/>
              </w:rPr>
              <w:t>Ponderosa, mixed conifer</w:t>
            </w:r>
          </w:p>
        </w:tc>
        <w:tc>
          <w:tcPr>
            <w:tcW w:w="1870" w:type="dxa"/>
          </w:tcPr>
          <w:p w14:paraId="4CF1793C" w14:textId="77777777" w:rsidR="00F62389" w:rsidRPr="00A77CA6" w:rsidRDefault="00F62389" w:rsidP="00F62389">
            <w:pPr>
              <w:rPr>
                <w:rFonts w:ascii="Times New Roman" w:hAnsi="Times New Roman" w:cs="Times New Roman"/>
              </w:rPr>
            </w:pPr>
            <w:r>
              <w:rPr>
                <w:rFonts w:ascii="Times New Roman" w:hAnsi="Times New Roman" w:cs="Times New Roman"/>
              </w:rPr>
              <w:t>Burn, thin</w:t>
            </w:r>
          </w:p>
        </w:tc>
        <w:tc>
          <w:tcPr>
            <w:tcW w:w="1870" w:type="dxa"/>
          </w:tcPr>
          <w:p w14:paraId="66C4C72A" w14:textId="77777777" w:rsidR="00F62389" w:rsidRPr="00A77CA6" w:rsidRDefault="00F62389" w:rsidP="00F62389">
            <w:pPr>
              <w:rPr>
                <w:rFonts w:ascii="Times New Roman" w:hAnsi="Times New Roman" w:cs="Times New Roman"/>
              </w:rPr>
            </w:pPr>
            <w:r>
              <w:rPr>
                <w:rFonts w:ascii="Times New Roman" w:hAnsi="Times New Roman" w:cs="Times New Roman"/>
              </w:rPr>
              <w:t>Chronosequence</w:t>
            </w:r>
          </w:p>
        </w:tc>
      </w:tr>
      <w:tr w:rsidR="00F62389" w:rsidRPr="00A77CA6" w14:paraId="008581FF" w14:textId="77777777" w:rsidTr="00F62389">
        <w:tc>
          <w:tcPr>
            <w:tcW w:w="1870" w:type="dxa"/>
          </w:tcPr>
          <w:p w14:paraId="3BF65DD6" w14:textId="77777777" w:rsidR="00F62389" w:rsidRDefault="00F62389" w:rsidP="00F62389">
            <w:pPr>
              <w:rPr>
                <w:rFonts w:ascii="Times New Roman" w:hAnsi="Times New Roman" w:cs="Times New Roman"/>
              </w:rPr>
            </w:pPr>
            <w:r>
              <w:rPr>
                <w:rFonts w:ascii="Times New Roman" w:hAnsi="Times New Roman" w:cs="Times New Roman"/>
              </w:rPr>
              <w:t>Radcliffe1, Mission Creek*</w:t>
            </w:r>
          </w:p>
          <w:p w14:paraId="757AB3FB" w14:textId="77777777" w:rsidR="00F62389" w:rsidRPr="00A77CA6" w:rsidRDefault="00F62389" w:rsidP="00F62389">
            <w:pPr>
              <w:rPr>
                <w:rFonts w:ascii="Times New Roman" w:hAnsi="Times New Roman" w:cs="Times New Roman"/>
              </w:rPr>
            </w:pPr>
          </w:p>
        </w:tc>
        <w:tc>
          <w:tcPr>
            <w:tcW w:w="1870" w:type="dxa"/>
          </w:tcPr>
          <w:p w14:paraId="7F578AD5" w14:textId="77777777" w:rsidR="00F62389" w:rsidRPr="00A77CA6" w:rsidRDefault="00F62389" w:rsidP="00F62389">
            <w:pPr>
              <w:rPr>
                <w:rFonts w:ascii="Times New Roman" w:hAnsi="Times New Roman" w:cs="Times New Roman"/>
              </w:rPr>
            </w:pPr>
            <w:r>
              <w:rPr>
                <w:rFonts w:ascii="Times New Roman" w:hAnsi="Times New Roman" w:cs="Times New Roman"/>
              </w:rPr>
              <w:t>East Cascades, Washington</w:t>
            </w:r>
          </w:p>
        </w:tc>
        <w:tc>
          <w:tcPr>
            <w:tcW w:w="1870" w:type="dxa"/>
          </w:tcPr>
          <w:p w14:paraId="5C7607E3" w14:textId="77777777" w:rsidR="00F62389" w:rsidRPr="00A77CA6" w:rsidRDefault="00F62389" w:rsidP="00F62389">
            <w:pPr>
              <w:rPr>
                <w:rFonts w:ascii="Times New Roman" w:hAnsi="Times New Roman" w:cs="Times New Roman"/>
              </w:rPr>
            </w:pPr>
            <w:r>
              <w:rPr>
                <w:rFonts w:ascii="Times New Roman" w:hAnsi="Times New Roman" w:cs="Times New Roman"/>
              </w:rPr>
              <w:t>Both combined</w:t>
            </w:r>
          </w:p>
        </w:tc>
        <w:tc>
          <w:tcPr>
            <w:tcW w:w="1870" w:type="dxa"/>
          </w:tcPr>
          <w:p w14:paraId="371968B5" w14:textId="77777777" w:rsidR="00F62389" w:rsidRPr="00A77CA6" w:rsidRDefault="00F62389" w:rsidP="00F62389">
            <w:pPr>
              <w:rPr>
                <w:rFonts w:ascii="Times New Roman" w:hAnsi="Times New Roman" w:cs="Times New Roman"/>
              </w:rPr>
            </w:pPr>
            <w:r>
              <w:rPr>
                <w:rFonts w:ascii="Times New Roman" w:hAnsi="Times New Roman" w:cs="Times New Roman"/>
              </w:rPr>
              <w:t>Control, burn, thin, thin-burn</w:t>
            </w:r>
          </w:p>
        </w:tc>
        <w:tc>
          <w:tcPr>
            <w:tcW w:w="1870" w:type="dxa"/>
          </w:tcPr>
          <w:p w14:paraId="64D2A80A" w14:textId="77777777" w:rsidR="00F62389" w:rsidRPr="00A77CA6" w:rsidRDefault="00F62389" w:rsidP="00F62389">
            <w:pPr>
              <w:rPr>
                <w:rFonts w:ascii="Times New Roman" w:hAnsi="Times New Roman" w:cs="Times New Roman"/>
              </w:rPr>
            </w:pPr>
            <w:r>
              <w:rPr>
                <w:rFonts w:ascii="Times New Roman" w:hAnsi="Times New Roman" w:cs="Times New Roman"/>
              </w:rPr>
              <w:t>Experiment</w:t>
            </w:r>
          </w:p>
        </w:tc>
      </w:tr>
      <w:tr w:rsidR="00F62389" w:rsidRPr="00A77CA6" w14:paraId="23D3A700" w14:textId="77777777" w:rsidTr="00F62389">
        <w:tc>
          <w:tcPr>
            <w:tcW w:w="1870" w:type="dxa"/>
          </w:tcPr>
          <w:p w14:paraId="1CD8B881" w14:textId="77777777" w:rsidR="00F62389" w:rsidRDefault="00F62389" w:rsidP="00F62389">
            <w:pPr>
              <w:rPr>
                <w:rFonts w:ascii="Times New Roman" w:hAnsi="Times New Roman" w:cs="Times New Roman"/>
              </w:rPr>
            </w:pPr>
            <w:r>
              <w:rPr>
                <w:rFonts w:ascii="Times New Roman" w:hAnsi="Times New Roman" w:cs="Times New Roman"/>
              </w:rPr>
              <w:t>Radcliffe2, Colville Chron.</w:t>
            </w:r>
          </w:p>
          <w:p w14:paraId="412AEE6D" w14:textId="77777777" w:rsidR="00F62389" w:rsidRDefault="00F62389" w:rsidP="00F62389">
            <w:pPr>
              <w:rPr>
                <w:rFonts w:ascii="Times New Roman" w:hAnsi="Times New Roman" w:cs="Times New Roman"/>
              </w:rPr>
            </w:pPr>
          </w:p>
        </w:tc>
        <w:tc>
          <w:tcPr>
            <w:tcW w:w="1870" w:type="dxa"/>
          </w:tcPr>
          <w:p w14:paraId="2709AE78" w14:textId="77777777" w:rsidR="00F62389" w:rsidRDefault="00F62389" w:rsidP="00F62389">
            <w:pPr>
              <w:rPr>
                <w:rFonts w:ascii="Times New Roman" w:hAnsi="Times New Roman" w:cs="Times New Roman"/>
              </w:rPr>
            </w:pPr>
            <w:r>
              <w:rPr>
                <w:rFonts w:ascii="Times New Roman" w:hAnsi="Times New Roman" w:cs="Times New Roman"/>
              </w:rPr>
              <w:t>Northeast Washington</w:t>
            </w:r>
          </w:p>
        </w:tc>
        <w:tc>
          <w:tcPr>
            <w:tcW w:w="1870" w:type="dxa"/>
          </w:tcPr>
          <w:p w14:paraId="3976EBBD" w14:textId="77777777" w:rsidR="00F62389" w:rsidRDefault="00F62389" w:rsidP="00F62389">
            <w:pPr>
              <w:rPr>
                <w:rFonts w:ascii="Times New Roman" w:hAnsi="Times New Roman" w:cs="Times New Roman"/>
              </w:rPr>
            </w:pPr>
            <w:r>
              <w:rPr>
                <w:rFonts w:ascii="Times New Roman" w:hAnsi="Times New Roman" w:cs="Times New Roman"/>
              </w:rPr>
              <w:t>Both combined</w:t>
            </w:r>
          </w:p>
        </w:tc>
        <w:tc>
          <w:tcPr>
            <w:tcW w:w="1870" w:type="dxa"/>
          </w:tcPr>
          <w:p w14:paraId="223E89B4" w14:textId="77777777" w:rsidR="00F62389" w:rsidRDefault="00F62389" w:rsidP="00F62389">
            <w:pPr>
              <w:rPr>
                <w:rFonts w:ascii="Times New Roman" w:hAnsi="Times New Roman" w:cs="Times New Roman"/>
              </w:rPr>
            </w:pPr>
            <w:r>
              <w:rPr>
                <w:rFonts w:ascii="Times New Roman" w:hAnsi="Times New Roman" w:cs="Times New Roman"/>
              </w:rPr>
              <w:t>Thin-burn</w:t>
            </w:r>
          </w:p>
        </w:tc>
        <w:tc>
          <w:tcPr>
            <w:tcW w:w="1870" w:type="dxa"/>
          </w:tcPr>
          <w:p w14:paraId="54358246" w14:textId="77777777" w:rsidR="00F62389" w:rsidRDefault="00F62389" w:rsidP="00F62389">
            <w:pPr>
              <w:rPr>
                <w:rFonts w:ascii="Times New Roman" w:hAnsi="Times New Roman" w:cs="Times New Roman"/>
              </w:rPr>
            </w:pPr>
            <w:r>
              <w:rPr>
                <w:rFonts w:ascii="Times New Roman" w:hAnsi="Times New Roman" w:cs="Times New Roman"/>
              </w:rPr>
              <w:t>Chronosequence</w:t>
            </w:r>
          </w:p>
        </w:tc>
      </w:tr>
      <w:tr w:rsidR="00F62389" w:rsidRPr="00A77CA6" w14:paraId="73DEF4C6" w14:textId="77777777" w:rsidTr="00F62389">
        <w:tc>
          <w:tcPr>
            <w:tcW w:w="1870" w:type="dxa"/>
          </w:tcPr>
          <w:p w14:paraId="09BA703D" w14:textId="77777777" w:rsidR="00F62389" w:rsidRDefault="00F62389" w:rsidP="00F62389">
            <w:pPr>
              <w:rPr>
                <w:rFonts w:ascii="Times New Roman" w:hAnsi="Times New Roman" w:cs="Times New Roman"/>
              </w:rPr>
            </w:pPr>
            <w:r>
              <w:rPr>
                <w:rFonts w:ascii="Times New Roman" w:hAnsi="Times New Roman" w:cs="Times New Roman"/>
              </w:rPr>
              <w:t>Radcliffe3, NPS Fire Effects</w:t>
            </w:r>
          </w:p>
        </w:tc>
        <w:tc>
          <w:tcPr>
            <w:tcW w:w="1870" w:type="dxa"/>
          </w:tcPr>
          <w:p w14:paraId="50708157" w14:textId="77777777" w:rsidR="00F62389" w:rsidRDefault="00F62389" w:rsidP="00F62389">
            <w:pPr>
              <w:rPr>
                <w:rFonts w:ascii="Times New Roman" w:hAnsi="Times New Roman" w:cs="Times New Roman"/>
              </w:rPr>
            </w:pPr>
            <w:r>
              <w:rPr>
                <w:rFonts w:ascii="Times New Roman" w:hAnsi="Times New Roman" w:cs="Times New Roman"/>
              </w:rPr>
              <w:t>Washington, multiple sites</w:t>
            </w:r>
          </w:p>
        </w:tc>
        <w:tc>
          <w:tcPr>
            <w:tcW w:w="1870" w:type="dxa"/>
          </w:tcPr>
          <w:p w14:paraId="071ED4C1" w14:textId="77777777" w:rsidR="00F62389" w:rsidRDefault="00F62389" w:rsidP="00F62389">
            <w:pPr>
              <w:rPr>
                <w:rFonts w:ascii="Times New Roman" w:hAnsi="Times New Roman" w:cs="Times New Roman"/>
              </w:rPr>
            </w:pPr>
            <w:r>
              <w:rPr>
                <w:rFonts w:ascii="Times New Roman" w:hAnsi="Times New Roman" w:cs="Times New Roman"/>
              </w:rPr>
              <w:t>Ponderosa, mixed conifer</w:t>
            </w:r>
          </w:p>
        </w:tc>
        <w:tc>
          <w:tcPr>
            <w:tcW w:w="1870" w:type="dxa"/>
          </w:tcPr>
          <w:p w14:paraId="44D4A40A" w14:textId="77777777" w:rsidR="00F62389" w:rsidRDefault="00F62389" w:rsidP="00F62389">
            <w:pPr>
              <w:rPr>
                <w:rFonts w:ascii="Times New Roman" w:hAnsi="Times New Roman" w:cs="Times New Roman"/>
              </w:rPr>
            </w:pPr>
            <w:r>
              <w:rPr>
                <w:rFonts w:ascii="Times New Roman" w:hAnsi="Times New Roman" w:cs="Times New Roman"/>
              </w:rPr>
              <w:t>Thin-burn</w:t>
            </w:r>
          </w:p>
        </w:tc>
        <w:tc>
          <w:tcPr>
            <w:tcW w:w="1870" w:type="dxa"/>
          </w:tcPr>
          <w:p w14:paraId="2CA5E8C1" w14:textId="77777777" w:rsidR="00F62389" w:rsidRDefault="00F62389" w:rsidP="00F62389">
            <w:pPr>
              <w:rPr>
                <w:rFonts w:ascii="Times New Roman" w:hAnsi="Times New Roman" w:cs="Times New Roman"/>
              </w:rPr>
            </w:pPr>
            <w:r>
              <w:rPr>
                <w:rFonts w:ascii="Times New Roman" w:hAnsi="Times New Roman" w:cs="Times New Roman"/>
              </w:rPr>
              <w:t>Monitoring</w:t>
            </w:r>
          </w:p>
        </w:tc>
      </w:tr>
      <w:tr w:rsidR="00F62389" w:rsidRPr="00A77CA6" w14:paraId="61599F8D" w14:textId="77777777" w:rsidTr="00F62389">
        <w:tc>
          <w:tcPr>
            <w:tcW w:w="9350" w:type="dxa"/>
            <w:gridSpan w:val="5"/>
          </w:tcPr>
          <w:p w14:paraId="4B6146C4" w14:textId="77777777" w:rsidR="00F62389" w:rsidRDefault="00F62389" w:rsidP="00F62389">
            <w:pPr>
              <w:rPr>
                <w:rFonts w:ascii="Times New Roman" w:hAnsi="Times New Roman" w:cs="Times New Roman"/>
              </w:rPr>
            </w:pPr>
          </w:p>
          <w:p w14:paraId="6DE4AA56" w14:textId="77777777" w:rsidR="00F62389" w:rsidRDefault="00F62389" w:rsidP="00F62389">
            <w:pPr>
              <w:rPr>
                <w:rFonts w:ascii="Times New Roman" w:hAnsi="Times New Roman" w:cs="Times New Roman"/>
              </w:rPr>
            </w:pPr>
            <w:r>
              <w:rPr>
                <w:rFonts w:ascii="Times New Roman" w:hAnsi="Times New Roman" w:cs="Times New Roman"/>
              </w:rPr>
              <w:t xml:space="preserve">*part of the Fire and Fire Surrogates network </w:t>
            </w:r>
            <w:r>
              <w:rPr>
                <w:rFonts w:ascii="Times New Roman" w:hAnsi="Times New Roman" w:cs="Times New Roman"/>
              </w:rPr>
              <w:fldChar w:fldCharType="begin" w:fldLock="1"/>
            </w:r>
            <w:r>
              <w:rPr>
                <w:rFonts w:ascii="Times New Roman" w:hAnsi="Times New Roman" w:cs="Times New Roman"/>
              </w:rPr>
              <w:instrText>ADDIN CSL_CITATION {"citationItems":[{"id":"ITEM-1","itemData":{"DOI":"10.1093/forestscience/56.1.4","ISSN":"0015749X","abstract":"The National Fire and Fire Surrogate (FFS) study is described, from its conceptual stage in early 1996 to the completion of its short-term phase in May 2006. Comprising 12 sites, the FFS study is a comprehensive multidisciplinary experiment designed to evaluate the economics and ecological consequences of alternative fuel reduction treatments in seasonally dry forests of the United States. The FFS study uses a common experimental design across the 12-site network, with each site consisting of a fully replicated experiment that compares four treatments: an unmanipulated control, prescribed fire, mechanical treatments, and mechanical fire. We measured operational costs and variables within several components of the ecosystem, including vegetation, the fuel bed, soils, bark beetles, tree diseases, and wildlife in the same 10-ha experimental units. This design allowed us to assemble a fairly complete picture of ecosystem response to treatment at the site scale, and to compare treatment response across sites representing a wide variety of conditions. We offer the FFS study as a model for conducting a complex multidisciplinary management experiment focused on natural resource issues. We then discuss why we believe it was successful and how it could be improved. We discuss seven key features that we believe must be considered to conduct a successful multidisciplinary experiment: funding, design, partnerships, organization, standardization, data management, and outreach. Although experiments such as the FFS study are difficult to execute, they may be our best hope for answering some of our more pressing questions in the field of natural resource management. © 2010 by the Society of American Foresters.","author":[{"dropping-particle":"","family":"McIver","given":"James Duncan","non-dropping-particle":"","parse-names":false,"suffix":""},{"dropping-particle":"","family":"Weatherspoon","given":"Charles Phillip","non-dropping-particle":"","parse-names":false,"suffix":""}],"container-title":"Forest Science","id":"ITEM-1","issue":"1","issued":{"date-parts":[["2010","2"]]},"note":"Seven key features to conduct a successful multidisciplinary experiment\nfunding\ndesign\npartnerships\norganization\nstandardization\ndata management\noutreach\n\n~\n\nA 'southern rocky mountains' site was dropped early due to wildfires\n\nsouthern sierra site the only one that was never logged\n\ncentral sierra site masticated\n\nMore than 200 scientific and technical pubs\nand many other outreaches \n\nJFSP funding period ended 2006\n\nBy then most eastern sites had done 2 or 3 rx burns\n\nsupport from JFSP covered 92% of hard funding\n\nFuels could have been better studied in smaller treatments with more replicates, but that didn't accomadate the other vars\nscale issues common in interdisciplinary work\n\nOne of the benefits of FFS was the learning across disciplines\n\nProject was managed with a three tiered organization\ntechnical committee, oversight committee, network manager\n\ntechnical committee members recruited via established networks, likely reduced potential talent pool\n\nLevel of detail in protocol insufficient to prevent minor differences\n\nOne of the biggest challenges was construction of a reliable, efficient, and easy-to-use national database\n\nManagers interested in cost tradeoffs\noutreach other than publications\n\nFFS treatments generally agreed with manager assessement\n- an exception was surprise at low tree mort in rx burn treatments\n\nManager identified limitations\n- cost data at stand and not operational stand\n- limited social acceptability data\n- no comparison of effects reletive to wildfire\n- limited extrapolation to landscape scale\n\n$70,000 per publication\n\n","page":"4-17","title":"On conducting a multisite, multidisciplinary forestry research project: Lessons from the national fire and fire surrogate study","type":"article-journal","volume":"56"},"uris":["http://www.mendeley.com/documents/?uuid=081f6606-2ba8-36d4-aab1-1079eba5e509"]},{"id":"ITEM-2","itemData":{"DOI":"10.1890/07-1747.1","ISSN":"1051-0761","author":[{"dropping-particle":"","family":"Schwilk","given":"Dylan W.","non-dropping-particle":"","parse-names":false,"suffix":""},{"dropping-particle":"","family":"Keeley","given":"Jon E.","non-dropping-particle":"","parse-names":false,"suffix":""},{"dropping-particle":"","family":"Knapp","given":"Eric E.","non-dropping-particle":"","parse-names":false,"suffix":""},{"dropping-particle":"","family":"McIver","given":"James","non-dropping-particle":"","parse-names":false,"suffix":""},{"dropping-particle":"","family":"Bailey","given":"John D.","non-dropping-particle":"","parse-names":false,"suffix":""},{"dropping-particle":"","family":"Fettig","given":"Christopher J.","non-dropping-particle":"","parse-names":false,"suffix":""},{"dropping-particle":"","family":"Fiedler","given":"Carl E.","non-dropping-particle":"","parse-names":false,"suffix":""},{"dropping-particle":"","family":"Harrod","given":"Richy J.","non-dropping-particle":"","parse-names":false,"suffix":""},{"dropping-particle":"","family":"Moghaddas","given":"Jason J.","non-dropping-particle":"","parse-names":false,"suffix":""},{"dropping-particle":"","family":"Outcalt","given":"Kenneth W.","non-dropping-particle":"","parse-names":false,"suffix":""},{"dropping-particle":"","family":"Skinner","given":"Carl N.","non-dropping-particle":"","parse-names":false,"suffix":""},{"dropping-particle":"","family":"Stephens","given":"Scott L.","non-dropping-particle":"","parse-names":false,"suffix":""},{"dropping-particle":"","family":"Waldrop","given":"Thomas A.","non-dropping-particle":"","parse-names":false,"suffix":""},{"dropping-particle":"","family":"Yaussy","given":"Daniel A.","non-dropping-particle":"","parse-names":false,"suffix":""},{"dropping-particle":"","family":"Youngblood","given":"Andrew","non-dropping-particle":"","parse-names":false,"suffix":""}],"container-title":"Ecological Applications","id":"ITEM-2","issue":"2","issued":{"date-parts":[["2009","3"]]},"page":"285-304","title":"The national Fire and Fire Surrogate study: effects of fuel reduction methods on forest vegetation structure and fuels","type":"article-journal","volume":"19"},"uris":["http://www.mendeley.com/documents/?uuid=b30fc71f-4b27-37c2-aba0-f098b259d095"]}],"mendeley":{"formattedCitation":"(Schwilk et al. 2009, McIver and Weatherspoon 2010)","plainTextFormattedCitation":"(Schwilk et al. 2009, McIver and Weatherspoon 2010)","previouslyFormattedCitation":"(Schwilk et al. 2009, McIver and Weatherspoon 2010)"},"properties":{"noteIndex":0},"schema":"https://github.com/citation-style-language/schema/raw/master/csl-citation.json"}</w:instrText>
            </w:r>
            <w:r>
              <w:rPr>
                <w:rFonts w:ascii="Times New Roman" w:hAnsi="Times New Roman" w:cs="Times New Roman"/>
              </w:rPr>
              <w:fldChar w:fldCharType="separate"/>
            </w:r>
            <w:r w:rsidRPr="00EE0381">
              <w:rPr>
                <w:rFonts w:ascii="Times New Roman" w:hAnsi="Times New Roman" w:cs="Times New Roman"/>
                <w:noProof/>
              </w:rPr>
              <w:t>(Schwilk et al. 2009, McIver and Weatherspoon 2010)</w:t>
            </w:r>
            <w:r>
              <w:rPr>
                <w:rFonts w:ascii="Times New Roman" w:hAnsi="Times New Roman" w:cs="Times New Roman"/>
              </w:rPr>
              <w:fldChar w:fldCharType="end"/>
            </w:r>
            <w:r>
              <w:rPr>
                <w:rFonts w:ascii="Times New Roman" w:hAnsi="Times New Roman" w:cs="Times New Roman"/>
              </w:rPr>
              <w:t>.</w:t>
            </w:r>
          </w:p>
          <w:p w14:paraId="78679CF9" w14:textId="77777777" w:rsidR="00F62389" w:rsidRDefault="00F62389" w:rsidP="00F62389">
            <w:pPr>
              <w:rPr>
                <w:rFonts w:ascii="Times New Roman" w:hAnsi="Times New Roman" w:cs="Times New Roman"/>
              </w:rPr>
            </w:pPr>
          </w:p>
          <w:p w14:paraId="39FE06DA" w14:textId="77777777" w:rsidR="00F62389" w:rsidRDefault="00F62389" w:rsidP="00F62389">
            <w:pPr>
              <w:rPr>
                <w:rFonts w:ascii="Times New Roman" w:hAnsi="Times New Roman" w:cs="Times New Roman"/>
              </w:rPr>
            </w:pPr>
          </w:p>
        </w:tc>
      </w:tr>
    </w:tbl>
    <w:p w14:paraId="268456DE" w14:textId="5C6DB8F5" w:rsidR="00F62389" w:rsidRDefault="00F62389" w:rsidP="00081667">
      <w:pPr>
        <w:spacing w:after="240" w:line="360" w:lineRule="auto"/>
        <w:rPr>
          <w:rFonts w:ascii="Times New Roman" w:hAnsi="Times New Roman" w:cs="Times New Roman"/>
          <w:b/>
          <w:bCs/>
          <w:sz w:val="24"/>
          <w:szCs w:val="24"/>
        </w:rPr>
      </w:pPr>
      <w:r>
        <w:rPr>
          <w:rFonts w:ascii="Times New Roman" w:hAnsi="Times New Roman" w:cs="Times New Roman"/>
          <w:noProof/>
        </w:rPr>
        <mc:AlternateContent>
          <mc:Choice Requires="wps">
            <w:drawing>
              <wp:anchor distT="0" distB="0" distL="114300" distR="114300" simplePos="0" relativeHeight="251666432" behindDoc="1" locked="0" layoutInCell="1" allowOverlap="1" wp14:anchorId="6E7E012A" wp14:editId="785D7414">
                <wp:simplePos x="0" y="0"/>
                <wp:positionH relativeFrom="margin">
                  <wp:align>right</wp:align>
                </wp:positionH>
                <wp:positionV relativeFrom="paragraph">
                  <wp:posOffset>0</wp:posOffset>
                </wp:positionV>
                <wp:extent cx="6080760" cy="114300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6080760" cy="1143000"/>
                        </a:xfrm>
                        <a:prstGeom prst="rect">
                          <a:avLst/>
                        </a:prstGeom>
                        <a:solidFill>
                          <a:sysClr val="window" lastClr="FFFFFF"/>
                        </a:solidFill>
                        <a:ln w="6350">
                          <a:noFill/>
                        </a:ln>
                      </wps:spPr>
                      <wps:txbx>
                        <w:txbxContent>
                          <w:p w14:paraId="56945008" w14:textId="77777777" w:rsidR="00F62389" w:rsidRPr="00C945B2" w:rsidRDefault="00F62389" w:rsidP="00F62389">
                            <w:pPr>
                              <w:rPr>
                                <w:rFonts w:ascii="Times New Roman" w:hAnsi="Times New Roman" w:cs="Times New Roman"/>
                              </w:rPr>
                            </w:pPr>
                            <w:r w:rsidRPr="00C945B2">
                              <w:rPr>
                                <w:rFonts w:ascii="Times New Roman" w:hAnsi="Times New Roman" w:cs="Times New Roman"/>
                                <w:b/>
                                <w:bCs/>
                              </w:rPr>
                              <w:t xml:space="preserve">Table </w:t>
                            </w:r>
                            <w:r>
                              <w:rPr>
                                <w:rFonts w:ascii="Times New Roman" w:hAnsi="Times New Roman" w:cs="Times New Roman"/>
                                <w:b/>
                                <w:bCs/>
                              </w:rPr>
                              <w:t xml:space="preserve">1: </w:t>
                            </w:r>
                            <w:r>
                              <w:rPr>
                                <w:rFonts w:ascii="Times New Roman" w:hAnsi="Times New Roman" w:cs="Times New Roman"/>
                              </w:rPr>
                              <w:t xml:space="preserve">Studies included in our meta-analytical graphs.  For us to include a study, it had to include quantitative surface fuels data from more than five years after a burn, thin, or thin-burn treatment in a dry forest of the western US, and differentiate between treatments and between the fuels categories we used. Radcliffe studies refer to those that contributed to task 1 and task 2 of our project.  The Fire and Fire Surrogates study is a coordinated distributed experiment of burn, thin, and thin-burn treatments, with 12 sites across the US, 7 in the wes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7E012A" id="Text Box 11" o:spid="_x0000_s1029" type="#_x0000_t202" style="position:absolute;margin-left:427.6pt;margin-top:0;width:478.8pt;height:90pt;z-index:-2516500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" fillcolor="window" stroked="f" strokeweight=".5pt">
                <v:textbox>
                  <w:txbxContent>
                    <w:p w14:paraId="56945008" w14:textId="77777777" w:rsidR="00F62389" w:rsidRPr="00C945B2" w:rsidRDefault="00F62389" w:rsidP="00F62389">
                      <w:pPr>
                        <w:rPr>
                          <w:rFonts w:ascii="Times New Roman" w:hAnsi="Times New Roman" w:cs="Times New Roman"/>
                        </w:rPr>
                      </w:pPr>
                      <w:r w:rsidRPr="00C945B2">
                        <w:rPr>
                          <w:rFonts w:ascii="Times New Roman" w:hAnsi="Times New Roman" w:cs="Times New Roman"/>
                          <w:b/>
                          <w:bCs/>
                        </w:rPr>
                        <w:t xml:space="preserve">Table </w:t>
                      </w:r>
                      <w:r>
                        <w:rPr>
                          <w:rFonts w:ascii="Times New Roman" w:hAnsi="Times New Roman" w:cs="Times New Roman"/>
                          <w:b/>
                          <w:bCs/>
                        </w:rPr>
                        <w:t xml:space="preserve">1: </w:t>
                      </w:r>
                      <w:r>
                        <w:rPr>
                          <w:rFonts w:ascii="Times New Roman" w:hAnsi="Times New Roman" w:cs="Times New Roman"/>
                        </w:rPr>
                        <w:t xml:space="preserve">Studies included in our meta-analytical graphs.  For us to include a study, it had to include quantitative surface fuels data from more than five years after a burn, thin, or thin-burn treatment in a dry forest of the western US, and differentiate between treatments and between the fuels categories we used. Radcliffe studies refer to those that contributed to task 1 and task 2 of our project.  The Fire and Fire Surrogates study is a coordinated distributed experiment of burn, thin, and thin-burn treatments, with 12 sites across the US, 7 in the west. </w:t>
                      </w:r>
                    </w:p>
                  </w:txbxContent>
                </v:textbox>
                <w10:wrap type="square" anchorx="margin"/>
              </v:shape>
            </w:pict>
          </mc:Fallback>
        </mc:AlternateContent>
      </w:r>
    </w:p>
    <w:p w14:paraId="6D7DC74E" w14:textId="15E00C2E" w:rsidR="00F62389" w:rsidRDefault="00F62389" w:rsidP="00081667">
      <w:pPr>
        <w:spacing w:after="240" w:line="360" w:lineRule="auto"/>
        <w:rPr>
          <w:rFonts w:ascii="Times New Roman" w:hAnsi="Times New Roman" w:cs="Times New Roman"/>
          <w:b/>
          <w:bCs/>
          <w:sz w:val="24"/>
          <w:szCs w:val="24"/>
        </w:rPr>
      </w:pPr>
    </w:p>
    <w:p w14:paraId="68C63BCF" w14:textId="11C08F21" w:rsidR="00F62389" w:rsidRDefault="00F62389" w:rsidP="00081667">
      <w:pPr>
        <w:spacing w:after="240" w:line="360" w:lineRule="auto"/>
        <w:rPr>
          <w:rFonts w:ascii="Times New Roman" w:hAnsi="Times New Roman" w:cs="Times New Roman"/>
          <w:b/>
          <w:bCs/>
          <w:sz w:val="24"/>
          <w:szCs w:val="24"/>
        </w:rPr>
      </w:pPr>
    </w:p>
    <w:p w14:paraId="248A0AE9" w14:textId="33D498BB" w:rsidR="00F62389" w:rsidRDefault="00F62389" w:rsidP="00081667">
      <w:pPr>
        <w:spacing w:after="240" w:line="360" w:lineRule="auto"/>
        <w:rPr>
          <w:rFonts w:ascii="Times New Roman" w:hAnsi="Times New Roman" w:cs="Times New Roman"/>
          <w:b/>
          <w:bCs/>
          <w:sz w:val="24"/>
          <w:szCs w:val="24"/>
        </w:rPr>
      </w:pPr>
    </w:p>
    <w:p w14:paraId="214FE07D" w14:textId="0C97458F" w:rsidR="00F62389" w:rsidRDefault="00F62389" w:rsidP="00081667">
      <w:pPr>
        <w:spacing w:after="240" w:line="360" w:lineRule="auto"/>
        <w:rPr>
          <w:rFonts w:ascii="Times New Roman" w:hAnsi="Times New Roman" w:cs="Times New Roman"/>
          <w:b/>
          <w:bCs/>
          <w:sz w:val="24"/>
          <w:szCs w:val="24"/>
        </w:rPr>
      </w:pPr>
    </w:p>
    <w:p w14:paraId="64689992" w14:textId="225434C0" w:rsidR="00F62389" w:rsidRDefault="00F62389" w:rsidP="00081667">
      <w:pPr>
        <w:spacing w:after="240" w:line="360" w:lineRule="auto"/>
        <w:rPr>
          <w:rFonts w:ascii="Times New Roman" w:hAnsi="Times New Roman" w:cs="Times New Roman"/>
          <w:b/>
          <w:bCs/>
          <w:sz w:val="24"/>
          <w:szCs w:val="24"/>
        </w:rPr>
      </w:pPr>
      <w:r>
        <w:rPr>
          <w:rFonts w:ascii="Times New Roman" w:hAnsi="Times New Roman" w:cs="Times New Roman"/>
          <w:noProof/>
        </w:rPr>
        <w:lastRenderedPageBreak/>
        <mc:AlternateContent>
          <mc:Choice Requires="wps">
            <w:drawing>
              <wp:anchor distT="0" distB="0" distL="114300" distR="114300" simplePos="0" relativeHeight="251668480" behindDoc="0" locked="0" layoutInCell="1" allowOverlap="1" wp14:anchorId="0ECD3DB8" wp14:editId="3DAF46B5">
                <wp:simplePos x="0" y="0"/>
                <wp:positionH relativeFrom="margin">
                  <wp:align>left</wp:align>
                </wp:positionH>
                <wp:positionV relativeFrom="paragraph">
                  <wp:posOffset>13335</wp:posOffset>
                </wp:positionV>
                <wp:extent cx="5730240" cy="480060"/>
                <wp:effectExtent l="0" t="0" r="3810" b="0"/>
                <wp:wrapNone/>
                <wp:docPr id="15" name="Text Box 15"/>
                <wp:cNvGraphicFramePr/>
                <a:graphic xmlns:a="http://schemas.openxmlformats.org/drawingml/2006/main">
                  <a:graphicData uri="http://schemas.microsoft.com/office/word/2010/wordprocessingShape">
                    <wps:wsp>
                      <wps:cNvSpPr txBox="1"/>
                      <wps:spPr>
                        <a:xfrm>
                          <a:off x="0" y="0"/>
                          <a:ext cx="5730240" cy="480060"/>
                        </a:xfrm>
                        <a:prstGeom prst="rect">
                          <a:avLst/>
                        </a:prstGeom>
                        <a:solidFill>
                          <a:sysClr val="window" lastClr="FFFFFF"/>
                        </a:solidFill>
                        <a:ln w="6350">
                          <a:noFill/>
                        </a:ln>
                      </wps:spPr>
                      <wps:txbx>
                        <w:txbxContent>
                          <w:p w14:paraId="4B3BAFB3" w14:textId="77777777" w:rsidR="00F62389" w:rsidRPr="00EE0381" w:rsidRDefault="00F62389" w:rsidP="00F62389">
                            <w:pPr>
                              <w:rPr>
                                <w:rFonts w:ascii="Times New Roman" w:hAnsi="Times New Roman" w:cs="Times New Roman"/>
                              </w:rPr>
                            </w:pPr>
                            <w:r>
                              <w:rPr>
                                <w:rFonts w:ascii="Times New Roman" w:hAnsi="Times New Roman" w:cs="Times New Roman"/>
                                <w:b/>
                                <w:bCs/>
                              </w:rPr>
                              <w:t xml:space="preserve">Table 2: </w:t>
                            </w:r>
                            <w:r>
                              <w:rPr>
                                <w:rFonts w:ascii="Times New Roman" w:hAnsi="Times New Roman" w:cs="Times New Roman"/>
                              </w:rPr>
                              <w:t>Variables reported by each study used in meta-analysis graphs, 1 = reported, 0 = not repor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ECD3DB8" id="Text Box 15" o:spid="_x0000_s1030" type="#_x0000_t202" style="position:absolute;margin-left:0;margin-top:1.05pt;width:451.2pt;height:37.8pt;z-index:25166848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" fillcolor="window" stroked="f" strokeweight=".5pt">
                <v:textbox>
                  <w:txbxContent>
                    <w:p w14:paraId="4B3BAFB3" w14:textId="77777777" w:rsidR="00F62389" w:rsidRPr="00EE0381" w:rsidRDefault="00F62389" w:rsidP="00F62389">
                      <w:pPr>
                        <w:rPr>
                          <w:rFonts w:ascii="Times New Roman" w:hAnsi="Times New Roman" w:cs="Times New Roman"/>
                        </w:rPr>
                      </w:pPr>
                      <w:r>
                        <w:rPr>
                          <w:rFonts w:ascii="Times New Roman" w:hAnsi="Times New Roman" w:cs="Times New Roman"/>
                          <w:b/>
                          <w:bCs/>
                        </w:rPr>
                        <w:t xml:space="preserve">Table 2: </w:t>
                      </w:r>
                      <w:r>
                        <w:rPr>
                          <w:rFonts w:ascii="Times New Roman" w:hAnsi="Times New Roman" w:cs="Times New Roman"/>
                        </w:rPr>
                        <w:t>Variables reported by each study used in meta-analysis graphs, 1 = reported, 0 = not reported.</w:t>
                      </w:r>
                    </w:p>
                  </w:txbxContent>
                </v:textbox>
                <w10:wrap anchorx="margin"/>
              </v:shape>
            </w:pict>
          </mc:Fallback>
        </mc:AlternateContent>
      </w:r>
    </w:p>
    <w:tbl>
      <w:tblPr>
        <w:tblStyle w:val="TableGrid"/>
        <w:tblpPr w:leftFromText="180" w:rightFromText="180" w:vertAnchor="page" w:horzAnchor="margin" w:tblpY="22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72"/>
        <w:gridCol w:w="1008"/>
        <w:gridCol w:w="1008"/>
        <w:gridCol w:w="1008"/>
        <w:gridCol w:w="1008"/>
        <w:gridCol w:w="1008"/>
        <w:gridCol w:w="1008"/>
        <w:gridCol w:w="1008"/>
      </w:tblGrid>
      <w:tr w:rsidR="00F62389" w:rsidRPr="00A77CA6" w14:paraId="3F96CA94" w14:textId="77777777" w:rsidTr="00F62389">
        <w:tc>
          <w:tcPr>
            <w:tcW w:w="1872" w:type="dxa"/>
            <w:tcBorders>
              <w:bottom w:val="single" w:sz="4" w:space="0" w:color="auto"/>
            </w:tcBorders>
          </w:tcPr>
          <w:p w14:paraId="3F76CFA2" w14:textId="77777777" w:rsidR="00F62389" w:rsidRPr="00A77CA6" w:rsidRDefault="00F62389" w:rsidP="00F62389">
            <w:pPr>
              <w:rPr>
                <w:rFonts w:ascii="Times New Roman" w:hAnsi="Times New Roman" w:cs="Times New Roman"/>
                <w:b/>
                <w:bCs/>
              </w:rPr>
            </w:pPr>
            <w:r w:rsidRPr="00A77CA6">
              <w:rPr>
                <w:rFonts w:ascii="Times New Roman" w:hAnsi="Times New Roman" w:cs="Times New Roman"/>
                <w:b/>
                <w:bCs/>
              </w:rPr>
              <w:t>Study</w:t>
            </w:r>
          </w:p>
        </w:tc>
        <w:tc>
          <w:tcPr>
            <w:tcW w:w="1008" w:type="dxa"/>
            <w:tcBorders>
              <w:bottom w:val="single" w:sz="4" w:space="0" w:color="auto"/>
            </w:tcBorders>
          </w:tcPr>
          <w:p w14:paraId="4C086214" w14:textId="77777777" w:rsidR="00F62389" w:rsidRPr="00A77CA6" w:rsidRDefault="00F62389" w:rsidP="00F62389">
            <w:pPr>
              <w:jc w:val="center"/>
              <w:rPr>
                <w:rFonts w:ascii="Times New Roman" w:hAnsi="Times New Roman" w:cs="Times New Roman"/>
                <w:b/>
                <w:bCs/>
              </w:rPr>
            </w:pPr>
            <w:r>
              <w:rPr>
                <w:rFonts w:ascii="Times New Roman" w:hAnsi="Times New Roman" w:cs="Times New Roman"/>
                <w:b/>
                <w:bCs/>
              </w:rPr>
              <w:t>Twigs</w:t>
            </w:r>
          </w:p>
        </w:tc>
        <w:tc>
          <w:tcPr>
            <w:tcW w:w="1008" w:type="dxa"/>
            <w:tcBorders>
              <w:bottom w:val="single" w:sz="4" w:space="0" w:color="auto"/>
            </w:tcBorders>
          </w:tcPr>
          <w:p w14:paraId="78A77D24" w14:textId="77777777" w:rsidR="00F62389" w:rsidRPr="00A77CA6" w:rsidRDefault="00F62389" w:rsidP="00F62389">
            <w:pPr>
              <w:jc w:val="center"/>
              <w:rPr>
                <w:rFonts w:ascii="Times New Roman" w:hAnsi="Times New Roman" w:cs="Times New Roman"/>
                <w:b/>
                <w:bCs/>
              </w:rPr>
            </w:pPr>
            <w:r>
              <w:rPr>
                <w:rFonts w:ascii="Times New Roman" w:hAnsi="Times New Roman" w:cs="Times New Roman"/>
                <w:b/>
                <w:bCs/>
              </w:rPr>
              <w:t>Litter &amp; Duff</w:t>
            </w:r>
          </w:p>
        </w:tc>
        <w:tc>
          <w:tcPr>
            <w:tcW w:w="1008" w:type="dxa"/>
            <w:tcBorders>
              <w:bottom w:val="single" w:sz="4" w:space="0" w:color="auto"/>
            </w:tcBorders>
          </w:tcPr>
          <w:p w14:paraId="4C78D326" w14:textId="77777777" w:rsidR="00F62389" w:rsidRPr="00A77CA6" w:rsidRDefault="00F62389" w:rsidP="00F62389">
            <w:pPr>
              <w:jc w:val="center"/>
              <w:rPr>
                <w:rFonts w:ascii="Times New Roman" w:hAnsi="Times New Roman" w:cs="Times New Roman"/>
                <w:b/>
                <w:bCs/>
              </w:rPr>
            </w:pPr>
            <w:r>
              <w:rPr>
                <w:rFonts w:ascii="Times New Roman" w:hAnsi="Times New Roman" w:cs="Times New Roman"/>
                <w:b/>
                <w:bCs/>
              </w:rPr>
              <w:t>CBH</w:t>
            </w:r>
          </w:p>
        </w:tc>
        <w:tc>
          <w:tcPr>
            <w:tcW w:w="1008" w:type="dxa"/>
            <w:tcBorders>
              <w:bottom w:val="single" w:sz="4" w:space="0" w:color="auto"/>
            </w:tcBorders>
          </w:tcPr>
          <w:p w14:paraId="5249496C" w14:textId="77777777" w:rsidR="00F62389" w:rsidRPr="00A77CA6" w:rsidRDefault="00F62389" w:rsidP="00F62389">
            <w:pPr>
              <w:jc w:val="center"/>
              <w:rPr>
                <w:rFonts w:ascii="Times New Roman" w:hAnsi="Times New Roman" w:cs="Times New Roman"/>
                <w:b/>
                <w:bCs/>
              </w:rPr>
            </w:pPr>
            <w:r>
              <w:rPr>
                <w:rFonts w:ascii="Times New Roman" w:hAnsi="Times New Roman" w:cs="Times New Roman"/>
                <w:b/>
                <w:bCs/>
              </w:rPr>
              <w:t>CBD</w:t>
            </w:r>
          </w:p>
        </w:tc>
        <w:tc>
          <w:tcPr>
            <w:tcW w:w="1008" w:type="dxa"/>
            <w:tcBorders>
              <w:bottom w:val="single" w:sz="4" w:space="0" w:color="auto"/>
            </w:tcBorders>
          </w:tcPr>
          <w:p w14:paraId="60928E4C" w14:textId="77777777" w:rsidR="00F62389" w:rsidRDefault="00F62389" w:rsidP="00F62389">
            <w:pPr>
              <w:jc w:val="center"/>
              <w:rPr>
                <w:rFonts w:ascii="Times New Roman" w:hAnsi="Times New Roman" w:cs="Times New Roman"/>
                <w:b/>
                <w:bCs/>
              </w:rPr>
            </w:pPr>
            <w:r>
              <w:rPr>
                <w:rFonts w:ascii="Times New Roman" w:hAnsi="Times New Roman" w:cs="Times New Roman"/>
                <w:b/>
                <w:bCs/>
              </w:rPr>
              <w:t>Basal Area</w:t>
            </w:r>
          </w:p>
        </w:tc>
        <w:tc>
          <w:tcPr>
            <w:tcW w:w="1008" w:type="dxa"/>
            <w:tcBorders>
              <w:bottom w:val="single" w:sz="4" w:space="0" w:color="auto"/>
            </w:tcBorders>
          </w:tcPr>
          <w:p w14:paraId="7169E02F" w14:textId="77777777" w:rsidR="00F62389" w:rsidRDefault="00F62389" w:rsidP="00F62389">
            <w:pPr>
              <w:jc w:val="center"/>
              <w:rPr>
                <w:rFonts w:ascii="Times New Roman" w:hAnsi="Times New Roman" w:cs="Times New Roman"/>
                <w:b/>
                <w:bCs/>
              </w:rPr>
            </w:pPr>
            <w:r>
              <w:rPr>
                <w:rFonts w:ascii="Times New Roman" w:hAnsi="Times New Roman" w:cs="Times New Roman"/>
                <w:b/>
                <w:bCs/>
              </w:rPr>
              <w:t>Tree Density</w:t>
            </w:r>
          </w:p>
        </w:tc>
        <w:tc>
          <w:tcPr>
            <w:tcW w:w="1008" w:type="dxa"/>
            <w:tcBorders>
              <w:bottom w:val="single" w:sz="4" w:space="0" w:color="auto"/>
            </w:tcBorders>
          </w:tcPr>
          <w:p w14:paraId="05CA5E78" w14:textId="77777777" w:rsidR="00F62389" w:rsidRDefault="00F62389" w:rsidP="00F62389">
            <w:pPr>
              <w:jc w:val="center"/>
              <w:rPr>
                <w:rFonts w:ascii="Times New Roman" w:hAnsi="Times New Roman" w:cs="Times New Roman"/>
                <w:b/>
                <w:bCs/>
              </w:rPr>
            </w:pPr>
            <w:r>
              <w:rPr>
                <w:rFonts w:ascii="Times New Roman" w:hAnsi="Times New Roman" w:cs="Times New Roman"/>
                <w:b/>
                <w:bCs/>
              </w:rPr>
              <w:t>QMD</w:t>
            </w:r>
          </w:p>
        </w:tc>
      </w:tr>
      <w:tr w:rsidR="00F62389" w:rsidRPr="00A77CA6" w14:paraId="039930CE" w14:textId="77777777" w:rsidTr="00F62389">
        <w:tc>
          <w:tcPr>
            <w:tcW w:w="1872" w:type="dxa"/>
            <w:tcBorders>
              <w:top w:val="single" w:sz="4" w:space="0" w:color="auto"/>
            </w:tcBorders>
          </w:tcPr>
          <w:p w14:paraId="16E67752" w14:textId="77777777" w:rsidR="00F62389" w:rsidRDefault="00F62389" w:rsidP="00F62389">
            <w:pPr>
              <w:rPr>
                <w:rFonts w:ascii="Times New Roman" w:hAnsi="Times New Roman" w:cs="Times New Roman"/>
              </w:rPr>
            </w:pPr>
          </w:p>
          <w:p w14:paraId="227C3951" w14:textId="77777777" w:rsidR="00F62389" w:rsidRDefault="00F62389" w:rsidP="00F62389">
            <w:pPr>
              <w:rPr>
                <w:rFonts w:ascii="Times New Roman" w:hAnsi="Times New Roman" w:cs="Times New Roman"/>
              </w:rPr>
            </w:pPr>
            <w:r w:rsidRPr="00A77CA6">
              <w:rPr>
                <w:rFonts w:ascii="Times New Roman" w:hAnsi="Times New Roman" w:cs="Times New Roman"/>
              </w:rPr>
              <w:fldChar w:fldCharType="begin" w:fldLock="1"/>
            </w:r>
            <w:r w:rsidRPr="00A77CA6">
              <w:rPr>
                <w:rFonts w:ascii="Times New Roman" w:hAnsi="Times New Roman" w:cs="Times New Roman"/>
              </w:rPr>
              <w:instrText>ADDIN CSL_CITATION {"citationItems":[{"id":"ITEM-1","itemData":{"DOI":"10.1016/j.foreco.2008.07.026","ISSN":"03781127","abstract":"We determine the time frame after initial fuel treatment when prescribed fire will be likely to produce high enough mortality rates in ponderosa pine (Pinus ponderosa var. scopulorum Dougl. ex Laws.) regeneration to be successful in maintaining treatment effectiveness in the Black Hills of South Dakota. We measured pine regeneration in disturbed stands and young pine growth rates to estimate the susceptibility of pine regeneration to prescribed fire with time since initial treatment. We also determined surface fuel accumulation rates for stands after prescribed fire to help estimate likely fire behavior in maintenance prescribed fire. Given our estimates of regeneration density and tree size, and likely fire behavior, we then used small pine tree mortality-fire effect relations to estimate the effects of prescribed fire on developing understory pine at specific times since initial treatments. Fuel treatments in ponderosa pine forests will lose their effectiveness within 10-20 years if regeneration densities are not controlled. The ability to successfully use prescribed fire to maintain low regeneration densities is dependent on seedling/sapling size and the frequency of burns. Current prescribed fire prescriptions and fuel loads are adequate to maintain low densities of ponderosa pine seedlings (&lt;1 m tall) if burns occur every 10 years. If burn intervals exceed 15 years, regeneration can attain sizes that reduce susceptibility to prescribed fire under typical operational weather conditions. After 20-25 years, ponderosa pine can reach sizes that will require flame lengths that exceed 2 m to obtain significant mortality. Achieving these flame lengths will require burning under drier weather conditions to allow coarse woody debris (CWD) consumption to contribute to the fire intensity. Alternatively, managers can augment sites with activity fuels to increase fine fuel loadings to achieve flame lengths that will increase sapling susceptibility to fire, while burning when CWD fuel moistures are high to limit the potential for extreme fire behavior. While the flames might kill sapling-sized trees, mature overstory trees could still maintain resiliency to fire.","author":[{"dropping-particle":"","family":"Battaglia","given":"Mike A.","non-dropping-particle":"","parse-names":false,"suffix":""},{"dropping-particle":"","family":"Smith","given":"Frederick W.","non-dropping-particle":"","parse-names":false,"suffix":""},{"dropping-particle":"","family":"Shepperd","given":"Wayne D.","non-dropping-particle":"","parse-names":false,"suffix":""}],"container-title":"Forest Ecology and Management","id":"ITEM-1","issue":"12","issued":{"date-parts":[["2008","12","10"]]},"page":"2029-2038","publisher":"Elsevier","title":"Can prescribed fire be used to maintain fuel treatment effectiveness over time in Black Hills ponderosa pine forests?","type":"article-journal","volume":"256"},"uris":["http://www.mendeley.com/documents/?uuid=4115b047-5cef-379e-a175-cd41d49e0436"]}],"mendeley":{"formattedCitation":"(Battaglia et al. 2008)","manualFormatting":"Battaglia et al. 2008","plainTextFormattedCitation":"(Battaglia et al. 2008)","previouslyFormattedCitation":"(Battaglia et al. 2008)"},"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Battaglia et al. 2008</w:t>
            </w:r>
            <w:r w:rsidRPr="00A77CA6">
              <w:rPr>
                <w:rFonts w:ascii="Times New Roman" w:hAnsi="Times New Roman" w:cs="Times New Roman"/>
              </w:rPr>
              <w:fldChar w:fldCharType="end"/>
            </w:r>
          </w:p>
          <w:p w14:paraId="12AF9891" w14:textId="77777777" w:rsidR="00F62389" w:rsidRPr="00A77CA6" w:rsidRDefault="00F62389" w:rsidP="00F62389">
            <w:pPr>
              <w:rPr>
                <w:rFonts w:ascii="Times New Roman" w:hAnsi="Times New Roman" w:cs="Times New Roman"/>
              </w:rPr>
            </w:pPr>
          </w:p>
        </w:tc>
        <w:tc>
          <w:tcPr>
            <w:tcW w:w="1008" w:type="dxa"/>
            <w:tcBorders>
              <w:top w:val="single" w:sz="4" w:space="0" w:color="auto"/>
            </w:tcBorders>
          </w:tcPr>
          <w:p w14:paraId="757CB8BB" w14:textId="77777777" w:rsidR="00F62389" w:rsidRDefault="00F62389" w:rsidP="00F62389">
            <w:pPr>
              <w:jc w:val="center"/>
              <w:rPr>
                <w:rFonts w:ascii="Times New Roman" w:hAnsi="Times New Roman" w:cs="Times New Roman"/>
              </w:rPr>
            </w:pPr>
          </w:p>
          <w:p w14:paraId="4CC7D7C4"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29AD6188" w14:textId="77777777" w:rsidR="00F62389" w:rsidRDefault="00F62389" w:rsidP="00F62389">
            <w:pPr>
              <w:jc w:val="center"/>
              <w:rPr>
                <w:rFonts w:ascii="Times New Roman" w:hAnsi="Times New Roman" w:cs="Times New Roman"/>
              </w:rPr>
            </w:pPr>
          </w:p>
          <w:p w14:paraId="7B836463"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7AAF1CD4" w14:textId="77777777" w:rsidR="00F62389" w:rsidRDefault="00F62389" w:rsidP="00F62389">
            <w:pPr>
              <w:jc w:val="center"/>
              <w:rPr>
                <w:rFonts w:ascii="Times New Roman" w:hAnsi="Times New Roman" w:cs="Times New Roman"/>
              </w:rPr>
            </w:pPr>
          </w:p>
          <w:p w14:paraId="2AF1DC64"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1BA0A70C" w14:textId="77777777" w:rsidR="00F62389" w:rsidRDefault="00F62389" w:rsidP="00F62389">
            <w:pPr>
              <w:jc w:val="center"/>
              <w:rPr>
                <w:rFonts w:ascii="Times New Roman" w:hAnsi="Times New Roman" w:cs="Times New Roman"/>
              </w:rPr>
            </w:pPr>
          </w:p>
          <w:p w14:paraId="7D352C1B"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c>
          <w:tcPr>
            <w:tcW w:w="1008" w:type="dxa"/>
            <w:tcBorders>
              <w:top w:val="single" w:sz="4" w:space="0" w:color="auto"/>
            </w:tcBorders>
          </w:tcPr>
          <w:p w14:paraId="7BEA0336" w14:textId="77777777" w:rsidR="00F62389" w:rsidRDefault="00F62389" w:rsidP="00F62389">
            <w:pPr>
              <w:jc w:val="center"/>
              <w:rPr>
                <w:rFonts w:ascii="Times New Roman" w:hAnsi="Times New Roman" w:cs="Times New Roman"/>
              </w:rPr>
            </w:pPr>
          </w:p>
          <w:p w14:paraId="5B8A351D"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6024752C" w14:textId="77777777" w:rsidR="00F62389" w:rsidRDefault="00F62389" w:rsidP="00F62389">
            <w:pPr>
              <w:jc w:val="center"/>
              <w:rPr>
                <w:rFonts w:ascii="Times New Roman" w:hAnsi="Times New Roman" w:cs="Times New Roman"/>
              </w:rPr>
            </w:pPr>
          </w:p>
          <w:p w14:paraId="71AFF871"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Borders>
              <w:top w:val="single" w:sz="4" w:space="0" w:color="auto"/>
            </w:tcBorders>
          </w:tcPr>
          <w:p w14:paraId="06DAF0A1" w14:textId="77777777" w:rsidR="00F62389" w:rsidRDefault="00F62389" w:rsidP="00F62389">
            <w:pPr>
              <w:jc w:val="center"/>
              <w:rPr>
                <w:rFonts w:ascii="Times New Roman" w:hAnsi="Times New Roman" w:cs="Times New Roman"/>
              </w:rPr>
            </w:pPr>
          </w:p>
          <w:p w14:paraId="184E016B"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r>
      <w:tr w:rsidR="00F62389" w:rsidRPr="00A77CA6" w14:paraId="43039EFF" w14:textId="77777777" w:rsidTr="00F62389">
        <w:tc>
          <w:tcPr>
            <w:tcW w:w="1872" w:type="dxa"/>
          </w:tcPr>
          <w:p w14:paraId="26F1F487" w14:textId="77777777" w:rsidR="00F62389" w:rsidRDefault="00F62389" w:rsidP="00F62389">
            <w:pPr>
              <w:rPr>
                <w:rFonts w:ascii="Times New Roman" w:hAnsi="Times New Roman" w:cs="Times New Roman"/>
              </w:rPr>
            </w:pPr>
            <w:r w:rsidRPr="00A77CA6">
              <w:rPr>
                <w:rFonts w:ascii="Times New Roman" w:hAnsi="Times New Roman" w:cs="Times New Roman"/>
              </w:rPr>
              <w:fldChar w:fldCharType="begin" w:fldLock="1"/>
            </w:r>
            <w:r>
              <w:rPr>
                <w:rFonts w:ascii="Times New Roman" w:hAnsi="Times New Roman" w:cs="Times New Roman"/>
              </w:rPr>
              <w:instrText>ADDIN CSL_CITATION {"citationItems":[{"id":"ITEM-1","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1","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Hood et al. 2020)","manualFormatting":"Hood et al. 2020","plainTextFormattedCitation":"(Hood et al. 2020)","previouslyFormattedCitation":"(Hood et al. 2020)"},"properties":{"noteIndex":0},"schema":"https://github.com/citation-style-language/schema/raw/master/csl-citation.json"}</w:instrText>
            </w:r>
            <w:r w:rsidRPr="00A77CA6">
              <w:rPr>
                <w:rFonts w:ascii="Times New Roman" w:hAnsi="Times New Roman" w:cs="Times New Roman"/>
              </w:rPr>
              <w:fldChar w:fldCharType="separate"/>
            </w:r>
            <w:r w:rsidRPr="00A77CA6">
              <w:rPr>
                <w:rFonts w:ascii="Times New Roman" w:hAnsi="Times New Roman" w:cs="Times New Roman"/>
                <w:noProof/>
              </w:rPr>
              <w:t>Hood et al. 2020</w:t>
            </w:r>
            <w:r w:rsidRPr="00A77CA6">
              <w:rPr>
                <w:rFonts w:ascii="Times New Roman" w:hAnsi="Times New Roman" w:cs="Times New Roman"/>
              </w:rPr>
              <w:fldChar w:fldCharType="end"/>
            </w:r>
          </w:p>
          <w:p w14:paraId="2B3EA088" w14:textId="77777777" w:rsidR="00F62389" w:rsidRDefault="00F62389" w:rsidP="00F62389">
            <w:pPr>
              <w:rPr>
                <w:rFonts w:ascii="Times New Roman" w:hAnsi="Times New Roman" w:cs="Times New Roman"/>
              </w:rPr>
            </w:pPr>
          </w:p>
          <w:p w14:paraId="1CA151CF" w14:textId="77777777" w:rsidR="00F62389" w:rsidRPr="00A77CA6" w:rsidRDefault="00F62389" w:rsidP="00F62389">
            <w:pPr>
              <w:rPr>
                <w:rFonts w:ascii="Times New Roman" w:hAnsi="Times New Roman" w:cs="Times New Roman"/>
              </w:rPr>
            </w:pPr>
          </w:p>
        </w:tc>
        <w:tc>
          <w:tcPr>
            <w:tcW w:w="1008" w:type="dxa"/>
          </w:tcPr>
          <w:p w14:paraId="73CC21DA"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93B961D"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DFAC25B"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17FF059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D860DF4"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AD227E7"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3B518FBA"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r>
      <w:tr w:rsidR="00F62389" w:rsidRPr="00A77CA6" w14:paraId="32D72955" w14:textId="77777777" w:rsidTr="00F62389">
        <w:tc>
          <w:tcPr>
            <w:tcW w:w="1872" w:type="dxa"/>
          </w:tcPr>
          <w:p w14:paraId="7CF780F6"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6.07.028","ISSN":"03781127","abstract":"Prescribed fire is a widely used forest management tool, yet the long-term effectiveness of prescribed fire in reducing fuels and fire hazards in many vegetation types is not well documented. We assessed the magnitude and duration of reductions in surface fuels and modeled fire hazards in coniferous forests across nine U.S. national parks in California and the Colorado Plateau. We used observations from a prescribed fire effects monitoring program that feature standard forest and surface fuels inventories conducted pre-fire, immediately following an initial (first-entry) prescribed fire and at varying intervals up to &gt;20 years post-fire. A subset of these plots was subjected to prescribed fire again (second-entry) with continued monitoring. Prescribed fire effects were highly variable among plots, but we found on average first-entry fires resulted in a significant post-fire reduction in surface fuels, with litter and duff fuels not returning to pre-fire levels over the length of our observations. Fine and coarse woody fuels often took a decade or longer to return to pre-fire levels. For second-entry fires we found continued fuels reductions, without strong evidence of fuel loads returning to levels observed immediately prior to second-entry fire. Following both first- and second-entry fire there were increases in estimated canopy base heights, along with reductions in estimated canopy bulk density and modeled flame lengths. We did not find evidence of return to pre-fire conditions during our observation intervals for these measures of fire hazard. Our results show that prescribed fire can be a valuable tool to reduce fire hazards and, depending on forest conditions and the measurement used, reductions in fire hazard can last for decades. Second-entry prescribed fire appeared to reinforce the reduction in fuels and fire hazard from first-entry fires.","author":[{"dropping-particle":"","family":"Mantgem","given":"Phillip J.","non-dropping-particle":"van","parse-names":false,"suffix":""},{"dropping-particle":"","family":"Lalemand","given":"Laura B.","non-dropping-particle":"","parse-names":false,"suffix":""},{"dropping-particle":"","family":"Keifer","given":"Mary Beth","non-dropping-particle":"","parse-names":false,"suffix":""},{"dropping-particle":"","family":"Kane","given":"Jeffrey M.","non-dropping-particle":"","parse-names":false,"suffix":""}],"container-title":"Forest Ecology and Management","id":"ITEM-1","issued":{"date-parts":[["2016","11","1"]]},"note":"Duff and litter loads in particular did not return to pre-fire levels\nCWD and FWD did\nCrown fire hazard did not\n\nSecond entry fires had a reletively muted impact\n\nNational parks standardized protocol\nCalifornia and Colorado Plateau\nFFE-FVS - follows Rothermel\n\nDelayed density mort continues but not much ba\n\nFWD and FWD often took a decade or longer to return to pre-fire levels\n\nSecond entry fires continued reduction without strong evidence of fuel loading returning to pre-second-burn levels\n\n~\n\ninteragency FFI(FEAT/FIREMON Integrated)\n\ntypical post-fire monitoring intervals were immeiate, 1, 2, and 5 years, and subsequent 5 or 10\n\nOnly considered plots with pre and at least 3 post fire measurements, to at least 7 years post fire in first entry, 4 years second entry\nfirst entry 117 plots\nsecond entry 36 plots\n\nThree forest types\nCalifornia mixed con\nCalifornia pondo\ncolorado plateau pondo\n\n80,90,97.5 percentile not appreciably different results\n\nstats: paired permutation tests\nrandom effects not used because didn't improve models\n\nStand density reduced immediately following first entry fires in all forest types, and stayed reduced to 7 years or more\n\ncolorado plateau stand development seems to have re-developed faster, along with fuels\n\nlack of sig for second entry fires, probably because of low sample size\n\nhigher fuels to begin with means greater reductions","page":"265-272","publisher":"Elsevier B.V.","title":"Duration of fuels reduction following prescribed fire in coniferous forests of U.S. national parks in California and the Colorado Plateau","type":"article-journal","volume":"379"},"uris":["http://www.mendeley.com/documents/?uuid=947938aa-2898-31d9-a356-7304eef0ba26"]}],"mendeley":{"formattedCitation":"(van Mantgem et al. 2016)","manualFormatting":"van Mantgem et al. 2016","plainTextFormattedCitation":"(van Mantgem et al. 2016)","previouslyFormattedCitation":"(van Mantgem et al. 2016)"},"properties":{"noteIndex":0},"schema":"https://github.com/citation-style-language/schema/raw/master/csl-citation.json"}</w:instrText>
            </w:r>
            <w:r>
              <w:rPr>
                <w:rFonts w:ascii="Times New Roman" w:hAnsi="Times New Roman" w:cs="Times New Roman"/>
              </w:rPr>
              <w:fldChar w:fldCharType="separate"/>
            </w:r>
            <w:r w:rsidRPr="00A77CA6">
              <w:rPr>
                <w:rFonts w:ascii="Times New Roman" w:hAnsi="Times New Roman" w:cs="Times New Roman"/>
                <w:noProof/>
              </w:rPr>
              <w:t>van Mantgem et al. 2016</w:t>
            </w:r>
            <w:r>
              <w:rPr>
                <w:rFonts w:ascii="Times New Roman" w:hAnsi="Times New Roman" w:cs="Times New Roman"/>
              </w:rPr>
              <w:fldChar w:fldCharType="end"/>
            </w:r>
          </w:p>
          <w:p w14:paraId="3E1B65E3" w14:textId="77777777" w:rsidR="00F62389" w:rsidRDefault="00F62389" w:rsidP="00F62389">
            <w:pPr>
              <w:rPr>
                <w:rFonts w:ascii="Times New Roman" w:hAnsi="Times New Roman" w:cs="Times New Roman"/>
              </w:rPr>
            </w:pPr>
          </w:p>
          <w:p w14:paraId="3C208D82" w14:textId="77777777" w:rsidR="00F62389" w:rsidRPr="00A77CA6" w:rsidRDefault="00F62389" w:rsidP="00F62389">
            <w:pPr>
              <w:rPr>
                <w:rFonts w:ascii="Times New Roman" w:hAnsi="Times New Roman" w:cs="Times New Roman"/>
              </w:rPr>
            </w:pPr>
          </w:p>
        </w:tc>
        <w:tc>
          <w:tcPr>
            <w:tcW w:w="1008" w:type="dxa"/>
          </w:tcPr>
          <w:p w14:paraId="47E1781D"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FC9B9BE"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8E77341"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123D7E8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5C2BA27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1104632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05CCAA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r>
      <w:tr w:rsidR="00F62389" w:rsidRPr="00A77CA6" w14:paraId="1EBA4EA4" w14:textId="77777777" w:rsidTr="00F62389">
        <w:tc>
          <w:tcPr>
            <w:tcW w:w="1872" w:type="dxa"/>
          </w:tcPr>
          <w:p w14:paraId="0359726E"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manualFormatting":"Morici 2017","plainTextFormattedCitation":"(Morici 2017)","previouslyFormattedCitation":"(Morici 2017)"},"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Morici 2017</w:t>
            </w:r>
            <w:r>
              <w:rPr>
                <w:rFonts w:ascii="Times New Roman" w:hAnsi="Times New Roman" w:cs="Times New Roman"/>
              </w:rPr>
              <w:fldChar w:fldCharType="end"/>
            </w:r>
          </w:p>
          <w:p w14:paraId="1987A38E" w14:textId="77777777" w:rsidR="00F62389" w:rsidRDefault="00F62389" w:rsidP="00F62389">
            <w:pPr>
              <w:rPr>
                <w:rFonts w:ascii="Times New Roman" w:hAnsi="Times New Roman" w:cs="Times New Roman"/>
              </w:rPr>
            </w:pPr>
          </w:p>
          <w:p w14:paraId="039A3DE8" w14:textId="77777777" w:rsidR="00F62389" w:rsidRPr="00A77CA6" w:rsidRDefault="00F62389" w:rsidP="00F62389">
            <w:pPr>
              <w:rPr>
                <w:rFonts w:ascii="Times New Roman" w:hAnsi="Times New Roman" w:cs="Times New Roman"/>
              </w:rPr>
            </w:pPr>
          </w:p>
        </w:tc>
        <w:tc>
          <w:tcPr>
            <w:tcW w:w="1008" w:type="dxa"/>
          </w:tcPr>
          <w:p w14:paraId="4F458D0D"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3A41062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B9635F3"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c>
          <w:tcPr>
            <w:tcW w:w="1008" w:type="dxa"/>
          </w:tcPr>
          <w:p w14:paraId="7CA08A0F"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c>
          <w:tcPr>
            <w:tcW w:w="1008" w:type="dxa"/>
          </w:tcPr>
          <w:p w14:paraId="35DD591C"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7B0642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14FF3C55"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r>
      <w:tr w:rsidR="00F62389" w:rsidRPr="00A77CA6" w14:paraId="4958EF95" w14:textId="77777777" w:rsidTr="00F62389">
        <w:tc>
          <w:tcPr>
            <w:tcW w:w="1872" w:type="dxa"/>
          </w:tcPr>
          <w:p w14:paraId="6C67A12C"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manualFormatting":"Stephens et al. 2012","plainTextFormattedCitation":"(Stephens et al. 2012)","previouslyFormattedCitation":"(Stephens et al. 2012)"},"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Stephens et al. 2012</w:t>
            </w:r>
            <w:r>
              <w:rPr>
                <w:rFonts w:ascii="Times New Roman" w:hAnsi="Times New Roman" w:cs="Times New Roman"/>
              </w:rPr>
              <w:fldChar w:fldCharType="end"/>
            </w:r>
          </w:p>
          <w:p w14:paraId="5E9F0CA5" w14:textId="77777777" w:rsidR="00F62389" w:rsidRPr="00A77CA6" w:rsidRDefault="00F62389" w:rsidP="00F62389">
            <w:pPr>
              <w:rPr>
                <w:rFonts w:ascii="Times New Roman" w:hAnsi="Times New Roman" w:cs="Times New Roman"/>
              </w:rPr>
            </w:pPr>
          </w:p>
        </w:tc>
        <w:tc>
          <w:tcPr>
            <w:tcW w:w="1008" w:type="dxa"/>
          </w:tcPr>
          <w:p w14:paraId="16B4F2EE"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36D857E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4B0D851"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F67530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9E8DE7B"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5ABCB3B"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AA07945"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r>
      <w:tr w:rsidR="00F62389" w:rsidRPr="00A77CA6" w14:paraId="6683FD8A" w14:textId="77777777" w:rsidTr="00F62389">
        <w:tc>
          <w:tcPr>
            <w:tcW w:w="1872" w:type="dxa"/>
          </w:tcPr>
          <w:p w14:paraId="73EC04B6" w14:textId="77777777" w:rsidR="00F62389" w:rsidRDefault="00F62389" w:rsidP="00F62389">
            <w:p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71/WF14082","ISSN":"10498001","abstract":"Altered fuel conditions coupled with changing climate have disrupted fire regimes of forests historically characterised by high-frequency and low-to-moderate-severity fire. Managers use fuel treatments to abate undesirable fire behaviour and effects. Short-term effectiveness of fuel treatments to alter fire behaviour and effects is well documented; however, long-term effectiveness is not well known. We evaluated surface fuel load, vegetation cover and forest structure before and after mechanical and fire-only treatments over 8 years across 11 National Forests in California. Eight years post treatment, total surface fuel load returned to 67 to 79% and 55 to 103% of pretreatment levels following fire-only and mechanical treatments respectively. Herbaceous or shrub cover exceeded pretreatment levels two-thirds of the time 8 years after treatment. Fire-only treatments warranted re-entry at 8 years post treatment owing to the accumulation of live and dead fuels and minimal impact on canopy bulk density. In general, mechanical treatments were more effective at reducing canopy bulk density and initially increasing canopy base height than prescribed fire. However, elevated surface fuel loads, canopy base height reductions in later years and lack of restoration of fire as an ecological process suggest that including prescribed fire would be beneficial.","author":[{"dropping-particle":"","family":"Vaillant","given":"Nicole M.","non-dropping-particle":"","parse-names":false,"suffix":""},{"dropping-particle":"","family":"Noonan-Wright","given":"Erin K.","non-dropping-particle":"","parse-names":false,"suffix":""},{"dropping-particle":"","family":"Reiner","given":"Alicia L.","non-dropping-particle":"","parse-names":false,"suffix":""},{"dropping-particle":"","family":"Ewell","given":"Carol M.","non-dropping-particle":"","parse-names":false,"suffix":""},{"dropping-particle":"","family":"Rau","given":"Benjamin M.","non-dropping-particle":"","parse-names":false,"suffix":""},{"dropping-particle":"","family":"Fites-Kaufman","given":"Josephine A.","non-dropping-particle":"","parse-names":false,"suffix":""},{"dropping-particle":"","family":"Dailey","given":"Scott N.","non-dropping-particle":"","parse-names":false,"suffix":""}],"container-title":"International Journal of Wildland Fire","id":"ITEM-1","issue":"3","issued":{"date-parts":[["2015","4","21"]]},"page":"361-371","publisher":"CSIRO","title":"Fuel accumulation and forest structure change following hazardous fuel reduction treatments throughout California","type":"article-journal","volume":"24"},"uris":["http://www.mendeley.com/documents/?uuid=259bd15c-d80f-327f-8467-98ceb671e80e"]}],"mendeley":{"formattedCitation":"(Vaillant et al. 2015)","manualFormatting":"Vaillant et al. 2015","plainTextFormattedCitation":"(Vaillant et al. 2015)","previouslyFormattedCitation":"(Vaillant et al. 2015)"},"properties":{"noteIndex":0},"schema":"https://github.com/citation-style-language/schema/raw/master/csl-citation.json"}</w:instrText>
            </w:r>
            <w:r>
              <w:rPr>
                <w:rFonts w:ascii="Times New Roman" w:hAnsi="Times New Roman" w:cs="Times New Roman"/>
              </w:rPr>
              <w:fldChar w:fldCharType="separate"/>
            </w:r>
            <w:r w:rsidRPr="00AF3950">
              <w:rPr>
                <w:rFonts w:ascii="Times New Roman" w:hAnsi="Times New Roman" w:cs="Times New Roman"/>
                <w:noProof/>
              </w:rPr>
              <w:t>Vaillant et al. 2015</w:t>
            </w:r>
            <w:r>
              <w:rPr>
                <w:rFonts w:ascii="Times New Roman" w:hAnsi="Times New Roman" w:cs="Times New Roman"/>
              </w:rPr>
              <w:fldChar w:fldCharType="end"/>
            </w:r>
          </w:p>
          <w:p w14:paraId="407DB54D" w14:textId="77777777" w:rsidR="00F62389" w:rsidRPr="00A77CA6" w:rsidRDefault="00F62389" w:rsidP="00F62389">
            <w:pPr>
              <w:rPr>
                <w:rFonts w:ascii="Times New Roman" w:hAnsi="Times New Roman" w:cs="Times New Roman"/>
              </w:rPr>
            </w:pPr>
          </w:p>
        </w:tc>
        <w:tc>
          <w:tcPr>
            <w:tcW w:w="1008" w:type="dxa"/>
          </w:tcPr>
          <w:p w14:paraId="31A11620"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BDAAA96"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5ECEF19D"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44180BEC"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98E282F"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DA88FE8"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16A5824A"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0</w:t>
            </w:r>
          </w:p>
        </w:tc>
      </w:tr>
      <w:tr w:rsidR="00F62389" w:rsidRPr="00A77CA6" w14:paraId="410BF63A" w14:textId="77777777" w:rsidTr="00F62389">
        <w:tc>
          <w:tcPr>
            <w:tcW w:w="1872" w:type="dxa"/>
          </w:tcPr>
          <w:p w14:paraId="70A27ADC" w14:textId="77777777" w:rsidR="00F62389" w:rsidRDefault="00F62389" w:rsidP="00F62389">
            <w:pPr>
              <w:rPr>
                <w:rFonts w:ascii="Times New Roman" w:hAnsi="Times New Roman" w:cs="Times New Roman"/>
              </w:rPr>
            </w:pPr>
            <w:r>
              <w:rPr>
                <w:rFonts w:ascii="Times New Roman" w:hAnsi="Times New Roman" w:cs="Times New Roman"/>
              </w:rPr>
              <w:t>Radcliffe1, Mission Creek</w:t>
            </w:r>
          </w:p>
          <w:p w14:paraId="2450410F" w14:textId="77777777" w:rsidR="00F62389" w:rsidRPr="00A77CA6" w:rsidRDefault="00F62389" w:rsidP="00F62389">
            <w:pPr>
              <w:rPr>
                <w:rFonts w:ascii="Times New Roman" w:hAnsi="Times New Roman" w:cs="Times New Roman"/>
              </w:rPr>
            </w:pPr>
          </w:p>
        </w:tc>
        <w:tc>
          <w:tcPr>
            <w:tcW w:w="1008" w:type="dxa"/>
          </w:tcPr>
          <w:p w14:paraId="35DCAF1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E3612F8"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2B82997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4C4687A8"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48CF038F"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48C86262"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4A7336D9" w14:textId="77777777" w:rsidR="00F62389" w:rsidRPr="00A77CA6" w:rsidRDefault="00F62389" w:rsidP="00F62389">
            <w:pPr>
              <w:jc w:val="center"/>
              <w:rPr>
                <w:rFonts w:ascii="Times New Roman" w:hAnsi="Times New Roman" w:cs="Times New Roman"/>
              </w:rPr>
            </w:pPr>
            <w:r>
              <w:rPr>
                <w:rFonts w:ascii="Times New Roman" w:hAnsi="Times New Roman" w:cs="Times New Roman"/>
              </w:rPr>
              <w:t>1</w:t>
            </w:r>
          </w:p>
        </w:tc>
      </w:tr>
      <w:tr w:rsidR="00F62389" w:rsidRPr="00A77CA6" w14:paraId="4906DB93" w14:textId="77777777" w:rsidTr="00F62389">
        <w:tc>
          <w:tcPr>
            <w:tcW w:w="1872" w:type="dxa"/>
          </w:tcPr>
          <w:p w14:paraId="02F1EF48" w14:textId="77777777" w:rsidR="00F62389" w:rsidRDefault="00F62389" w:rsidP="00F62389">
            <w:pPr>
              <w:rPr>
                <w:rFonts w:ascii="Times New Roman" w:hAnsi="Times New Roman" w:cs="Times New Roman"/>
              </w:rPr>
            </w:pPr>
            <w:r>
              <w:rPr>
                <w:rFonts w:ascii="Times New Roman" w:hAnsi="Times New Roman" w:cs="Times New Roman"/>
              </w:rPr>
              <w:t>Radcliffe2, Colville Chron.</w:t>
            </w:r>
          </w:p>
          <w:p w14:paraId="16755954" w14:textId="77777777" w:rsidR="00F62389" w:rsidRDefault="00F62389" w:rsidP="00F62389">
            <w:pPr>
              <w:rPr>
                <w:rFonts w:ascii="Times New Roman" w:hAnsi="Times New Roman" w:cs="Times New Roman"/>
              </w:rPr>
            </w:pPr>
          </w:p>
        </w:tc>
        <w:tc>
          <w:tcPr>
            <w:tcW w:w="1008" w:type="dxa"/>
          </w:tcPr>
          <w:p w14:paraId="2EF09986"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5F3E8863"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D032E94"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E1EE430"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2251288"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344A014"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5ABE13B5" w14:textId="77777777" w:rsidR="00F62389" w:rsidRDefault="00F62389" w:rsidP="00F62389">
            <w:pPr>
              <w:jc w:val="center"/>
              <w:rPr>
                <w:rFonts w:ascii="Times New Roman" w:hAnsi="Times New Roman" w:cs="Times New Roman"/>
              </w:rPr>
            </w:pPr>
            <w:r>
              <w:rPr>
                <w:rFonts w:ascii="Times New Roman" w:hAnsi="Times New Roman" w:cs="Times New Roman"/>
              </w:rPr>
              <w:t>1</w:t>
            </w:r>
          </w:p>
        </w:tc>
      </w:tr>
      <w:tr w:rsidR="00F62389" w:rsidRPr="00A77CA6" w14:paraId="36C30C25" w14:textId="77777777" w:rsidTr="00F62389">
        <w:tc>
          <w:tcPr>
            <w:tcW w:w="1872" w:type="dxa"/>
          </w:tcPr>
          <w:p w14:paraId="2722618F" w14:textId="77777777" w:rsidR="00F62389" w:rsidRDefault="00F62389" w:rsidP="00F62389">
            <w:pPr>
              <w:rPr>
                <w:rFonts w:ascii="Times New Roman" w:hAnsi="Times New Roman" w:cs="Times New Roman"/>
              </w:rPr>
            </w:pPr>
            <w:r>
              <w:rPr>
                <w:rFonts w:ascii="Times New Roman" w:hAnsi="Times New Roman" w:cs="Times New Roman"/>
              </w:rPr>
              <w:t>Radcliffe3, NPS Fire Effects</w:t>
            </w:r>
          </w:p>
        </w:tc>
        <w:tc>
          <w:tcPr>
            <w:tcW w:w="1008" w:type="dxa"/>
          </w:tcPr>
          <w:p w14:paraId="6D05658A"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31560FD"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66367524" w14:textId="77777777" w:rsidR="00F62389" w:rsidRDefault="00F62389" w:rsidP="00F62389">
            <w:pPr>
              <w:jc w:val="center"/>
              <w:rPr>
                <w:rFonts w:ascii="Times New Roman" w:hAnsi="Times New Roman" w:cs="Times New Roman"/>
              </w:rPr>
            </w:pPr>
            <w:r>
              <w:rPr>
                <w:rFonts w:ascii="Times New Roman" w:hAnsi="Times New Roman" w:cs="Times New Roman"/>
              </w:rPr>
              <w:t>0</w:t>
            </w:r>
          </w:p>
        </w:tc>
        <w:tc>
          <w:tcPr>
            <w:tcW w:w="1008" w:type="dxa"/>
          </w:tcPr>
          <w:p w14:paraId="5238DEDD" w14:textId="77777777" w:rsidR="00F62389" w:rsidRDefault="00F62389" w:rsidP="00F62389">
            <w:pPr>
              <w:jc w:val="center"/>
              <w:rPr>
                <w:rFonts w:ascii="Times New Roman" w:hAnsi="Times New Roman" w:cs="Times New Roman"/>
              </w:rPr>
            </w:pPr>
            <w:r>
              <w:rPr>
                <w:rFonts w:ascii="Times New Roman" w:hAnsi="Times New Roman" w:cs="Times New Roman"/>
              </w:rPr>
              <w:t>0</w:t>
            </w:r>
          </w:p>
        </w:tc>
        <w:tc>
          <w:tcPr>
            <w:tcW w:w="1008" w:type="dxa"/>
          </w:tcPr>
          <w:p w14:paraId="6ACAADA2"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7C740886" w14:textId="77777777" w:rsidR="00F62389" w:rsidRDefault="00F62389" w:rsidP="00F62389">
            <w:pPr>
              <w:jc w:val="center"/>
              <w:rPr>
                <w:rFonts w:ascii="Times New Roman" w:hAnsi="Times New Roman" w:cs="Times New Roman"/>
              </w:rPr>
            </w:pPr>
            <w:r>
              <w:rPr>
                <w:rFonts w:ascii="Times New Roman" w:hAnsi="Times New Roman" w:cs="Times New Roman"/>
              </w:rPr>
              <w:t>1</w:t>
            </w:r>
          </w:p>
        </w:tc>
        <w:tc>
          <w:tcPr>
            <w:tcW w:w="1008" w:type="dxa"/>
          </w:tcPr>
          <w:p w14:paraId="0A77F372" w14:textId="77777777" w:rsidR="00F62389" w:rsidRDefault="00F62389" w:rsidP="00F62389">
            <w:pPr>
              <w:jc w:val="center"/>
              <w:rPr>
                <w:rFonts w:ascii="Times New Roman" w:hAnsi="Times New Roman" w:cs="Times New Roman"/>
              </w:rPr>
            </w:pPr>
            <w:r>
              <w:rPr>
                <w:rFonts w:ascii="Times New Roman" w:hAnsi="Times New Roman" w:cs="Times New Roman"/>
              </w:rPr>
              <w:t>1</w:t>
            </w:r>
          </w:p>
        </w:tc>
      </w:tr>
      <w:tr w:rsidR="00F62389" w:rsidRPr="00A77CA6" w14:paraId="4AE273CD" w14:textId="77777777" w:rsidTr="00F62389">
        <w:tc>
          <w:tcPr>
            <w:tcW w:w="5904" w:type="dxa"/>
            <w:gridSpan w:val="5"/>
          </w:tcPr>
          <w:p w14:paraId="73B5B5F7" w14:textId="77777777" w:rsidR="00F62389" w:rsidRDefault="00F62389" w:rsidP="00F62389">
            <w:pPr>
              <w:spacing w:after="240"/>
              <w:rPr>
                <w:rFonts w:ascii="Times New Roman" w:hAnsi="Times New Roman" w:cs="Times New Roman"/>
              </w:rPr>
            </w:pPr>
          </w:p>
        </w:tc>
        <w:tc>
          <w:tcPr>
            <w:tcW w:w="1008" w:type="dxa"/>
          </w:tcPr>
          <w:p w14:paraId="1D12AC5C" w14:textId="77777777" w:rsidR="00F62389" w:rsidRDefault="00F62389" w:rsidP="00F62389">
            <w:pPr>
              <w:spacing w:after="240"/>
              <w:rPr>
                <w:rFonts w:ascii="Times New Roman" w:hAnsi="Times New Roman" w:cs="Times New Roman"/>
              </w:rPr>
            </w:pPr>
          </w:p>
        </w:tc>
        <w:tc>
          <w:tcPr>
            <w:tcW w:w="1008" w:type="dxa"/>
          </w:tcPr>
          <w:p w14:paraId="706B00FD" w14:textId="77777777" w:rsidR="00F62389" w:rsidRDefault="00F62389" w:rsidP="00F62389">
            <w:pPr>
              <w:spacing w:after="240"/>
              <w:rPr>
                <w:rFonts w:ascii="Times New Roman" w:hAnsi="Times New Roman" w:cs="Times New Roman"/>
              </w:rPr>
            </w:pPr>
          </w:p>
        </w:tc>
        <w:tc>
          <w:tcPr>
            <w:tcW w:w="1008" w:type="dxa"/>
          </w:tcPr>
          <w:p w14:paraId="5411D342" w14:textId="77777777" w:rsidR="00F62389" w:rsidRDefault="00F62389" w:rsidP="00F62389">
            <w:pPr>
              <w:spacing w:after="240"/>
              <w:rPr>
                <w:rFonts w:ascii="Times New Roman" w:hAnsi="Times New Roman" w:cs="Times New Roman"/>
              </w:rPr>
            </w:pPr>
          </w:p>
        </w:tc>
      </w:tr>
    </w:tbl>
    <w:p w14:paraId="54691D51" w14:textId="3A1C541E" w:rsidR="00F62389" w:rsidRDefault="00F62389" w:rsidP="00081667">
      <w:pPr>
        <w:spacing w:after="240" w:line="360" w:lineRule="auto"/>
        <w:rPr>
          <w:rFonts w:ascii="Times New Roman" w:hAnsi="Times New Roman" w:cs="Times New Roman"/>
          <w:b/>
          <w:bCs/>
          <w:sz w:val="24"/>
          <w:szCs w:val="24"/>
        </w:rPr>
      </w:pPr>
    </w:p>
    <w:p w14:paraId="2B2B6194" w14:textId="3A4B28CF" w:rsidR="00F62389" w:rsidRDefault="00F62389" w:rsidP="00081667">
      <w:pPr>
        <w:spacing w:after="240" w:line="360" w:lineRule="auto"/>
        <w:rPr>
          <w:rFonts w:ascii="Times New Roman" w:hAnsi="Times New Roman" w:cs="Times New Roman"/>
          <w:b/>
          <w:bCs/>
          <w:sz w:val="24"/>
          <w:szCs w:val="24"/>
        </w:rPr>
      </w:pPr>
    </w:p>
    <w:p w14:paraId="70694FF5" w14:textId="132D6424" w:rsidR="00F62389" w:rsidRDefault="00F62389" w:rsidP="00081667">
      <w:pPr>
        <w:spacing w:after="240" w:line="360" w:lineRule="auto"/>
        <w:rPr>
          <w:rFonts w:ascii="Times New Roman" w:hAnsi="Times New Roman" w:cs="Times New Roman"/>
          <w:b/>
          <w:bCs/>
          <w:sz w:val="24"/>
          <w:szCs w:val="24"/>
        </w:rPr>
      </w:pPr>
    </w:p>
    <w:p w14:paraId="4F676F8D" w14:textId="4E2F5016" w:rsidR="00F62389" w:rsidRDefault="00F62389" w:rsidP="00081667">
      <w:pPr>
        <w:spacing w:after="240" w:line="360" w:lineRule="auto"/>
        <w:rPr>
          <w:rFonts w:ascii="Times New Roman" w:hAnsi="Times New Roman" w:cs="Times New Roman"/>
          <w:b/>
          <w:bCs/>
          <w:sz w:val="24"/>
          <w:szCs w:val="24"/>
        </w:rPr>
      </w:pPr>
    </w:p>
    <w:p w14:paraId="082029FF" w14:textId="54F7D27C" w:rsidR="00F62389" w:rsidRDefault="00F62389" w:rsidP="00081667">
      <w:pPr>
        <w:spacing w:after="240" w:line="360" w:lineRule="auto"/>
        <w:rPr>
          <w:rFonts w:ascii="Times New Roman" w:hAnsi="Times New Roman" w:cs="Times New Roman"/>
          <w:b/>
          <w:bCs/>
          <w:sz w:val="24"/>
          <w:szCs w:val="24"/>
        </w:rPr>
      </w:pPr>
    </w:p>
    <w:p w14:paraId="4252B763" w14:textId="7A5230B8" w:rsidR="00F62389" w:rsidRDefault="00F62389" w:rsidP="00081667">
      <w:pPr>
        <w:spacing w:after="240" w:line="360" w:lineRule="auto"/>
        <w:rPr>
          <w:rFonts w:ascii="Times New Roman" w:hAnsi="Times New Roman" w:cs="Times New Roman"/>
          <w:b/>
          <w:bCs/>
          <w:sz w:val="24"/>
          <w:szCs w:val="24"/>
        </w:rPr>
      </w:pPr>
    </w:p>
    <w:p w14:paraId="118BAEDE" w14:textId="67207FE8" w:rsidR="00BD2583" w:rsidRDefault="0078353C"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pp</w:t>
      </w:r>
      <w:r w:rsidR="00BD2583">
        <w:rPr>
          <w:rFonts w:ascii="Times New Roman" w:hAnsi="Times New Roman" w:cs="Times New Roman"/>
          <w:b/>
          <w:bCs/>
          <w:sz w:val="24"/>
          <w:szCs w:val="24"/>
        </w:rPr>
        <w:t xml:space="preserve">endix </w:t>
      </w:r>
      <w:r>
        <w:rPr>
          <w:rFonts w:ascii="Times New Roman" w:hAnsi="Times New Roman" w:cs="Times New Roman"/>
          <w:b/>
          <w:bCs/>
          <w:sz w:val="24"/>
          <w:szCs w:val="24"/>
        </w:rPr>
        <w:t>Two</w:t>
      </w:r>
      <w:r w:rsidR="00BD2583">
        <w:rPr>
          <w:rFonts w:ascii="Times New Roman" w:hAnsi="Times New Roman" w:cs="Times New Roman"/>
          <w:b/>
          <w:bCs/>
          <w:sz w:val="24"/>
          <w:szCs w:val="24"/>
        </w:rPr>
        <w:t>: fu</w:t>
      </w:r>
      <w:r w:rsidR="00840600">
        <w:rPr>
          <w:rFonts w:ascii="Times New Roman" w:hAnsi="Times New Roman" w:cs="Times New Roman"/>
          <w:b/>
          <w:bCs/>
          <w:sz w:val="24"/>
          <w:szCs w:val="24"/>
        </w:rPr>
        <w:t>ture</w:t>
      </w:r>
      <w:r w:rsidR="00BD2583">
        <w:rPr>
          <w:rFonts w:ascii="Times New Roman" w:hAnsi="Times New Roman" w:cs="Times New Roman"/>
          <w:b/>
          <w:bCs/>
          <w:sz w:val="24"/>
          <w:szCs w:val="24"/>
        </w:rPr>
        <w:t xml:space="preserve"> research products to come from the Washington Treatment Longevity Project datasets.  </w:t>
      </w:r>
    </w:p>
    <w:p w14:paraId="4C651B6F" w14:textId="3B9FCC48" w:rsidR="00336D5E" w:rsidRDefault="00BD2583"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Washington State legislative grant that funded the WTLP gave Don a plethora of opportunities for work on treatment longevity in his dissertation, including datasets found in </w:t>
      </w:r>
      <w:r w:rsidR="007221A5">
        <w:rPr>
          <w:rFonts w:ascii="Times New Roman" w:hAnsi="Times New Roman" w:cs="Times New Roman"/>
          <w:sz w:val="24"/>
          <w:szCs w:val="24"/>
        </w:rPr>
        <w:t>task</w:t>
      </w:r>
      <w:r>
        <w:rPr>
          <w:rFonts w:ascii="Times New Roman" w:hAnsi="Times New Roman" w:cs="Times New Roman"/>
          <w:sz w:val="24"/>
          <w:szCs w:val="24"/>
        </w:rPr>
        <w:t xml:space="preserve"> one, additional data gathered in </w:t>
      </w:r>
      <w:r w:rsidR="007221A5">
        <w:rPr>
          <w:rFonts w:ascii="Times New Roman" w:hAnsi="Times New Roman" w:cs="Times New Roman"/>
          <w:sz w:val="24"/>
          <w:szCs w:val="24"/>
        </w:rPr>
        <w:t>task</w:t>
      </w:r>
      <w:r>
        <w:rPr>
          <w:rFonts w:ascii="Times New Roman" w:hAnsi="Times New Roman" w:cs="Times New Roman"/>
          <w:sz w:val="24"/>
          <w:szCs w:val="24"/>
        </w:rPr>
        <w:t xml:space="preserve"> two, and time to synthesize both literature and data in </w:t>
      </w:r>
      <w:r w:rsidR="007221A5">
        <w:rPr>
          <w:rFonts w:ascii="Times New Roman" w:hAnsi="Times New Roman" w:cs="Times New Roman"/>
          <w:sz w:val="24"/>
          <w:szCs w:val="24"/>
        </w:rPr>
        <w:t>task</w:t>
      </w:r>
      <w:r>
        <w:rPr>
          <w:rFonts w:ascii="Times New Roman" w:hAnsi="Times New Roman" w:cs="Times New Roman"/>
          <w:sz w:val="24"/>
          <w:szCs w:val="24"/>
        </w:rPr>
        <w:t xml:space="preserve"> three, for this report.  </w:t>
      </w:r>
      <w:r w:rsidR="00453CDF">
        <w:rPr>
          <w:rFonts w:ascii="Times New Roman" w:hAnsi="Times New Roman" w:cs="Times New Roman"/>
          <w:sz w:val="24"/>
          <w:szCs w:val="24"/>
        </w:rPr>
        <w:t>Because of the complexity and scale of the question of treatment longevity, this report is an initial stage in the process of synthesizing literature on treatment longevity and analyzing the Washington datasets to tease out more nuance in fuels dynamics.  Don has plans to lead four peer reviewed manuscripts based on work started for this report, including:</w:t>
      </w:r>
    </w:p>
    <w:p w14:paraId="72893732" w14:textId="1CB349DF" w:rsidR="00453CDF" w:rsidRDefault="00453CDF" w:rsidP="00081667">
      <w:pPr>
        <w:pStyle w:val="ListParagraph"/>
        <w:numPr>
          <w:ilvl w:val="0"/>
          <w:numId w:val="1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A conceptual literature review paper, synthesizing existing knowledge and research gaps in treatment longevity, and proposing conceptual frameworks for future research. </w:t>
      </w:r>
    </w:p>
    <w:p w14:paraId="2525ACA1" w14:textId="0AF5F7F3" w:rsidR="00453CDF" w:rsidRDefault="00453CDF" w:rsidP="00081667">
      <w:pPr>
        <w:pStyle w:val="ListParagraph"/>
        <w:numPr>
          <w:ilvl w:val="0"/>
          <w:numId w:val="1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A Mission Creek paper, comparing control, burn, thin, thinburn, and low severity wildfire performance in the long-term. </w:t>
      </w:r>
    </w:p>
    <w:p w14:paraId="1935CC9E" w14:textId="34A19B57" w:rsidR="00453CDF" w:rsidRDefault="00453CDF" w:rsidP="00081667">
      <w:pPr>
        <w:pStyle w:val="ListParagraph"/>
        <w:numPr>
          <w:ilvl w:val="0"/>
          <w:numId w:val="10"/>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A</w:t>
      </w:r>
      <w:r w:rsidR="0029686E">
        <w:rPr>
          <w:rFonts w:ascii="Times New Roman" w:hAnsi="Times New Roman" w:cs="Times New Roman"/>
          <w:sz w:val="24"/>
          <w:szCs w:val="24"/>
        </w:rPr>
        <w:t>n</w:t>
      </w:r>
      <w:r>
        <w:rPr>
          <w:rFonts w:ascii="Times New Roman" w:hAnsi="Times New Roman" w:cs="Times New Roman"/>
          <w:sz w:val="24"/>
          <w:szCs w:val="24"/>
        </w:rPr>
        <w:t xml:space="preserve"> NPS Fire Effects paper, </w:t>
      </w:r>
      <w:r w:rsidR="0029686E">
        <w:rPr>
          <w:rFonts w:ascii="Times New Roman" w:hAnsi="Times New Roman" w:cs="Times New Roman"/>
          <w:sz w:val="24"/>
          <w:szCs w:val="24"/>
        </w:rPr>
        <w:t xml:space="preserve">assessing the relative benefits of retreatment vs. new treatments for fuel accumulation rates. </w:t>
      </w:r>
    </w:p>
    <w:p w14:paraId="204C19E6" w14:textId="2A3C32A5" w:rsidR="0029686E" w:rsidRDefault="0029686E" w:rsidP="00081667">
      <w:pPr>
        <w:pStyle w:val="ListParagraph"/>
        <w:numPr>
          <w:ilvl w:val="0"/>
          <w:numId w:val="10"/>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A Colville Chronosequence paper, assessing the effects of time</w:t>
      </w:r>
      <w:r w:rsidR="00353381">
        <w:rPr>
          <w:rFonts w:ascii="Times New Roman" w:hAnsi="Times New Roman" w:cs="Times New Roman"/>
          <w:sz w:val="24"/>
          <w:szCs w:val="24"/>
        </w:rPr>
        <w:t>, treatment intensity,</w:t>
      </w:r>
      <w:r>
        <w:rPr>
          <w:rFonts w:ascii="Times New Roman" w:hAnsi="Times New Roman" w:cs="Times New Roman"/>
          <w:sz w:val="24"/>
          <w:szCs w:val="24"/>
        </w:rPr>
        <w:t xml:space="preserve"> and site productivity on fuel accumulation rate in </w:t>
      </w:r>
      <w:proofErr w:type="spellStart"/>
      <w:r>
        <w:rPr>
          <w:rFonts w:ascii="Times New Roman" w:hAnsi="Times New Roman" w:cs="Times New Roman"/>
          <w:sz w:val="24"/>
          <w:szCs w:val="24"/>
        </w:rPr>
        <w:t>thin+burn</w:t>
      </w:r>
      <w:proofErr w:type="spellEnd"/>
      <w:r>
        <w:rPr>
          <w:rFonts w:ascii="Times New Roman" w:hAnsi="Times New Roman" w:cs="Times New Roman"/>
          <w:sz w:val="24"/>
          <w:szCs w:val="24"/>
        </w:rPr>
        <w:t xml:space="preserve"> treatments. </w:t>
      </w:r>
    </w:p>
    <w:p w14:paraId="36D13811" w14:textId="77A89301" w:rsidR="0029686E" w:rsidRPr="0029686E" w:rsidRDefault="0029686E"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first three papers will also be included as dissertation chapters.  Don has a proven ability to publish his graduate school work in peer-reviewed journals </w:t>
      </w:r>
      <w:r>
        <w:rPr>
          <w:rFonts w:ascii="Times New Roman" w:hAnsi="Times New Roman" w:cs="Times New Roman"/>
          <w:sz w:val="24"/>
          <w:szCs w:val="24"/>
        </w:rPr>
        <w:fldChar w:fldCharType="begin" w:fldLock="1"/>
      </w:r>
      <w:r w:rsidR="000B595D">
        <w:rPr>
          <w:rFonts w:ascii="Times New Roman" w:hAnsi="Times New Roman" w:cs="Times New Roman"/>
          <w:sz w:val="24"/>
          <w:szCs w:val="24"/>
        </w:rPr>
        <w:instrText>ADDIN CSL_CITATION {"citationItems":[{"id":"ITEM-1","itemData":{"DOI":"10.1139/cjfr-2020-0111","ISSN":"0045-5067","abstract":"Shade-tolerant mesophytic tree species tend to dominate the understories of present-day oak–hickory and mixed-hardwood forests in the eastern United States. We quantified the sapling density associations with abiotic and biotic variables for three important mesophytic species: red maple (Acer rubrum L.), sugar maple (Acer saccharum Marsh.), and American beech (Fagus grandifolia Ehrh.) in southeastern Ohio. In this study, we sampled 165 permanent plots in oak-dominated, topographically diverse, mature (&gt;90 years old), second-growth forests following a time span of 21–25 years (1993–1995 and 2016–2018) between samples on the Athens and Marietta units of the Wayne National Forest. Our models showed that sugar maple was strongly associated with high pH soils and red maple was strongly associated with low pH soils. Additionally, red maple was associated with upper slope positions and older stands, while American beech was associated with lower slopes, northeasterly aspects, and northeast-facing upper slopes. Basal area of competing species, solum depth, and management unit were not significantly related to sapling density for our focal species. American beech sapling density doubled between the two sampling periods, while densities of both maple species declined by half. Our results will help scientists and managers by providing insight into potential future composition of currently oak-dominated forests in areas without active management intervention.","author":[{"dropping-particle":"","family":"Radcliffe","given":"Don C.","non-dropping-particle":"","parse-names":false,"suffix":""},{"dropping-particle":"","family":"Matthews","given":"Stephen N.","non-dropping-particle":"","parse-names":false,"suffix":""},{"dropping-particle":"","family":"Hix","given":"David M.","non-dropping-particle":"","parse-names":false,"suffix":""}],"container-title":"Canadian Journal of Forest Research","id":"ITEM-1","issue":"11","issued":{"date-parts":[["2020","6","9"]]},"page":"1215-1227","publisher":"Canadian Science Publishing","title":"Beyond oak regeneration: modelling mesophytic sapling density drivers along topographic, edaphic, and stand-structural gradients in mature oak-dominated forests of Appalachian Ohio","type":"article-journal","volume":"50"},"uris":["http://www.mendeley.com/documents/?uuid=ea522009-98a0-3402-95c7-e9c3490fa722"]},{"id":"ITEM-2","itemData":{"DOI":"10.1186/s40663-021-00286-z","ISSN":"21975620","abstract":"Background: Mature oak (Quercus spp.) and hickory (Carya spp.) trees are gradually being replaced by more shade-tolerant tree species across the eastern U.S., likely due to fire suppression and increased precipitation. Oaks and hickories are highly valuable to wildlife; therefore, studying their mortality patterns can provide information on the longevity of habitat quality for many animal species. Oak mortality has most often been studied following large oak decline events, but background mortality rates in forests with aging oak and hickory canopies warrant equal attention, especially in the context of widespread oak and hickory regeneration failure. Methods: We studied background mortality rates of five oak and one hickory species over a 23–25 year time period (1993–1995 to 2018), using 82 1/20th hectare permanent plots on the Marietta Unit of the Wayne National Forest in southeastern Ohio. We calculated mortality rates based on remeasurement of individual trees for white oak (Quercus alba), chestnut oak (Quercus montana), northern red oak (Quercus rubra), black oak (Quercus velutina), scarlet oak (Quercus coccinea), and pignut hickory (Carya glabra). For each of these species other than scarlet oak, we also modeled the relationships of mortality probability with a priori topographic, soil, stand structural, and individual tree covariates, using a mixed-effects logistic regression framework. Results: The species with the highest mortality rate was scarlet oak (61.3%), followed by northern red oak (41.4%), black oak (26.7%), pignut hickory (23.9%), white oak (23.4%), and chestnut oak (19.1%). In our models, northern red oak mortality was associated with more mesic slope positions, shallower solums, more acidic soils, and older stand ages. Pignut hickory and chestnut oak mortality rates were associated with higher basal areas on the plot, while white oak mortality showed the opposite pattern. Conclusions: Our data suggest that red oak subgenus trees in mature forests of our area will become increasingly uncommon relative to white oak subgenus trees, as the result of higher mortality rates likely related to the shorter lifespans of these species. Particularly vulnerable areas may include more mesic topographic positions, shallower or more acidic soil, and older stands. Since maintaining oak subgenus diversity is beneficial to wildlife diversity in the eastern U.S., managers in areas with extensive mature mixed-oak forests could choose to favor the red oa…","author":[{"dropping-particle":"","family":"Radcliffe","given":"Don C.","non-dropping-particle":"","parse-names":false,"suffix":""},{"dropping-particle":"","family":"Hix","given":"David M.","non-dropping-particle":"","parse-names":false,"suffix":""},{"dropping-particle":"","family":"Matthews","given":"Stephen N.","non-dropping-particle":"","parse-names":false,"suffix":""}],"container-title":"Forest Ecosystems","id":"ITEM-2","issue":"1","issued":{"date-parts":[["2021","12","1"]]},"page":"1-14","publisher":"SpringerOpen","title":"Predisposing factors’ effects on mortality of oak (Quercus) and hickory (Carya) species in mature forests undergoing mesophication in Appalachian Ohio","type":"article-journal","volume":"8"},"uris":["http://www.mendeley.com/documents/?uuid=ca5495b3-3552-3a36-90a4-034af60b09f0"]}],"mendeley":{"formattedCitation":"(Radcliffe et al. 2020, 2021)","plainTextFormattedCitation":"(Radcliffe et al. 2020, 2021)","previouslyFormattedCitation":"(Radcliffe et al. 2020, 2021)"},"properties":{"noteIndex":0},"schema":"https://github.com/citation-style-language/schema/raw/master/csl-citation.json"}</w:instrText>
      </w:r>
      <w:r>
        <w:rPr>
          <w:rFonts w:ascii="Times New Roman" w:hAnsi="Times New Roman" w:cs="Times New Roman"/>
          <w:sz w:val="24"/>
          <w:szCs w:val="24"/>
        </w:rPr>
        <w:fldChar w:fldCharType="separate"/>
      </w:r>
      <w:r w:rsidRPr="0029686E">
        <w:rPr>
          <w:rFonts w:ascii="Times New Roman" w:hAnsi="Times New Roman" w:cs="Times New Roman"/>
          <w:noProof/>
          <w:sz w:val="24"/>
          <w:szCs w:val="24"/>
        </w:rPr>
        <w:t>(Radcliffe et al. 2020, 2021)</w:t>
      </w:r>
      <w:r>
        <w:rPr>
          <w:rFonts w:ascii="Times New Roman" w:hAnsi="Times New Roman" w:cs="Times New Roman"/>
          <w:sz w:val="24"/>
          <w:szCs w:val="24"/>
        </w:rPr>
        <w:fldChar w:fldCharType="end"/>
      </w:r>
      <w:r>
        <w:rPr>
          <w:rFonts w:ascii="Times New Roman" w:hAnsi="Times New Roman" w:cs="Times New Roman"/>
          <w:sz w:val="24"/>
          <w:szCs w:val="24"/>
        </w:rPr>
        <w:t xml:space="preserve">, experience working with </w:t>
      </w:r>
      <w:r w:rsidR="007221A5">
        <w:rPr>
          <w:rFonts w:ascii="Times New Roman" w:hAnsi="Times New Roman" w:cs="Times New Roman"/>
          <w:sz w:val="24"/>
          <w:szCs w:val="24"/>
        </w:rPr>
        <w:t>wildfire and fuels/restoration</w:t>
      </w:r>
      <w:r>
        <w:rPr>
          <w:rFonts w:ascii="Times New Roman" w:hAnsi="Times New Roman" w:cs="Times New Roman"/>
          <w:sz w:val="24"/>
          <w:szCs w:val="24"/>
        </w:rPr>
        <w:t xml:space="preserve"> treatments in management, policy, and academic contexts, and the WTLP has helped him built collaborative relationships with a number of respected fire and restoration ecologists in Washington.  </w:t>
      </w:r>
    </w:p>
    <w:p w14:paraId="1DF7B41A" w14:textId="12D223AE" w:rsidR="00336D5E" w:rsidRPr="00521BA6" w:rsidRDefault="00F70CD3"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literature review paper is the first planned for publication, and will draw heavily on work completed for this report.  Planned directions for expansion include </w:t>
      </w:r>
      <w:r w:rsidR="00810828">
        <w:rPr>
          <w:rFonts w:ascii="Times New Roman" w:hAnsi="Times New Roman" w:cs="Times New Roman"/>
          <w:sz w:val="24"/>
          <w:szCs w:val="24"/>
        </w:rPr>
        <w:t>incorporating studies not focused directly on fuels, such as stand structure,</w:t>
      </w:r>
      <w:r>
        <w:rPr>
          <w:rFonts w:ascii="Times New Roman" w:hAnsi="Times New Roman" w:cs="Times New Roman"/>
          <w:sz w:val="24"/>
          <w:szCs w:val="24"/>
        </w:rPr>
        <w:t xml:space="preserve"> regeneration, shrub, and/or grass focused studies, </w:t>
      </w:r>
      <w:r w:rsidR="00810828">
        <w:rPr>
          <w:rFonts w:ascii="Times New Roman" w:hAnsi="Times New Roman" w:cs="Times New Roman"/>
          <w:sz w:val="24"/>
          <w:szCs w:val="24"/>
        </w:rPr>
        <w:t xml:space="preserve">adding natural disturbances like wildfires to the categories of ‘fuels treatments’, adding fire modelling outputs, and incorporating more traditional knowledge perspective throughout.  Don </w:t>
      </w:r>
      <w:r w:rsidR="008565A4">
        <w:rPr>
          <w:rFonts w:ascii="Times New Roman" w:hAnsi="Times New Roman" w:cs="Times New Roman"/>
          <w:sz w:val="24"/>
          <w:szCs w:val="24"/>
        </w:rPr>
        <w:t>has been</w:t>
      </w:r>
      <w:r w:rsidR="00810828">
        <w:rPr>
          <w:rFonts w:ascii="Times New Roman" w:hAnsi="Times New Roman" w:cs="Times New Roman"/>
          <w:sz w:val="24"/>
          <w:szCs w:val="24"/>
        </w:rPr>
        <w:t xml:space="preserve"> collaborating with Derek, Brian, Monique Wynecoop</w:t>
      </w:r>
      <w:r w:rsidR="00BE2544">
        <w:rPr>
          <w:rFonts w:ascii="Times New Roman" w:hAnsi="Times New Roman" w:cs="Times New Roman"/>
          <w:sz w:val="24"/>
          <w:szCs w:val="24"/>
        </w:rPr>
        <w:t xml:space="preserve"> (USFS)</w:t>
      </w:r>
      <w:r w:rsidR="00810828">
        <w:rPr>
          <w:rFonts w:ascii="Times New Roman" w:hAnsi="Times New Roman" w:cs="Times New Roman"/>
          <w:sz w:val="24"/>
          <w:szCs w:val="24"/>
        </w:rPr>
        <w:t>, and Ernesto Alvarado</w:t>
      </w:r>
      <w:r w:rsidR="00BE2544">
        <w:rPr>
          <w:rFonts w:ascii="Times New Roman" w:hAnsi="Times New Roman" w:cs="Times New Roman"/>
          <w:sz w:val="24"/>
          <w:szCs w:val="24"/>
        </w:rPr>
        <w:t xml:space="preserve"> (UW)</w:t>
      </w:r>
      <w:r w:rsidR="00810828">
        <w:rPr>
          <w:rFonts w:ascii="Times New Roman" w:hAnsi="Times New Roman" w:cs="Times New Roman"/>
          <w:sz w:val="24"/>
          <w:szCs w:val="24"/>
        </w:rPr>
        <w:t xml:space="preserve"> in this </w:t>
      </w:r>
      <w:r w:rsidR="008565A4">
        <w:rPr>
          <w:rFonts w:ascii="Times New Roman" w:hAnsi="Times New Roman" w:cs="Times New Roman"/>
          <w:sz w:val="24"/>
          <w:szCs w:val="24"/>
        </w:rPr>
        <w:t>work.</w:t>
      </w:r>
    </w:p>
    <w:p w14:paraId="0A495BE7" w14:textId="429D871A" w:rsidR="00634FEF" w:rsidRDefault="00810828"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ission Creek paper is the first empirical publication planned, and is the most progressed thus far of any of Don’s dissertation chapters. </w:t>
      </w:r>
      <w:r w:rsidR="008565A4">
        <w:rPr>
          <w:rFonts w:ascii="Times New Roman" w:hAnsi="Times New Roman" w:cs="Times New Roman"/>
          <w:sz w:val="24"/>
          <w:szCs w:val="24"/>
        </w:rPr>
        <w:t xml:space="preserve"> It is best suited for comparing effects of different treatment categories. </w:t>
      </w:r>
      <w:r>
        <w:rPr>
          <w:rFonts w:ascii="Times New Roman" w:hAnsi="Times New Roman" w:cs="Times New Roman"/>
          <w:sz w:val="24"/>
          <w:szCs w:val="24"/>
        </w:rPr>
        <w:t xml:space="preserve"> Don has carried out preliminary analyses of fuels based on generalized linear mixed models that help account for clustering plots in units and differences in productivity between units, and presented the results in multiple conferences and symposia.  He also plans to add multivariate ordinations to give more context on differences between units, and to add wildfire behavior and severity modelling outputs from the Forest Vegetation Simulator Fire and Fuels Extension (FVS-FFE) and the First Order Fire Effects Model (FOFEM).  </w:t>
      </w:r>
      <w:r w:rsidR="008565A4">
        <w:rPr>
          <w:rFonts w:ascii="Times New Roman" w:hAnsi="Times New Roman" w:cs="Times New Roman"/>
          <w:sz w:val="24"/>
          <w:szCs w:val="24"/>
        </w:rPr>
        <w:t>Don has been collaborating with Brian, Derek, Jon Bakker</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Madison Laughlin</w:t>
      </w:r>
      <w:r w:rsidR="00BE2544">
        <w:rPr>
          <w:rFonts w:ascii="Times New Roman" w:hAnsi="Times New Roman" w:cs="Times New Roman"/>
          <w:sz w:val="24"/>
          <w:szCs w:val="24"/>
        </w:rPr>
        <w:t xml:space="preserve"> (UW)</w:t>
      </w:r>
      <w:r w:rsidR="008565A4">
        <w:rPr>
          <w:rFonts w:ascii="Times New Roman" w:hAnsi="Times New Roman" w:cs="Times New Roman"/>
          <w:sz w:val="24"/>
          <w:szCs w:val="24"/>
        </w:rPr>
        <w:t>, Ernesto Alvarado, and Dave W. Peterson</w:t>
      </w:r>
      <w:r w:rsidR="00BE2544">
        <w:rPr>
          <w:rFonts w:ascii="Times New Roman" w:hAnsi="Times New Roman" w:cs="Times New Roman"/>
          <w:sz w:val="24"/>
          <w:szCs w:val="24"/>
        </w:rPr>
        <w:t xml:space="preserve"> (USFS)</w:t>
      </w:r>
      <w:r w:rsidR="008565A4">
        <w:rPr>
          <w:rFonts w:ascii="Times New Roman" w:hAnsi="Times New Roman" w:cs="Times New Roman"/>
          <w:sz w:val="24"/>
          <w:szCs w:val="24"/>
        </w:rPr>
        <w:t xml:space="preserve"> in this work.  </w:t>
      </w:r>
    </w:p>
    <w:p w14:paraId="06057CAA" w14:textId="616D7AC7" w:rsidR="008565A4" w:rsidRDefault="008565A4"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The NPS Fire Effects paper is planned as a dissertation chapter, and may be suited for comparing relative benefits of retreatment vs. new treatments.  Time series analysis, linear programming, and/or fire models are likely tools.  Don has been collaborating with Brian and with Karen Kopper</w:t>
      </w:r>
      <w:r w:rsidR="00BE2544">
        <w:rPr>
          <w:rFonts w:ascii="Times New Roman" w:hAnsi="Times New Roman" w:cs="Times New Roman"/>
          <w:sz w:val="24"/>
          <w:szCs w:val="24"/>
        </w:rPr>
        <w:t xml:space="preserve"> (NPS)</w:t>
      </w:r>
      <w:r>
        <w:rPr>
          <w:rFonts w:ascii="Times New Roman" w:hAnsi="Times New Roman" w:cs="Times New Roman"/>
          <w:sz w:val="24"/>
          <w:szCs w:val="24"/>
        </w:rPr>
        <w:t xml:space="preserve"> in this work. </w:t>
      </w:r>
    </w:p>
    <w:p w14:paraId="7BBB45D2" w14:textId="56F01D1B" w:rsidR="00634FEF" w:rsidRDefault="008565A4" w:rsidP="00081667">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Colville Chronosequence is planned as a manuscript analyzing the effects of time, site productivity, and treatment intensity on longevity of thinburn treatments.  This will likely be achieved using generalized linear models.  Time has been quantified using the Forest Service FACTS database, site productivity will likely be represented by DNR raster layers of </w:t>
      </w:r>
      <w:r w:rsidR="00BE2544">
        <w:rPr>
          <w:rFonts w:ascii="Times New Roman" w:hAnsi="Times New Roman" w:cs="Times New Roman"/>
          <w:sz w:val="24"/>
          <w:szCs w:val="24"/>
        </w:rPr>
        <w:t xml:space="preserve">actual evapotranspiration and/or soil water deficit, and pretreatment canopy cover might be parameterized with historical aerial photos.  Shrubs will likely be an important response variable in this work, as dry forests within Colville National Forest are </w:t>
      </w:r>
      <w:r w:rsidR="007E6C7D">
        <w:rPr>
          <w:rFonts w:ascii="Times New Roman" w:hAnsi="Times New Roman" w:cs="Times New Roman"/>
          <w:sz w:val="24"/>
          <w:szCs w:val="24"/>
        </w:rPr>
        <w:t>relatively</w:t>
      </w:r>
      <w:r w:rsidR="00BE2544">
        <w:rPr>
          <w:rFonts w:ascii="Times New Roman" w:hAnsi="Times New Roman" w:cs="Times New Roman"/>
          <w:sz w:val="24"/>
          <w:szCs w:val="24"/>
        </w:rPr>
        <w:t xml:space="preserve"> productive compared with other dry forests of Washington State.  Don has been collaborating with Brian, Derek, and Monique Wynecoop in this work.  </w:t>
      </w:r>
    </w:p>
    <w:p w14:paraId="5499783D" w14:textId="348112A8" w:rsidR="0078353C" w:rsidRDefault="0078353C" w:rsidP="00081667">
      <w:pPr>
        <w:spacing w:after="240" w:line="360" w:lineRule="auto"/>
        <w:rPr>
          <w:rFonts w:ascii="Times New Roman" w:hAnsi="Times New Roman" w:cs="Times New Roman"/>
          <w:sz w:val="24"/>
          <w:szCs w:val="24"/>
        </w:rPr>
      </w:pPr>
    </w:p>
    <w:p w14:paraId="56B57F43" w14:textId="0BE00B14" w:rsidR="0078353C" w:rsidRDefault="0078353C" w:rsidP="00081667">
      <w:pPr>
        <w:spacing w:after="240" w:line="360" w:lineRule="auto"/>
        <w:rPr>
          <w:rFonts w:ascii="Times New Roman" w:hAnsi="Times New Roman" w:cs="Times New Roman"/>
          <w:sz w:val="24"/>
          <w:szCs w:val="24"/>
        </w:rPr>
      </w:pPr>
    </w:p>
    <w:p w14:paraId="2D15BAA9" w14:textId="35A6A84E" w:rsidR="0078353C" w:rsidRDefault="0078353C" w:rsidP="00081667">
      <w:pPr>
        <w:spacing w:after="240" w:line="360" w:lineRule="auto"/>
        <w:rPr>
          <w:rFonts w:ascii="Times New Roman" w:hAnsi="Times New Roman" w:cs="Times New Roman"/>
          <w:sz w:val="24"/>
          <w:szCs w:val="24"/>
        </w:rPr>
      </w:pPr>
    </w:p>
    <w:p w14:paraId="55939A0B" w14:textId="77777777" w:rsidR="0078353C" w:rsidRDefault="0078353C" w:rsidP="00081667">
      <w:pPr>
        <w:spacing w:after="240" w:line="360" w:lineRule="auto"/>
        <w:rPr>
          <w:rFonts w:ascii="Times New Roman" w:hAnsi="Times New Roman" w:cs="Times New Roman"/>
          <w:sz w:val="24"/>
          <w:szCs w:val="24"/>
        </w:rPr>
      </w:pPr>
    </w:p>
    <w:p w14:paraId="7C982ECB" w14:textId="151FE224" w:rsidR="0078353C" w:rsidRDefault="0078353C" w:rsidP="0078353C">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ppendix T</w:t>
      </w:r>
      <w:r w:rsidR="00F62389">
        <w:rPr>
          <w:rFonts w:ascii="Times New Roman" w:hAnsi="Times New Roman" w:cs="Times New Roman"/>
          <w:b/>
          <w:bCs/>
          <w:sz w:val="24"/>
          <w:szCs w:val="24"/>
        </w:rPr>
        <w:t>hree</w:t>
      </w:r>
      <w:r>
        <w:rPr>
          <w:rFonts w:ascii="Times New Roman" w:hAnsi="Times New Roman" w:cs="Times New Roman"/>
          <w:b/>
          <w:bCs/>
          <w:sz w:val="24"/>
          <w:szCs w:val="24"/>
        </w:rPr>
        <w:t>: The wildfire problem in dry forests of the western United States</w:t>
      </w:r>
    </w:p>
    <w:p w14:paraId="75481D73"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In recent decades, wildfires in the interior western United States have increased dramatically in terms of area burned, severity of effects, and loss of human property and life.  Three major factors contribute to this pattern:</w:t>
      </w:r>
    </w:p>
    <w:p w14:paraId="6A9EC0C8" w14:textId="77777777" w:rsidR="0078353C" w:rsidRDefault="0078353C" w:rsidP="0078353C">
      <w:pPr>
        <w:pStyle w:val="ListParagraph"/>
        <w:numPr>
          <w:ilvl w:val="0"/>
          <w:numId w:val="2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 xml:space="preserve">Roughly a century of fire suppression in forest types that burned frequently in precolonial times, leading to large accumulations of biomass and fuel. </w:t>
      </w:r>
    </w:p>
    <w:p w14:paraId="6756AA2C" w14:textId="77777777" w:rsidR="0078353C" w:rsidRDefault="0078353C" w:rsidP="0078353C">
      <w:pPr>
        <w:pStyle w:val="ListParagraph"/>
        <w:numPr>
          <w:ilvl w:val="0"/>
          <w:numId w:val="21"/>
        </w:numPr>
        <w:spacing w:after="0" w:line="360" w:lineRule="auto"/>
        <w:contextualSpacing w:val="0"/>
        <w:rPr>
          <w:rFonts w:ascii="Times New Roman" w:hAnsi="Times New Roman" w:cs="Times New Roman"/>
          <w:sz w:val="24"/>
          <w:szCs w:val="24"/>
        </w:rPr>
      </w:pPr>
      <w:r>
        <w:rPr>
          <w:rFonts w:ascii="Times New Roman" w:hAnsi="Times New Roman" w:cs="Times New Roman"/>
          <w:sz w:val="24"/>
          <w:szCs w:val="24"/>
        </w:rPr>
        <w:t>Climate change increasing the severity of droughts and lengths of fire seasons, and decreasing mountain snowpack.</w:t>
      </w:r>
    </w:p>
    <w:p w14:paraId="02CB3AF2" w14:textId="77777777" w:rsidR="0078353C" w:rsidRDefault="0078353C" w:rsidP="0078353C">
      <w:pPr>
        <w:pStyle w:val="ListParagraph"/>
        <w:numPr>
          <w:ilvl w:val="0"/>
          <w:numId w:val="21"/>
        </w:numPr>
        <w:spacing w:after="240" w:line="360" w:lineRule="auto"/>
        <w:contextualSpacing w:val="0"/>
        <w:rPr>
          <w:rFonts w:ascii="Times New Roman" w:hAnsi="Times New Roman" w:cs="Times New Roman"/>
          <w:sz w:val="24"/>
          <w:szCs w:val="24"/>
        </w:rPr>
      </w:pPr>
      <w:r>
        <w:rPr>
          <w:rFonts w:ascii="Times New Roman" w:hAnsi="Times New Roman" w:cs="Times New Roman"/>
          <w:sz w:val="24"/>
          <w:szCs w:val="24"/>
        </w:rPr>
        <w:t>Greater numbers of people moving into proximity with western forests, providing more ignition sources, increasing complexity of fire suppression operations, and increasing the consequences of severe wildfire.</w:t>
      </w:r>
    </w:p>
    <w:p w14:paraId="49A10B0A"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Wildfire is a natural process in ecosystems around the world, which most or all native plant species of the western US are adapted to in various ways.  Additionally, precolonial Native Americans purposefully used fire for a variety of purposes, increasing fire frequency over much of North America during the last few thousand years.  As a result, fire was responsible for much of what modern managers and researchers think of as a ‘natural’ precolonial forest and all the services that forest would provide.</w:t>
      </w:r>
    </w:p>
    <w:p w14:paraId="42315028"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Dry forests especially were formed by and adapted to frequent fires in precolonial times.  These are the lower elevation forests of the western US, often dominated by ponderosa pine and/or Douglas fir.  These tree species are adapted to survive low intensity fires, by having thick bark that insulates their live cells from heat damage.  On many sites, they need frequent fire to kill competing trees such as fir species.  Ponderosa pine and similar species (collectively called ‘yellow pines’) produce highly flammable leaf litter to facilitate these fires.  Frequent, mostly low severity fires in dry forests caused average tree size, tree clump size, and gap size to vary widely on scales smaller than a hectare, and this variation provided defense against large, uniformly severe wildfires and beetle outbreaks of the kind seen today.</w:t>
      </w:r>
    </w:p>
    <w:p w14:paraId="78DCF0FC"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Fires in these dry forests are thought to be fuel-limited, meaning that weather conditions and ignitions would allow for more frequent fires than the fuel does.  Higher elevation forests and </w:t>
      </w:r>
      <w:r>
        <w:rPr>
          <w:rFonts w:ascii="Times New Roman" w:hAnsi="Times New Roman" w:cs="Times New Roman"/>
          <w:sz w:val="24"/>
          <w:szCs w:val="24"/>
        </w:rPr>
        <w:lastRenderedPageBreak/>
        <w:t xml:space="preserve">forests in more regionally wet areas are thought to have weather limited fire regimes, meaning that fuels are likely to be adequate to carry fires, but weather conditions are rarely favorable.  These forests with weather limited fire regimes tend to burn at higher severity and less frequency, and the plant species there are adapted to this pattern.  </w:t>
      </w:r>
    </w:p>
    <w:p w14:paraId="4F15E74F"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The United States government began a policy of total fire suppression in the 1910s, and this led to slow but steady changes in forest structure and fuel loads in dry forests.  Fires were more easily contained in the early fire suppression area, because the legacy of past fires had left a landscape with lower, more discontinuous fuel loads.  But over several decades these forests densified and fuel accumulated.  By the end of the twentieth century, it was more difficult for firefighting agencies to consistently contain wildfires.  Fuel loads had become relatively high and continuous, and severe droughts were becoming more common due to climate change.  Additionally, more people were moving to the western United States, including forested regions, which increased the complexity of firefighting and the consequences of severe wildfire. </w:t>
      </w:r>
    </w:p>
    <w:p w14:paraId="1657B3F8"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When western dry forests have burned in recent decades, they’ve often experienced larger areas of high tree mortality than in precolonial times.  Dry forest tree species lack adaptations to regenerate in large patches of high severity wildfire, such as resprouting, </w:t>
      </w:r>
      <w:proofErr w:type="spellStart"/>
      <w:r>
        <w:rPr>
          <w:rFonts w:ascii="Times New Roman" w:hAnsi="Times New Roman" w:cs="Times New Roman"/>
          <w:sz w:val="24"/>
          <w:szCs w:val="24"/>
        </w:rPr>
        <w:t>serotiny</w:t>
      </w:r>
      <w:proofErr w:type="spellEnd"/>
      <w:r>
        <w:rPr>
          <w:rFonts w:ascii="Times New Roman" w:hAnsi="Times New Roman" w:cs="Times New Roman"/>
          <w:sz w:val="24"/>
          <w:szCs w:val="24"/>
        </w:rPr>
        <w:t>, or long-distance seed dispersal.  Therefore, high severity fires causing heavy tree mortality are a major threat to the resiliency of these forests, or their ability to return to a similar state following disturbance.  Given the importance of dry forests for many aspects of the western lifestyle and economy, increasing their chances of surviving a wildfire has become a major goal of natural resource management in recent decades.</w:t>
      </w:r>
    </w:p>
    <w:p w14:paraId="3D9FE4A5"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t xml:space="preserve">Forest managers faced with the wildfire problem can do little on an individual level to change climatic and sociological patterns, but in fuel limited systems like dry forests, they can reduce wildfire severity by reducing the unnaturally high fuels.  This is perhaps the most prominent goal of both fuel treatments and forest restoration treatments in the western US: they aim to reduce fuel loads, to reduce the chance of tree mortality and human loss.  They are not meant to stop wildfires from burning anywhere on the landscape, which would perpetuate the cycle of fire suppression.  They are meant to reduce the negative consequences of wildfire when it does happen, and to stop wildfire from destroying valued property.  </w:t>
      </w:r>
    </w:p>
    <w:p w14:paraId="3A136695" w14:textId="77777777" w:rsidR="0078353C" w:rsidRDefault="0078353C" w:rsidP="0078353C">
      <w:pPr>
        <w:spacing w:after="240" w:line="360" w:lineRule="auto"/>
        <w:rPr>
          <w:rFonts w:ascii="Times New Roman" w:hAnsi="Times New Roman" w:cs="Times New Roman"/>
          <w:sz w:val="24"/>
          <w:szCs w:val="24"/>
        </w:rPr>
      </w:pPr>
      <w:r>
        <w:rPr>
          <w:rFonts w:ascii="Times New Roman" w:hAnsi="Times New Roman" w:cs="Times New Roman"/>
          <w:sz w:val="24"/>
          <w:szCs w:val="24"/>
        </w:rPr>
        <w:lastRenderedPageBreak/>
        <w:t>Restoration treatments are not thought of as a viable practice in mesic and wet forest types that have historically weather-limited fire regimes, because forest density and fuels reduction is not as compatible with the historical ecology of these forests, and because these more productive forests are more difficult to maintain in a low fuel state.  This is why our report focuses primarily on dry forests.  Luckily, most people in the interior western US live at relatively low elevations in proximity to dry forests, and forest restoration and risk management for human values are relatively compatible in these ecosystems.</w:t>
      </w:r>
    </w:p>
    <w:p w14:paraId="15533766" w14:textId="77777777" w:rsidR="0078353C" w:rsidRDefault="0078353C" w:rsidP="0078353C">
      <w:pPr>
        <w:spacing w:after="240" w:line="360" w:lineRule="auto"/>
        <w:rPr>
          <w:rFonts w:ascii="Times New Roman" w:hAnsi="Times New Roman" w:cs="Times New Roman"/>
          <w:b/>
          <w:bCs/>
          <w:sz w:val="24"/>
          <w:szCs w:val="24"/>
        </w:rPr>
      </w:pPr>
    </w:p>
    <w:p w14:paraId="780BED36" w14:textId="77777777" w:rsidR="0078353C" w:rsidRDefault="0078353C" w:rsidP="00081667">
      <w:pPr>
        <w:spacing w:after="240" w:line="360" w:lineRule="auto"/>
        <w:rPr>
          <w:rFonts w:ascii="Times New Roman" w:hAnsi="Times New Roman" w:cs="Times New Roman"/>
          <w:sz w:val="24"/>
          <w:szCs w:val="24"/>
        </w:rPr>
      </w:pPr>
    </w:p>
    <w:p w14:paraId="13780923" w14:textId="7F0351C9" w:rsidR="007E469D" w:rsidRDefault="007E469D" w:rsidP="00081667">
      <w:pPr>
        <w:spacing w:after="240" w:line="360" w:lineRule="auto"/>
        <w:rPr>
          <w:rFonts w:ascii="Times New Roman" w:hAnsi="Times New Roman" w:cs="Times New Roman"/>
          <w:sz w:val="24"/>
          <w:szCs w:val="24"/>
        </w:rPr>
      </w:pPr>
    </w:p>
    <w:p w14:paraId="3D659690" w14:textId="7D4DE69A" w:rsidR="007E469D" w:rsidRDefault="007E469D" w:rsidP="00081667">
      <w:pPr>
        <w:spacing w:after="240" w:line="360" w:lineRule="auto"/>
        <w:rPr>
          <w:rFonts w:ascii="Times New Roman" w:hAnsi="Times New Roman" w:cs="Times New Roman"/>
          <w:sz w:val="24"/>
          <w:szCs w:val="24"/>
        </w:rPr>
      </w:pPr>
    </w:p>
    <w:p w14:paraId="3094AF69" w14:textId="1A896C71" w:rsidR="007E469D" w:rsidRDefault="007E469D" w:rsidP="00081667">
      <w:pPr>
        <w:spacing w:after="240" w:line="360" w:lineRule="auto"/>
        <w:rPr>
          <w:rFonts w:ascii="Times New Roman" w:hAnsi="Times New Roman" w:cs="Times New Roman"/>
          <w:sz w:val="24"/>
          <w:szCs w:val="24"/>
        </w:rPr>
      </w:pPr>
    </w:p>
    <w:p w14:paraId="2511F9BA" w14:textId="3DA623C5" w:rsidR="0078353C" w:rsidRDefault="0078353C" w:rsidP="00081667">
      <w:pPr>
        <w:spacing w:after="240" w:line="360" w:lineRule="auto"/>
        <w:rPr>
          <w:rFonts w:ascii="Times New Roman" w:hAnsi="Times New Roman" w:cs="Times New Roman"/>
          <w:sz w:val="24"/>
          <w:szCs w:val="24"/>
        </w:rPr>
      </w:pPr>
    </w:p>
    <w:p w14:paraId="29B7162F" w14:textId="6FDAC5D7" w:rsidR="0078353C" w:rsidRDefault="0078353C" w:rsidP="00081667">
      <w:pPr>
        <w:spacing w:after="240" w:line="360" w:lineRule="auto"/>
        <w:rPr>
          <w:rFonts w:ascii="Times New Roman" w:hAnsi="Times New Roman" w:cs="Times New Roman"/>
          <w:sz w:val="24"/>
          <w:szCs w:val="24"/>
        </w:rPr>
      </w:pPr>
    </w:p>
    <w:p w14:paraId="36E4AEDC" w14:textId="7E14FB2B" w:rsidR="0078353C" w:rsidRDefault="0078353C" w:rsidP="00081667">
      <w:pPr>
        <w:spacing w:after="240" w:line="360" w:lineRule="auto"/>
        <w:rPr>
          <w:rFonts w:ascii="Times New Roman" w:hAnsi="Times New Roman" w:cs="Times New Roman"/>
          <w:sz w:val="24"/>
          <w:szCs w:val="24"/>
        </w:rPr>
      </w:pPr>
    </w:p>
    <w:p w14:paraId="05F4AB3E" w14:textId="165A1E80" w:rsidR="0078353C" w:rsidRDefault="0078353C" w:rsidP="00081667">
      <w:pPr>
        <w:spacing w:after="240" w:line="360" w:lineRule="auto"/>
        <w:rPr>
          <w:rFonts w:ascii="Times New Roman" w:hAnsi="Times New Roman" w:cs="Times New Roman"/>
          <w:sz w:val="24"/>
          <w:szCs w:val="24"/>
        </w:rPr>
      </w:pPr>
    </w:p>
    <w:p w14:paraId="1A50D817" w14:textId="2A7E97B0" w:rsidR="0078353C" w:rsidRDefault="0078353C" w:rsidP="00081667">
      <w:pPr>
        <w:spacing w:after="240" w:line="360" w:lineRule="auto"/>
        <w:rPr>
          <w:rFonts w:ascii="Times New Roman" w:hAnsi="Times New Roman" w:cs="Times New Roman"/>
          <w:sz w:val="24"/>
          <w:szCs w:val="24"/>
        </w:rPr>
      </w:pPr>
    </w:p>
    <w:p w14:paraId="558E10A8" w14:textId="4621CF14" w:rsidR="0078353C" w:rsidRDefault="0078353C" w:rsidP="00081667">
      <w:pPr>
        <w:spacing w:after="240" w:line="360" w:lineRule="auto"/>
        <w:rPr>
          <w:rFonts w:ascii="Times New Roman" w:hAnsi="Times New Roman" w:cs="Times New Roman"/>
          <w:sz w:val="24"/>
          <w:szCs w:val="24"/>
        </w:rPr>
      </w:pPr>
    </w:p>
    <w:p w14:paraId="1A120823" w14:textId="40CEE056" w:rsidR="0078353C" w:rsidRDefault="0078353C" w:rsidP="00081667">
      <w:pPr>
        <w:spacing w:after="240" w:line="360" w:lineRule="auto"/>
        <w:rPr>
          <w:rFonts w:ascii="Times New Roman" w:hAnsi="Times New Roman" w:cs="Times New Roman"/>
          <w:sz w:val="24"/>
          <w:szCs w:val="24"/>
        </w:rPr>
      </w:pPr>
    </w:p>
    <w:p w14:paraId="5B8110DE" w14:textId="0170F563" w:rsidR="0078353C" w:rsidRDefault="0078353C" w:rsidP="00081667">
      <w:pPr>
        <w:spacing w:after="240" w:line="360" w:lineRule="auto"/>
        <w:rPr>
          <w:rFonts w:ascii="Times New Roman" w:hAnsi="Times New Roman" w:cs="Times New Roman"/>
          <w:sz w:val="24"/>
          <w:szCs w:val="24"/>
        </w:rPr>
      </w:pPr>
    </w:p>
    <w:p w14:paraId="34276A29" w14:textId="77777777" w:rsidR="0078353C" w:rsidRDefault="0078353C" w:rsidP="00081667">
      <w:pPr>
        <w:spacing w:after="240" w:line="360" w:lineRule="auto"/>
        <w:rPr>
          <w:rFonts w:ascii="Times New Roman" w:hAnsi="Times New Roman" w:cs="Times New Roman"/>
          <w:sz w:val="24"/>
          <w:szCs w:val="24"/>
        </w:rPr>
      </w:pPr>
    </w:p>
    <w:p w14:paraId="2D47215C" w14:textId="1CD78A3C" w:rsidR="007E469D" w:rsidRDefault="007E469D" w:rsidP="00081667">
      <w:pPr>
        <w:spacing w:after="240" w:line="360" w:lineRule="auto"/>
        <w:rPr>
          <w:rFonts w:ascii="Times New Roman" w:hAnsi="Times New Roman" w:cs="Times New Roman"/>
          <w:sz w:val="24"/>
          <w:szCs w:val="24"/>
        </w:rPr>
      </w:pPr>
    </w:p>
    <w:p w14:paraId="13DEE209" w14:textId="76C5F5AC" w:rsidR="007E469D" w:rsidRDefault="003D3523" w:rsidP="00081667">
      <w:pPr>
        <w:spacing w:after="24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6AB7B67" w14:textId="68E75D1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D3523">
        <w:rPr>
          <w:rFonts w:ascii="Times New Roman" w:hAnsi="Times New Roman" w:cs="Times New Roman"/>
          <w:noProof/>
          <w:sz w:val="24"/>
          <w:szCs w:val="24"/>
        </w:rPr>
        <w:t>Bakker, J. ., H. Olff, J. . Willems, and M. Zobel. 1996. Why do we need permanent plots in the study of long-term vegetation dynamics? Journal of Vegetation Science 7:147–156.</w:t>
      </w:r>
    </w:p>
    <w:p w14:paraId="5BA9FBB4"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Barnett, K., S. Parks, C. Miller, and H. Naughton. 2016. Beyond Fuel Treatment Effectiveness: Characterizing Interactions between Fire and Treatments in the US. Forests 7:237.</w:t>
      </w:r>
    </w:p>
    <w:p w14:paraId="232A07B4"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Battaglia, M. A., F. W. Smith, and W. D. Shepperd. 2008. Can prescribed fire be used to maintain fuel treatment effectiveness over time in Black Hills ponderosa pine forests? Forest Ecology and Management 256:2029–2038.</w:t>
      </w:r>
    </w:p>
    <w:p w14:paraId="1E7639AB"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Brown, P. M., and C. H. Sieg. 1999. Historical variability in fire at the ponderosa pine - Northern Great Plains prairie ecotone, southeastern Black Hills, South Dakota. Ecoscience 6:539–547.</w:t>
      </w:r>
    </w:p>
    <w:p w14:paraId="388F0E3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Churchill, D. J., A. J. Larson, M. C. Dahlgreen, J. F. Franklin, P. F. Hessburg, and J. A. Lutz. 2013. Restoring forest resilience: From reference spatial patterns to silvicultural prescriptions and monitoring. Forest Ecology and Management 291:442–457.</w:t>
      </w:r>
    </w:p>
    <w:p w14:paraId="63213D8D"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Covington, W. W., P. Z. Fulé, M. M. Moore, S. C. Hart, T. E. Kolb, J. N. Mast, S. S. Sackett, and M. R. Wagner. 1997, April 1. Restoring ecosystem health in ponderosa pine forests of the southwest. Oxford Academic.</w:t>
      </w:r>
    </w:p>
    <w:p w14:paraId="0D4347CE"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Crotteau, J. S., C. R. Keyes, S. M. Hood, D. L. R. Affleck, and A. Sala. 2018. Fuel dynamics after a bark beetle outbreak impacts experimental fuel treatments. Fire Ecology 14.</w:t>
      </w:r>
    </w:p>
    <w:p w14:paraId="69266DCB"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Donato, D. C., J. L. Campbell, and J. F. Franklin. 2012. Multiple successional pathways and precocity in forest development: Can some forests be born complex? Journal of Vegetation Science 23:576–584.</w:t>
      </w:r>
    </w:p>
    <w:p w14:paraId="024EFB4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Fahey, R. T., B. C. Alveshere, J. I. Burton, A. W. D’Amato, Y. L. Dickinson, W. S. Keeton, C. C. Kern, A. J. Larson, B. J. Palik, K. J. Puettmann, M. R. Saunders, C. R. Webster, J. W. Atkins, C. M. Gough, and B. S. Hardiman. 2018. Shifting conceptions of complexity in forest management and silviculture. Forest Ecology and Management 421:59–71.</w:t>
      </w:r>
    </w:p>
    <w:p w14:paraId="2B0AE0A2"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Franklin, J. F., and K. N. Johnson. 2012. A Restoration Framework for Federal Forests in the Pacific Northwest. Journal of Forestry 110:429–439.</w:t>
      </w:r>
    </w:p>
    <w:p w14:paraId="5B587AC6"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Franklin, J. F., N. K. Johnson, and D. L. Johnson. 2018. Ecological Forest Management. First edition. Waveland Press, Long Grove, IL.</w:t>
      </w:r>
    </w:p>
    <w:p w14:paraId="6C6AD931"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 xml:space="preserve">Fulé, P. Z., J. E. Crouse, J. P. Roccaforte, and E. L. Kalies. 2012, April 1. Do thinning and/or </w:t>
      </w:r>
      <w:r w:rsidRPr="003D3523">
        <w:rPr>
          <w:rFonts w:ascii="Times New Roman" w:hAnsi="Times New Roman" w:cs="Times New Roman"/>
          <w:noProof/>
          <w:sz w:val="24"/>
          <w:szCs w:val="24"/>
        </w:rPr>
        <w:lastRenderedPageBreak/>
        <w:t>burning treatments in western USA ponderosa or Jeffrey pine-dominated forests help restore natural fire behavior?</w:t>
      </w:r>
    </w:p>
    <w:p w14:paraId="5A1B0FC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all, S. A., C. Burke, and N. T. Hobbs. 2006. Litter and dead wood dynamics in ponderosa pine forests along a 160-year chronosequence. Ecological Applications 16:2344–2355.</w:t>
      </w:r>
    </w:p>
    <w:p w14:paraId="5B39438C"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armon, M. E., B. G. Fasth, M. Yatskov, D. Kastendick, J. Rock, and C. W. Woodall. 2020, January 15. Release of coarse woody detritus-related carbon: A synthesis across forest biomes. BioMed Central Ltd.</w:t>
      </w:r>
    </w:p>
    <w:p w14:paraId="3EE12E2C"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art-Fredeluces, G. M., T. Ticktin, and F. K. Lake. 2021. Simulated Indigenous fire stewardship increases the population growth rate of an understorey herb. Journal of Ecology 109:1133–1147.</w:t>
      </w:r>
    </w:p>
    <w:p w14:paraId="5FB51F6E"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erben, T. 1996. Permanent plots as tools for plant community ecology. Journal of Vegetation Science 7:195–202.</w:t>
      </w:r>
    </w:p>
    <w:p w14:paraId="4283A9CF"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essburg, P. F., D. J. Churchill, A. J. Larson, R. D. Haugo, C. Miller, T. A. Spies, M. P. North, N. A. Povak, R. T. Belote, P. H. Singleton, W. L. Gaines, R. E. Keane, G. H. Aplet, S. L. Stephens, P. Morgan, P. A. Bisson, B. E. Rieman, R. B. Salter, and G. H. Reeves. 2015, December 1. Restoring fire-prone Inland Pacific landscapes: seven core principles. Kluwer Academic Publishers.</w:t>
      </w:r>
    </w:p>
    <w:p w14:paraId="501644C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ilderbrand, R. H., A. C. Watts, and A. M. Randle. 2005. The myths of restoration ecology. Ecology and Society 10:11.</w:t>
      </w:r>
    </w:p>
    <w:p w14:paraId="0159C404"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olling, C. S., and G. K. Meffe. 1996. Command and control and the pathology of natural resource management. Conservation Biology 10:328–337.</w:t>
      </w:r>
    </w:p>
    <w:p w14:paraId="6BC17DA1"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ood, S. M. 2010. Mitigating old tree mortality in long-unburned, fire-dependent forests: A synthesis. USDA Forest Service - General Technical Report RMRS-GTR 238:1–71.</w:t>
      </w:r>
    </w:p>
    <w:p w14:paraId="78FD81D2"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Hood, S. M., C. R. Keyes, K. J. Bowen, D. C. Lutes, and C. Seielstad. 2020. Fuel Treatment Longevity in Ponderosa Pine-Dominated Forest 24 Years After Cutting and Prescribed Burning. Frontiers in Forests and Global Change 3:78.</w:t>
      </w:r>
    </w:p>
    <w:p w14:paraId="306A561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Jain, T., M. Battaglia, H.-S. Han, R. Graham, C. Keyes, J. Fried, and J. Sandquist. 2012. A Comprehensive Guide to Fuel Management Practices for Dry Mixed ConiferForests in the Northwestern United States. Page JFSP Synthesis Reports.</w:t>
      </w:r>
    </w:p>
    <w:p w14:paraId="7A75937B"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 xml:space="preserve">Keane, R. E., R. Burgan, and J. Van Wagtendonk. 2001. Mapping wildland fuels for fire management across multiple scales: Integrating remote sensing, GIS, and biophysical </w:t>
      </w:r>
      <w:r w:rsidRPr="003D3523">
        <w:rPr>
          <w:rFonts w:ascii="Times New Roman" w:hAnsi="Times New Roman" w:cs="Times New Roman"/>
          <w:noProof/>
          <w:sz w:val="24"/>
          <w:szCs w:val="24"/>
        </w:rPr>
        <w:lastRenderedPageBreak/>
        <w:t>modeling. International Journal of Wildland Fire 10:301–319.</w:t>
      </w:r>
    </w:p>
    <w:p w14:paraId="0BA7E1CE"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eane, R. E., K. Gray, V. Bacciu, and S. Leirfallom. 2012. Spatial scaling of wildland fuels for six forest and rangeland ecosystems of the northern Rocky Mountains, USA. Landscape Ecology 27:1213–1234.</w:t>
      </w:r>
    </w:p>
    <w:p w14:paraId="428E42B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epler, C. B., G. W. Irvine, M. E. DeCapita, and J. Weinrich. 1996. The conservation management of Kirtland’s Warbler Dendroica kirtlandii. Bird Conservation International 6:11–22.</w:t>
      </w:r>
    </w:p>
    <w:p w14:paraId="66A29776"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erby, J. D., S. D. Fuhlendorf, and D. M. Engle. 2007. Landscape heterogeneity and fire behavior: Scale-dependent feedback between fire and grazing processes. Landscape Ecology 22:507–516.</w:t>
      </w:r>
    </w:p>
    <w:p w14:paraId="0699650F"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immerer, R. W., and F. K. Lake. 2001. Maintaining the Mosaic: The role of indigenous burning in land management. Journal of Forestry 99:36–41.</w:t>
      </w:r>
    </w:p>
    <w:p w14:paraId="45C6A61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napp, E. E., J. M. Lydersen, M. P. North, and B. M. Collins. 2017. Efficacy of variable density thinning and prescribed fire for restoring forest heterogeneity to mixed-conifer forest in the central Sierra Nevada, CA. Forest Ecology and Management 406:228–241.</w:t>
      </w:r>
    </w:p>
    <w:p w14:paraId="70DEE904"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olden, C. A. 2019. We’re Not Doing Enough Prescribed Fire in the Western United States to Mitigate Wildfire Risk. Fire 2:30.</w:t>
      </w:r>
    </w:p>
    <w:p w14:paraId="329E39C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oontz, M. J., M. P. North, C. M. Werner, S. E. Fick, and A. M. Latimer. 2020. Local forest structure variability increases resilience to wildfire in dry western U.S. coniferous forests. Ecology Letters:ele.13447.</w:t>
      </w:r>
    </w:p>
    <w:p w14:paraId="7B1BAD41"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Kreye, J. K., J. M. Varner, G. W. Hamby, and J. M. Kane. 2018. Mesophytic litter dampens flammability in fire‐excluded pyrophytic oak–hickory woodlands. Ecosphere 9.</w:t>
      </w:r>
    </w:p>
    <w:p w14:paraId="6FD2A3A0"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Larson, A. J., and D. Churchill. 2012, March 1. Tree spatial patterns in fire-frequent forests of western North America, including mechanisms of pattern formation and implications for designing fuel reduction and restoration treatments.</w:t>
      </w:r>
    </w:p>
    <w:p w14:paraId="7EDC2BA1"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Lehmkuhl, J. F., M. Kennedy, E. D. Ford, P. H. Singleton, W. L. Gaines, and R. L. Lind. 2007. Seeing the forest for the fuel: Integrating ecological values and fuels management. Forest Ecology and Management 246:73–80.</w:t>
      </w:r>
    </w:p>
    <w:p w14:paraId="5F82BF17"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Lieber, R. L. 1990. Statistical significance and statistical power in hypothesis testing. Journal of Orthopaedic Research 8:304–309.</w:t>
      </w:r>
    </w:p>
    <w:p w14:paraId="35E9BC15"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 xml:space="preserve">Lydersen, J. M., B. M. Collins, E. E. Knapp, G. B. Roller, and S. Stephens. 2015. Relating fuel </w:t>
      </w:r>
      <w:r w:rsidRPr="003D3523">
        <w:rPr>
          <w:rFonts w:ascii="Times New Roman" w:hAnsi="Times New Roman" w:cs="Times New Roman"/>
          <w:noProof/>
          <w:sz w:val="24"/>
          <w:szCs w:val="24"/>
        </w:rPr>
        <w:lastRenderedPageBreak/>
        <w:t>loads to overstorey structure and composition in a fire-excluded Sierra Nevada mixed conifer forest. International Journal of Wildland Fire 24:484.</w:t>
      </w:r>
    </w:p>
    <w:p w14:paraId="62E14C97"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van Mantgem, P. J., L. B. Lalemand, M. B. Keifer, and J. M. Kane. 2016. Duration of fuels reduction following prescribed fire in coniferous forests of U.S. national parks in California and the Colorado Plateau. Forest Ecology and Management 379:265–272.</w:t>
      </w:r>
    </w:p>
    <w:p w14:paraId="78442A53"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Marks-Block, T., F. K. Lake, and L. M. Curran. 2019. Effects of understory fire management treatments on California Hazelnut, an ecocultural resource of the Karuk and Yurok Indians in the Pacific Northwest. Forest Ecology and Management 450:117517.</w:t>
      </w:r>
    </w:p>
    <w:p w14:paraId="6A189A73"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 xml:space="preserve">Matthews, R. A. J. 2019. Moving Towards the Post </w:t>
      </w:r>
      <w:r w:rsidRPr="003D3523">
        <w:rPr>
          <w:rFonts w:ascii="Times New Roman" w:hAnsi="Times New Roman" w:cs="Times New Roman"/>
          <w:i/>
          <w:iCs/>
          <w:noProof/>
          <w:sz w:val="24"/>
          <w:szCs w:val="24"/>
        </w:rPr>
        <w:t>p</w:t>
      </w:r>
      <w:r w:rsidRPr="003D3523">
        <w:rPr>
          <w:rFonts w:ascii="Times New Roman" w:hAnsi="Times New Roman" w:cs="Times New Roman"/>
          <w:noProof/>
          <w:sz w:val="24"/>
          <w:szCs w:val="24"/>
        </w:rPr>
        <w:t xml:space="preserve">  &amp;lt; 0.05 Era via the Analysis of Credibility. The American Statistician 73:202–212.</w:t>
      </w:r>
    </w:p>
    <w:p w14:paraId="4CEA27FC"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McIver, J. D., and C. P. Weatherspoon. 2010. On conducting a multisite, multidisciplinary forestry research project: Lessons from the national fire and fire surrogate study. Forest Science 56:4–17.</w:t>
      </w:r>
    </w:p>
    <w:p w14:paraId="4E0CD233"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Moore, M. M., W. W. Covington, and P. Z. Fulé. 1999. Reference conditions and ecological restoration: A Southwestern ponderosa pine perspective. Ecological Society of America.</w:t>
      </w:r>
    </w:p>
    <w:p w14:paraId="5CE8DEB2"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Morici, K. 2017, February 2. Fuel Treatment Longevity in the Blue Mountains of Oregon. Oregon State University, Corvallis, OR.</w:t>
      </w:r>
    </w:p>
    <w:p w14:paraId="6CB42947"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Moritz, M. A., E. Batllori, R. A. Bradstock, A. M. Gill, J. Handmer, P. F. Hessburg, J. Leonard, S. McCaffrey, D. C. Odion, T. Schoennagel, and A. D. Syphard. 2014, November 6. Learning to coexist with wildfire. Nature Publishing Group.</w:t>
      </w:r>
    </w:p>
    <w:p w14:paraId="56A0881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Nemens, D. G., J. M. Varner, and M. C. Johnson. 2019. Environmental effects of postfire logging: an updated literature review and annotated bibliography. Page Gen. Tech. Rep. PNW-GTR-975. Portland, OR: U.S. Department of Agriculture, Forest Service, Pacific Northwest Research Station. 35 p.</w:t>
      </w:r>
    </w:p>
    <w:p w14:paraId="6791F1EF"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North, M., B. M. Collins, and S. Stephens. 2012. Using Fire to Increase the Scale, Benefits, and Future Maintenance of Fuels Treatments. Journal of Forestry 110:392–401.</w:t>
      </w:r>
    </w:p>
    <w:p w14:paraId="64FB4945"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Parisien, M. A., D. A. Dawe, C. Miller, C. A. Stockdale, and O. B. Armitage. 2019, October 3. Applications of simulation-based burn probability modelling: A review. CSIRO.</w:t>
      </w:r>
    </w:p>
    <w:p w14:paraId="1736C80A"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Parsons, R., R. Linn, F. Pimont, C. Hoffman, J. Sauer, J. Winterkamp, C. Sieg, and W. Jolly. 2017. Numerical Investigation of Aggregated Fuel Spatial Pattern Impacts on Fire Behavior. Land 6:43.</w:t>
      </w:r>
    </w:p>
    <w:p w14:paraId="2BA4F7A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lastRenderedPageBreak/>
        <w:t>Pimont, F., J. L. Dupuy, R. R. Linn, and S. Dupont. 2011. Impacts of tree canopy structure on wind flows and fire propagation simulated with FIRETEC. Annals of Forest Science 68:523–530.</w:t>
      </w:r>
    </w:p>
    <w:p w14:paraId="72BDC191"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Prichard, S. J., and M. C. Kennedy. 2012. Fuel treatment effects on tree mortality following wildfire in dry mixed conifer forests, Washington State, USA. International Journal of Wildland Fire 21:1004.</w:t>
      </w:r>
    </w:p>
    <w:p w14:paraId="74B7DA33"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Prichard, S. J., and M. C. Kennedy. 2014. Fuel treatments and landform modify landscape patterns of burn severity in an extreme fire event. Ecological Applications 24:571–590.</w:t>
      </w:r>
    </w:p>
    <w:p w14:paraId="4C3AC08D"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Prichard, S. J., N. A. Povak, M. C. Kennedy, and D. W. Peterson. 2020. Fuel treatment effectiveness in the context of landform, vegetation, and large, wind‐driven wildfires. Ecological Applications:eap.2104.</w:t>
      </w:r>
    </w:p>
    <w:p w14:paraId="04F9BBF7"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Radcliffe, D. C., D. M. Hix, and S. N. Matthews. 2021. Predisposing factors’ effects on mortality of oak (Quercus) and hickory (Carya) species in mature forests undergoing mesophication in Appalachian Ohio. Forest Ecosystems 8:1–14.</w:t>
      </w:r>
    </w:p>
    <w:p w14:paraId="7BACA4EE"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Radcliffe, D. C., S. N. Matthews, and D. M. Hix. 2020. Beyond oak regeneration: modelling mesophytic sapling density drivers along topographic, edaphic, and stand-structural gradients in mature oak-dominated forests of Appalachian Ohio. Canadian Journal of Forest Research 50:1215–1227.</w:t>
      </w:r>
    </w:p>
    <w:p w14:paraId="29403320"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Rossman, A. K., J. D. Bakker, D. W. Peterson, and C. B. Halpern. 2020. Long-term effects of fuels treatments, overstory structure, and wildfire on tree regeneration in dry forests of Central Washington. Forests 11:888.</w:t>
      </w:r>
    </w:p>
    <w:p w14:paraId="1EF6256C"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Rossman, A. K., C. B. Halpern, R. J. Harrod, L. S. Urgenson, D. W. Peterson, and J. D. Bakker. 2018. Benefits of thinning and burning for understory diversity vary with spatial scale and time since treatment. Forest Ecology and Management 419–420:58–78.</w:t>
      </w:r>
    </w:p>
    <w:p w14:paraId="64066F0F"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Rothermel, R. C. 1972. A Mathematical Model for Predicting Fire Spread in Wildland Fuels.</w:t>
      </w:r>
    </w:p>
    <w:p w14:paraId="65DF6F95"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Schoennagel, T., J. K. Balch, H. Brenkert-Smith, P. E. Dennison, B. J. Harvey, M. A. Krawchuk, N. Mietkiewicz, P. Morgan, M. A. Moritz, R. Rasker, M. G. Turner, and C. Whitlock. 2017, May 2. Adapt tomore wildfire in western North American forests as climate changes. National Academy of Sciences.</w:t>
      </w:r>
    </w:p>
    <w:p w14:paraId="47C89EDD"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 xml:space="preserve">Schwilk, D. W., J. E. Keeley, E. E. Knapp, J. McIver, J. D. Bailey, C. J. Fettig, C. E. Fiedler, R. J. Harrod, J. J. Moghaddas, K. W. Outcalt, C. N. Skinner, S. L. Stephens, T. A. Waldrop, D. </w:t>
      </w:r>
      <w:r w:rsidRPr="003D3523">
        <w:rPr>
          <w:rFonts w:ascii="Times New Roman" w:hAnsi="Times New Roman" w:cs="Times New Roman"/>
          <w:noProof/>
          <w:sz w:val="24"/>
          <w:szCs w:val="24"/>
        </w:rPr>
        <w:lastRenderedPageBreak/>
        <w:t>A. Yaussy, and A. Youngblood. 2009. The national Fire and Fire Surrogate study: effects of fuel reduction methods on forest vegetation structure and fuels. Ecological Applications 19:285–304.</w:t>
      </w:r>
    </w:p>
    <w:p w14:paraId="76836829"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Stephens, S. L., M. A. Battaglia, D. J. Churchill, B. M. Collins, M. Coppoletta, C. M. Hoffman, J. M. Lydersen, M. P. North, R. A. Parsons, S. M. Ritter, and J. T. Stevens. 2020. Forest Restoration and Fuels Reduction: Convergent or Divergent? BioScience 71:85–101.</w:t>
      </w:r>
    </w:p>
    <w:p w14:paraId="2A3FF1F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Stephens, S. L., B. M. Collins, and G. Roller. 2012. Fuel treatment longevity in a Sierra Nevada mixed conifer forest. Forest Ecology and Management 285:204–212.</w:t>
      </w:r>
    </w:p>
    <w:p w14:paraId="72328158"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Stephens, S. L., L. N. Kobziar, B. M. Collins, R. Davis, P. Z. Fulé, W. Gaines, J. Ganey, J. M. Guldin, P. F. Hessburg, K. Hiers, S. Hoagland, J. J. Keane, R. E. Masters, A. E. McKellar, W. Montague, M. North, and T. A. Spies. 2019. Is fire “for the birds”? How two rare species influence fire management across the &lt;scp&gt;US&lt;/scp&gt;. Frontiers in Ecology and the Environment 17:391–399.</w:t>
      </w:r>
    </w:p>
    <w:p w14:paraId="16990D66"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Stevens-Rumann, C., K. Shive, P. Fulé, and C. H. Sieg. 2013. Pre-wildfire fuel reduction treatments result in more resilient forest structure a decade after wildfire. International Journal of Wildland Fire 22:1108.</w:t>
      </w:r>
    </w:p>
    <w:p w14:paraId="08A3C26C"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Tinkham, W. T., C. M. Hoffman, S. A. Ex, M. A. Battaglia, and J. D. Saralecos. 2016. Ponderosa pine forest restoration treatment longevity: Implications of regeneration on fire hazard. Forests 7:137.</w:t>
      </w:r>
    </w:p>
    <w:p w14:paraId="0D665DD6"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3D3523">
        <w:rPr>
          <w:rFonts w:ascii="Times New Roman" w:hAnsi="Times New Roman" w:cs="Times New Roman"/>
          <w:noProof/>
          <w:sz w:val="24"/>
          <w:szCs w:val="24"/>
        </w:rPr>
        <w:t>Vaillant, N. M., E. K. Noonan-Wright, A. L. Reiner, C. M. Ewell, B. M. Rau, J. A. Fites-Kaufman, and S. N. Dailey. 2015. Fuel accumulation and forest structure change following hazardous fuel reduction treatments throughout California. International Journal of Wildland Fire 24:361–371.</w:t>
      </w:r>
    </w:p>
    <w:p w14:paraId="2B2AA1DA" w14:textId="77777777" w:rsidR="003D3523" w:rsidRPr="003D3523" w:rsidRDefault="003D3523" w:rsidP="003D3523">
      <w:pPr>
        <w:widowControl w:val="0"/>
        <w:autoSpaceDE w:val="0"/>
        <w:autoSpaceDN w:val="0"/>
        <w:adjustRightInd w:val="0"/>
        <w:spacing w:after="0" w:line="360" w:lineRule="auto"/>
        <w:ind w:left="480" w:hanging="480"/>
        <w:rPr>
          <w:rFonts w:ascii="Times New Roman" w:hAnsi="Times New Roman" w:cs="Times New Roman"/>
          <w:noProof/>
          <w:sz w:val="24"/>
        </w:rPr>
      </w:pPr>
      <w:r w:rsidRPr="003D3523">
        <w:rPr>
          <w:rFonts w:ascii="Times New Roman" w:hAnsi="Times New Roman" w:cs="Times New Roman"/>
          <w:noProof/>
          <w:sz w:val="24"/>
          <w:szCs w:val="24"/>
        </w:rPr>
        <w:t>Ziegler, J. P., C. Hoffman, M. Battaglia, and W. Mell. 2017. Spatially explicit measurements of forest structure and fire behavior following restoration treatments in dry forests. Forest Ecology and Management 386:1–12.</w:t>
      </w:r>
    </w:p>
    <w:p w14:paraId="236EBB7A" w14:textId="255FD7D2" w:rsidR="003D3523" w:rsidRPr="003D3523" w:rsidRDefault="003D3523" w:rsidP="003D352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3D3523" w:rsidRPr="003D352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751044" w14:textId="77777777" w:rsidR="009360E3" w:rsidRDefault="009360E3" w:rsidP="00935BF5">
      <w:pPr>
        <w:spacing w:after="0" w:line="240" w:lineRule="auto"/>
      </w:pPr>
      <w:r>
        <w:separator/>
      </w:r>
    </w:p>
  </w:endnote>
  <w:endnote w:type="continuationSeparator" w:id="0">
    <w:p w14:paraId="45FB0093" w14:textId="77777777" w:rsidR="009360E3" w:rsidRDefault="009360E3" w:rsidP="00935B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7274577"/>
      <w:docPartObj>
        <w:docPartGallery w:val="Page Numbers (Bottom of Page)"/>
        <w:docPartUnique/>
      </w:docPartObj>
    </w:sdtPr>
    <w:sdtEndPr>
      <w:rPr>
        <w:noProof/>
      </w:rPr>
    </w:sdtEndPr>
    <w:sdtContent>
      <w:p w14:paraId="025E8A03" w14:textId="7E429006" w:rsidR="00935BF5" w:rsidRDefault="00935B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3F366B" w14:textId="77777777" w:rsidR="00935BF5" w:rsidRDefault="00935B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3B4C9" w14:textId="77777777" w:rsidR="009360E3" w:rsidRDefault="009360E3" w:rsidP="00935BF5">
      <w:pPr>
        <w:spacing w:after="0" w:line="240" w:lineRule="auto"/>
      </w:pPr>
      <w:r>
        <w:separator/>
      </w:r>
    </w:p>
  </w:footnote>
  <w:footnote w:type="continuationSeparator" w:id="0">
    <w:p w14:paraId="762605D4" w14:textId="77777777" w:rsidR="009360E3" w:rsidRDefault="009360E3" w:rsidP="00935B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6150"/>
    <w:multiLevelType w:val="hybridMultilevel"/>
    <w:tmpl w:val="E9F85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5558F8"/>
    <w:multiLevelType w:val="hybridMultilevel"/>
    <w:tmpl w:val="BE58D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9E35F2"/>
    <w:multiLevelType w:val="hybridMultilevel"/>
    <w:tmpl w:val="977E2D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695B19"/>
    <w:multiLevelType w:val="hybridMultilevel"/>
    <w:tmpl w:val="5502A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B17EB3"/>
    <w:multiLevelType w:val="hybridMultilevel"/>
    <w:tmpl w:val="ECE4A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6238A"/>
    <w:multiLevelType w:val="hybridMultilevel"/>
    <w:tmpl w:val="549A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CE2EEE"/>
    <w:multiLevelType w:val="hybridMultilevel"/>
    <w:tmpl w:val="41A60E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173FED"/>
    <w:multiLevelType w:val="hybridMultilevel"/>
    <w:tmpl w:val="65888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590B01"/>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351575"/>
    <w:multiLevelType w:val="hybridMultilevel"/>
    <w:tmpl w:val="D1985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0066C"/>
    <w:multiLevelType w:val="hybridMultilevel"/>
    <w:tmpl w:val="59BAA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2565C5F"/>
    <w:multiLevelType w:val="hybridMultilevel"/>
    <w:tmpl w:val="F74837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366D05"/>
    <w:multiLevelType w:val="hybridMultilevel"/>
    <w:tmpl w:val="5FE8BE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E467C1"/>
    <w:multiLevelType w:val="hybridMultilevel"/>
    <w:tmpl w:val="4D9CF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4D43D8B"/>
    <w:multiLevelType w:val="hybridMultilevel"/>
    <w:tmpl w:val="71F2D6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A86515"/>
    <w:multiLevelType w:val="hybridMultilevel"/>
    <w:tmpl w:val="659A3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0C016D"/>
    <w:multiLevelType w:val="hybridMultilevel"/>
    <w:tmpl w:val="CC9C14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3DF1EB7"/>
    <w:multiLevelType w:val="hybridMultilevel"/>
    <w:tmpl w:val="07A46E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756D75"/>
    <w:multiLevelType w:val="hybridMultilevel"/>
    <w:tmpl w:val="02ACC2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CA2177"/>
    <w:multiLevelType w:val="hybridMultilevel"/>
    <w:tmpl w:val="BBB6AAE6"/>
    <w:lvl w:ilvl="0" w:tplc="C4684C1A">
      <w:start w:val="1"/>
      <w:numFmt w:val="decimal"/>
      <w:lvlText w:val="%1)"/>
      <w:lvlJc w:val="left"/>
      <w:pPr>
        <w:ind w:left="780" w:hanging="360"/>
      </w:pPr>
      <w:rPr>
        <w:rFonts w:ascii="Times New Roman" w:eastAsiaTheme="minorHAnsi" w:hAnsi="Times New Roman" w:cs="Times New Roman"/>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2" w15:restartNumberingAfterBreak="0">
    <w:nsid w:val="72E17116"/>
    <w:multiLevelType w:val="hybridMultilevel"/>
    <w:tmpl w:val="4BE87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5064D8"/>
    <w:multiLevelType w:val="hybridMultilevel"/>
    <w:tmpl w:val="14DCA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F40F2D"/>
    <w:multiLevelType w:val="hybridMultilevel"/>
    <w:tmpl w:val="C8BEB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F610FF5"/>
    <w:multiLevelType w:val="hybridMultilevel"/>
    <w:tmpl w:val="AF584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1"/>
  </w:num>
  <w:num w:numId="3">
    <w:abstractNumId w:val="17"/>
  </w:num>
  <w:num w:numId="4">
    <w:abstractNumId w:val="21"/>
  </w:num>
  <w:num w:numId="5">
    <w:abstractNumId w:val="1"/>
  </w:num>
  <w:num w:numId="6">
    <w:abstractNumId w:val="4"/>
  </w:num>
  <w:num w:numId="7">
    <w:abstractNumId w:val="25"/>
  </w:num>
  <w:num w:numId="8">
    <w:abstractNumId w:val="18"/>
  </w:num>
  <w:num w:numId="9">
    <w:abstractNumId w:val="15"/>
  </w:num>
  <w:num w:numId="10">
    <w:abstractNumId w:val="7"/>
  </w:num>
  <w:num w:numId="11">
    <w:abstractNumId w:val="20"/>
  </w:num>
  <w:num w:numId="12">
    <w:abstractNumId w:val="2"/>
  </w:num>
  <w:num w:numId="13">
    <w:abstractNumId w:val="3"/>
  </w:num>
  <w:num w:numId="14">
    <w:abstractNumId w:val="9"/>
  </w:num>
  <w:num w:numId="15">
    <w:abstractNumId w:val="0"/>
  </w:num>
  <w:num w:numId="16">
    <w:abstractNumId w:val="23"/>
  </w:num>
  <w:num w:numId="17">
    <w:abstractNumId w:val="6"/>
  </w:num>
  <w:num w:numId="18">
    <w:abstractNumId w:val="12"/>
  </w:num>
  <w:num w:numId="19">
    <w:abstractNumId w:val="10"/>
  </w:num>
  <w:num w:numId="20">
    <w:abstractNumId w:val="16"/>
  </w:num>
  <w:num w:numId="21">
    <w:abstractNumId w:val="13"/>
  </w:num>
  <w:num w:numId="22">
    <w:abstractNumId w:val="19"/>
  </w:num>
  <w:num w:numId="23">
    <w:abstractNumId w:val="24"/>
  </w:num>
  <w:num w:numId="24">
    <w:abstractNumId w:val="22"/>
  </w:num>
  <w:num w:numId="25">
    <w:abstractNumId w:val="8"/>
  </w:num>
  <w:num w:numId="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00CBF"/>
    <w:rsid w:val="0000207D"/>
    <w:rsid w:val="0001153B"/>
    <w:rsid w:val="00033EF6"/>
    <w:rsid w:val="00050D5E"/>
    <w:rsid w:val="00051D01"/>
    <w:rsid w:val="000523F2"/>
    <w:rsid w:val="000550D5"/>
    <w:rsid w:val="00081667"/>
    <w:rsid w:val="000842AE"/>
    <w:rsid w:val="00097D98"/>
    <w:rsid w:val="000B474B"/>
    <w:rsid w:val="000B595D"/>
    <w:rsid w:val="000C2195"/>
    <w:rsid w:val="000C3E2F"/>
    <w:rsid w:val="000D1310"/>
    <w:rsid w:val="000F2515"/>
    <w:rsid w:val="000F360B"/>
    <w:rsid w:val="000F6FB0"/>
    <w:rsid w:val="001207B9"/>
    <w:rsid w:val="001257DF"/>
    <w:rsid w:val="00127BA4"/>
    <w:rsid w:val="0013469F"/>
    <w:rsid w:val="0013539D"/>
    <w:rsid w:val="001616D3"/>
    <w:rsid w:val="00171277"/>
    <w:rsid w:val="001732AF"/>
    <w:rsid w:val="00174E83"/>
    <w:rsid w:val="001802A4"/>
    <w:rsid w:val="00185436"/>
    <w:rsid w:val="00192D72"/>
    <w:rsid w:val="001A6063"/>
    <w:rsid w:val="001B0567"/>
    <w:rsid w:val="001B3379"/>
    <w:rsid w:val="001C4CE4"/>
    <w:rsid w:val="001C5819"/>
    <w:rsid w:val="001E054D"/>
    <w:rsid w:val="001E1216"/>
    <w:rsid w:val="001F4598"/>
    <w:rsid w:val="001F580D"/>
    <w:rsid w:val="001F6B79"/>
    <w:rsid w:val="00203958"/>
    <w:rsid w:val="002150F1"/>
    <w:rsid w:val="00222B15"/>
    <w:rsid w:val="00234037"/>
    <w:rsid w:val="00256753"/>
    <w:rsid w:val="00265B8A"/>
    <w:rsid w:val="0028429B"/>
    <w:rsid w:val="002862C4"/>
    <w:rsid w:val="0029686E"/>
    <w:rsid w:val="002A7776"/>
    <w:rsid w:val="002D3B4C"/>
    <w:rsid w:val="002E51DD"/>
    <w:rsid w:val="002E74A7"/>
    <w:rsid w:val="0030112B"/>
    <w:rsid w:val="00302B8B"/>
    <w:rsid w:val="00304998"/>
    <w:rsid w:val="00304F2E"/>
    <w:rsid w:val="003359C2"/>
    <w:rsid w:val="00336863"/>
    <w:rsid w:val="00336D5E"/>
    <w:rsid w:val="00353381"/>
    <w:rsid w:val="00376CB5"/>
    <w:rsid w:val="00385B80"/>
    <w:rsid w:val="003A49D3"/>
    <w:rsid w:val="003C1D21"/>
    <w:rsid w:val="003C2EBB"/>
    <w:rsid w:val="003D3523"/>
    <w:rsid w:val="003F0E72"/>
    <w:rsid w:val="003F1478"/>
    <w:rsid w:val="003F5FFF"/>
    <w:rsid w:val="003F628E"/>
    <w:rsid w:val="00415ADD"/>
    <w:rsid w:val="00417E99"/>
    <w:rsid w:val="004260C5"/>
    <w:rsid w:val="00426AFB"/>
    <w:rsid w:val="0045151A"/>
    <w:rsid w:val="00453CDF"/>
    <w:rsid w:val="00463578"/>
    <w:rsid w:val="004721A8"/>
    <w:rsid w:val="00476411"/>
    <w:rsid w:val="00484444"/>
    <w:rsid w:val="00493B84"/>
    <w:rsid w:val="004965D5"/>
    <w:rsid w:val="004A3C73"/>
    <w:rsid w:val="004A6073"/>
    <w:rsid w:val="004B2B0A"/>
    <w:rsid w:val="004C2E73"/>
    <w:rsid w:val="004C4546"/>
    <w:rsid w:val="004C55E5"/>
    <w:rsid w:val="004D0CEB"/>
    <w:rsid w:val="004D4E6A"/>
    <w:rsid w:val="004D7CD7"/>
    <w:rsid w:val="004E2C52"/>
    <w:rsid w:val="004E2C5B"/>
    <w:rsid w:val="004F60CA"/>
    <w:rsid w:val="005059F1"/>
    <w:rsid w:val="005123E5"/>
    <w:rsid w:val="00521BA6"/>
    <w:rsid w:val="00524B87"/>
    <w:rsid w:val="00525DED"/>
    <w:rsid w:val="005376D6"/>
    <w:rsid w:val="005412BF"/>
    <w:rsid w:val="005463F8"/>
    <w:rsid w:val="0055720B"/>
    <w:rsid w:val="00561BF1"/>
    <w:rsid w:val="00563D97"/>
    <w:rsid w:val="0056595F"/>
    <w:rsid w:val="005752C0"/>
    <w:rsid w:val="0058104D"/>
    <w:rsid w:val="005A0400"/>
    <w:rsid w:val="005A0D59"/>
    <w:rsid w:val="005C42A6"/>
    <w:rsid w:val="005E4AC9"/>
    <w:rsid w:val="005F53C0"/>
    <w:rsid w:val="005F6C0C"/>
    <w:rsid w:val="00615CFD"/>
    <w:rsid w:val="00634FEF"/>
    <w:rsid w:val="0063734A"/>
    <w:rsid w:val="00637A4B"/>
    <w:rsid w:val="00642D4D"/>
    <w:rsid w:val="00644507"/>
    <w:rsid w:val="00645B7B"/>
    <w:rsid w:val="00650151"/>
    <w:rsid w:val="00651127"/>
    <w:rsid w:val="006533A2"/>
    <w:rsid w:val="006545EE"/>
    <w:rsid w:val="00671139"/>
    <w:rsid w:val="0067256F"/>
    <w:rsid w:val="00673660"/>
    <w:rsid w:val="006775B1"/>
    <w:rsid w:val="00680944"/>
    <w:rsid w:val="0068160A"/>
    <w:rsid w:val="0068186A"/>
    <w:rsid w:val="0068597D"/>
    <w:rsid w:val="006902D6"/>
    <w:rsid w:val="006B560D"/>
    <w:rsid w:val="006E0835"/>
    <w:rsid w:val="006E29B3"/>
    <w:rsid w:val="006E2E51"/>
    <w:rsid w:val="006F5FEF"/>
    <w:rsid w:val="006F6E22"/>
    <w:rsid w:val="006F7933"/>
    <w:rsid w:val="0070091E"/>
    <w:rsid w:val="007070AB"/>
    <w:rsid w:val="007221A5"/>
    <w:rsid w:val="00730AE0"/>
    <w:rsid w:val="00733917"/>
    <w:rsid w:val="007371C1"/>
    <w:rsid w:val="007402CB"/>
    <w:rsid w:val="0074453E"/>
    <w:rsid w:val="00763686"/>
    <w:rsid w:val="007665E2"/>
    <w:rsid w:val="00767D1C"/>
    <w:rsid w:val="0078353C"/>
    <w:rsid w:val="00783D15"/>
    <w:rsid w:val="007B3942"/>
    <w:rsid w:val="007D0F0B"/>
    <w:rsid w:val="007E3A7A"/>
    <w:rsid w:val="007E469D"/>
    <w:rsid w:val="007E6C7D"/>
    <w:rsid w:val="007E730E"/>
    <w:rsid w:val="007F1EE0"/>
    <w:rsid w:val="00803735"/>
    <w:rsid w:val="00810828"/>
    <w:rsid w:val="00840600"/>
    <w:rsid w:val="00846A73"/>
    <w:rsid w:val="008565A4"/>
    <w:rsid w:val="008608C6"/>
    <w:rsid w:val="00861BB7"/>
    <w:rsid w:val="0087151C"/>
    <w:rsid w:val="00895AE2"/>
    <w:rsid w:val="008B01B8"/>
    <w:rsid w:val="008B08E9"/>
    <w:rsid w:val="008B09C8"/>
    <w:rsid w:val="008B5550"/>
    <w:rsid w:val="008C3853"/>
    <w:rsid w:val="008D4251"/>
    <w:rsid w:val="008D6390"/>
    <w:rsid w:val="008F1F25"/>
    <w:rsid w:val="00901F1E"/>
    <w:rsid w:val="00902251"/>
    <w:rsid w:val="00906FB1"/>
    <w:rsid w:val="00914B84"/>
    <w:rsid w:val="00935BF5"/>
    <w:rsid w:val="009360E3"/>
    <w:rsid w:val="009423DD"/>
    <w:rsid w:val="00947DA8"/>
    <w:rsid w:val="00967D91"/>
    <w:rsid w:val="0097237F"/>
    <w:rsid w:val="009726D5"/>
    <w:rsid w:val="0097369B"/>
    <w:rsid w:val="00973B54"/>
    <w:rsid w:val="00974D1A"/>
    <w:rsid w:val="00983CD0"/>
    <w:rsid w:val="00994E2A"/>
    <w:rsid w:val="009A1564"/>
    <w:rsid w:val="009A1F13"/>
    <w:rsid w:val="009B30EE"/>
    <w:rsid w:val="009B64A6"/>
    <w:rsid w:val="009E1449"/>
    <w:rsid w:val="009F2B0E"/>
    <w:rsid w:val="00A16CA8"/>
    <w:rsid w:val="00A20187"/>
    <w:rsid w:val="00A32375"/>
    <w:rsid w:val="00A36350"/>
    <w:rsid w:val="00A3678D"/>
    <w:rsid w:val="00A401F3"/>
    <w:rsid w:val="00A4073B"/>
    <w:rsid w:val="00AB1A9C"/>
    <w:rsid w:val="00AD169D"/>
    <w:rsid w:val="00AD66DB"/>
    <w:rsid w:val="00AE7BCF"/>
    <w:rsid w:val="00AF2191"/>
    <w:rsid w:val="00AF6ACB"/>
    <w:rsid w:val="00B1604B"/>
    <w:rsid w:val="00B163D1"/>
    <w:rsid w:val="00B25CF2"/>
    <w:rsid w:val="00B363A2"/>
    <w:rsid w:val="00B41FD6"/>
    <w:rsid w:val="00B47640"/>
    <w:rsid w:val="00B56A6D"/>
    <w:rsid w:val="00B71367"/>
    <w:rsid w:val="00B8391D"/>
    <w:rsid w:val="00B85743"/>
    <w:rsid w:val="00B87D26"/>
    <w:rsid w:val="00BA077F"/>
    <w:rsid w:val="00BC1034"/>
    <w:rsid w:val="00BC671D"/>
    <w:rsid w:val="00BD2344"/>
    <w:rsid w:val="00BD2583"/>
    <w:rsid w:val="00BE2544"/>
    <w:rsid w:val="00BF326E"/>
    <w:rsid w:val="00BF4CA7"/>
    <w:rsid w:val="00C051C5"/>
    <w:rsid w:val="00C17DEB"/>
    <w:rsid w:val="00C278A9"/>
    <w:rsid w:val="00C379E8"/>
    <w:rsid w:val="00C531EE"/>
    <w:rsid w:val="00C71D67"/>
    <w:rsid w:val="00C75C2F"/>
    <w:rsid w:val="00C80580"/>
    <w:rsid w:val="00C84393"/>
    <w:rsid w:val="00C844AC"/>
    <w:rsid w:val="00C909D9"/>
    <w:rsid w:val="00CA2266"/>
    <w:rsid w:val="00CA2C2A"/>
    <w:rsid w:val="00CA625F"/>
    <w:rsid w:val="00CB7A31"/>
    <w:rsid w:val="00CD0165"/>
    <w:rsid w:val="00CD46E4"/>
    <w:rsid w:val="00CD734B"/>
    <w:rsid w:val="00CE3F1D"/>
    <w:rsid w:val="00CF738D"/>
    <w:rsid w:val="00D223E1"/>
    <w:rsid w:val="00D33B1B"/>
    <w:rsid w:val="00D35AE9"/>
    <w:rsid w:val="00D5142F"/>
    <w:rsid w:val="00D51BF7"/>
    <w:rsid w:val="00D6691C"/>
    <w:rsid w:val="00D7069D"/>
    <w:rsid w:val="00D743F1"/>
    <w:rsid w:val="00D77B62"/>
    <w:rsid w:val="00D77F93"/>
    <w:rsid w:val="00D81623"/>
    <w:rsid w:val="00DC4CB6"/>
    <w:rsid w:val="00DD11EF"/>
    <w:rsid w:val="00DD724D"/>
    <w:rsid w:val="00DE09C2"/>
    <w:rsid w:val="00DF719A"/>
    <w:rsid w:val="00E2574D"/>
    <w:rsid w:val="00E34079"/>
    <w:rsid w:val="00E3590B"/>
    <w:rsid w:val="00E40A78"/>
    <w:rsid w:val="00E441F2"/>
    <w:rsid w:val="00E45C0A"/>
    <w:rsid w:val="00E51FD8"/>
    <w:rsid w:val="00E63C94"/>
    <w:rsid w:val="00E64D0A"/>
    <w:rsid w:val="00E73345"/>
    <w:rsid w:val="00EA3B5A"/>
    <w:rsid w:val="00EB7327"/>
    <w:rsid w:val="00ED1D85"/>
    <w:rsid w:val="00EE5476"/>
    <w:rsid w:val="00EE7243"/>
    <w:rsid w:val="00F07897"/>
    <w:rsid w:val="00F12652"/>
    <w:rsid w:val="00F13EE7"/>
    <w:rsid w:val="00F15AEC"/>
    <w:rsid w:val="00F15F98"/>
    <w:rsid w:val="00F226ED"/>
    <w:rsid w:val="00F320F2"/>
    <w:rsid w:val="00F37B71"/>
    <w:rsid w:val="00F423E9"/>
    <w:rsid w:val="00F44BC1"/>
    <w:rsid w:val="00F62389"/>
    <w:rsid w:val="00F6539E"/>
    <w:rsid w:val="00F70CD3"/>
    <w:rsid w:val="00F73F3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6238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 w:type="character" w:styleId="CommentReference">
    <w:name w:val="annotation reference"/>
    <w:basedOn w:val="DefaultParagraphFont"/>
    <w:uiPriority w:val="99"/>
    <w:semiHidden/>
    <w:unhideWhenUsed/>
    <w:rsid w:val="002E74A7"/>
    <w:rPr>
      <w:sz w:val="16"/>
      <w:szCs w:val="16"/>
    </w:rPr>
  </w:style>
  <w:style w:type="paragraph" w:styleId="CommentText">
    <w:name w:val="annotation text"/>
    <w:basedOn w:val="Normal"/>
    <w:link w:val="CommentTextChar"/>
    <w:uiPriority w:val="99"/>
    <w:semiHidden/>
    <w:unhideWhenUsed/>
    <w:rsid w:val="002E74A7"/>
    <w:pPr>
      <w:spacing w:line="240" w:lineRule="auto"/>
    </w:pPr>
    <w:rPr>
      <w:sz w:val="20"/>
      <w:szCs w:val="20"/>
    </w:rPr>
  </w:style>
  <w:style w:type="character" w:customStyle="1" w:styleId="CommentTextChar">
    <w:name w:val="Comment Text Char"/>
    <w:basedOn w:val="DefaultParagraphFont"/>
    <w:link w:val="CommentText"/>
    <w:uiPriority w:val="99"/>
    <w:semiHidden/>
    <w:rsid w:val="002E74A7"/>
    <w:rPr>
      <w:sz w:val="20"/>
      <w:szCs w:val="20"/>
    </w:rPr>
  </w:style>
  <w:style w:type="paragraph" w:styleId="CommentSubject">
    <w:name w:val="annotation subject"/>
    <w:basedOn w:val="CommentText"/>
    <w:next w:val="CommentText"/>
    <w:link w:val="CommentSubjectChar"/>
    <w:uiPriority w:val="99"/>
    <w:semiHidden/>
    <w:unhideWhenUsed/>
    <w:rsid w:val="002E74A7"/>
    <w:rPr>
      <w:b/>
      <w:bCs/>
    </w:rPr>
  </w:style>
  <w:style w:type="character" w:customStyle="1" w:styleId="CommentSubjectChar">
    <w:name w:val="Comment Subject Char"/>
    <w:basedOn w:val="CommentTextChar"/>
    <w:link w:val="CommentSubject"/>
    <w:uiPriority w:val="99"/>
    <w:semiHidden/>
    <w:rsid w:val="002E74A7"/>
    <w:rPr>
      <w:b/>
      <w:bCs/>
      <w:sz w:val="20"/>
      <w:szCs w:val="20"/>
    </w:rPr>
  </w:style>
  <w:style w:type="paragraph" w:styleId="Revision">
    <w:name w:val="Revision"/>
    <w:hidden/>
    <w:uiPriority w:val="99"/>
    <w:semiHidden/>
    <w:rsid w:val="003F0E72"/>
    <w:pPr>
      <w:spacing w:after="0" w:line="240" w:lineRule="auto"/>
    </w:pPr>
  </w:style>
  <w:style w:type="paragraph" w:styleId="Header">
    <w:name w:val="header"/>
    <w:basedOn w:val="Normal"/>
    <w:link w:val="HeaderChar"/>
    <w:uiPriority w:val="99"/>
    <w:unhideWhenUsed/>
    <w:rsid w:val="00935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BF5"/>
  </w:style>
  <w:style w:type="paragraph" w:styleId="Footer">
    <w:name w:val="footer"/>
    <w:basedOn w:val="Normal"/>
    <w:link w:val="FooterChar"/>
    <w:uiPriority w:val="99"/>
    <w:unhideWhenUsed/>
    <w:rsid w:val="00935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BF5"/>
  </w:style>
  <w:style w:type="table" w:styleId="TableGrid">
    <w:name w:val="Table Grid"/>
    <w:basedOn w:val="TableNormal"/>
    <w:uiPriority w:val="39"/>
    <w:rsid w:val="0067366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5</TotalTime>
  <Pages>54</Pages>
  <Words>82020</Words>
  <Characters>467520</Characters>
  <Application>Microsoft Office Word</Application>
  <DocSecurity>0</DocSecurity>
  <Lines>3896</Lines>
  <Paragraphs>10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radclif</cp:lastModifiedBy>
  <cp:revision>10</cp:revision>
  <dcterms:created xsi:type="dcterms:W3CDTF">2021-06-30T00:30:00Z</dcterms:created>
  <dcterms:modified xsi:type="dcterms:W3CDTF">2021-07-01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